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CBA574" w14:textId="56938B87" w:rsidR="00AC1A69" w:rsidRPr="00AC1A69" w:rsidRDefault="00D32994" w:rsidP="00AA2EEB">
      <w:pPr>
        <w:pStyle w:val="Heading1"/>
      </w:pPr>
      <w:r>
        <w:t xml:space="preserve">Genetic Variation </w:t>
      </w:r>
      <w:r w:rsidR="00B51875">
        <w:t xml:space="preserve">at </w:t>
      </w:r>
      <w:r w:rsidR="00AC1A69">
        <w:t>16q24</w:t>
      </w:r>
      <w:r w:rsidR="00BF7ECC">
        <w:t>.2</w:t>
      </w:r>
      <w:r w:rsidR="00AC1A69">
        <w:t xml:space="preserve"> is associated with small vessel stroke</w:t>
      </w:r>
      <w:r w:rsidR="00CA38F6">
        <w:t>.</w:t>
      </w:r>
    </w:p>
    <w:p w14:paraId="66041EA3" w14:textId="77777777" w:rsidR="00540197" w:rsidRDefault="00540197" w:rsidP="00291239"/>
    <w:p w14:paraId="18949F11" w14:textId="6DDC5BB2" w:rsidR="00FE1FB7" w:rsidRDefault="00FE1FB7" w:rsidP="00291239">
      <w:r>
        <w:t>Running head: 16q24.2 and small vessel stroke</w:t>
      </w:r>
    </w:p>
    <w:p w14:paraId="5FA8E815" w14:textId="77777777" w:rsidR="00FE1FB7" w:rsidRDefault="00FE1FB7" w:rsidP="00291239"/>
    <w:p w14:paraId="6E322C51" w14:textId="755CAF9A" w:rsidR="007B6DF6" w:rsidRPr="00B53B94" w:rsidRDefault="004F29B0" w:rsidP="00291239">
      <w:r>
        <w:t>Matthew Traylor</w:t>
      </w:r>
      <w:r w:rsidR="009A68DC">
        <w:rPr>
          <w:vertAlign w:val="superscript"/>
        </w:rPr>
        <w:t>1</w:t>
      </w:r>
      <w:r>
        <w:t>, Rainer Malik</w:t>
      </w:r>
      <w:r w:rsidR="009A68DC">
        <w:rPr>
          <w:vertAlign w:val="superscript"/>
        </w:rPr>
        <w:t>2</w:t>
      </w:r>
      <w:r>
        <w:t xml:space="preserve">, </w:t>
      </w:r>
      <w:r w:rsidR="00F60EE1">
        <w:t xml:space="preserve">Mike </w:t>
      </w:r>
      <w:r w:rsidR="00A13E77">
        <w:t>A</w:t>
      </w:r>
      <w:r w:rsidR="00727820">
        <w:t>.</w:t>
      </w:r>
      <w:r w:rsidR="00A13E77">
        <w:t xml:space="preserve"> </w:t>
      </w:r>
      <w:r w:rsidR="00F60EE1">
        <w:t>Nalls</w:t>
      </w:r>
      <w:r w:rsidR="009A68DC">
        <w:rPr>
          <w:vertAlign w:val="superscript"/>
        </w:rPr>
        <w:t>3</w:t>
      </w:r>
      <w:r w:rsidR="00F60EE1">
        <w:t xml:space="preserve">, Ioana </w:t>
      </w:r>
      <w:r w:rsidR="00F8403D">
        <w:t>Cotlarciuc</w:t>
      </w:r>
      <w:r w:rsidR="009A68DC">
        <w:rPr>
          <w:vertAlign w:val="superscript"/>
        </w:rPr>
        <w:t>4</w:t>
      </w:r>
      <w:r w:rsidR="00F60EE1">
        <w:t>, Farid Radmanesh</w:t>
      </w:r>
      <w:r w:rsidR="00A10F00">
        <w:rPr>
          <w:vertAlign w:val="superscript"/>
        </w:rPr>
        <w:t>5,6,7</w:t>
      </w:r>
      <w:r w:rsidR="007B6DF6">
        <w:t xml:space="preserve">, </w:t>
      </w:r>
      <w:r w:rsidR="00F91AD5">
        <w:t xml:space="preserve"> </w:t>
      </w:r>
      <w:r w:rsidR="00E41AB8">
        <w:t>Gudmar Thorleifsson</w:t>
      </w:r>
      <w:r w:rsidR="006A785F">
        <w:rPr>
          <w:vertAlign w:val="superscript"/>
        </w:rPr>
        <w:t>8</w:t>
      </w:r>
      <w:r w:rsidR="00E41AB8">
        <w:t xml:space="preserve">, </w:t>
      </w:r>
      <w:r w:rsidR="00ED7C60">
        <w:t>Ken B</w:t>
      </w:r>
      <w:r w:rsidR="00727820">
        <w:t>.</w:t>
      </w:r>
      <w:r w:rsidR="00ED7C60">
        <w:t xml:space="preserve"> Hanscombe</w:t>
      </w:r>
      <w:r w:rsidR="009A68DC">
        <w:rPr>
          <w:vertAlign w:val="superscript"/>
        </w:rPr>
        <w:t>1</w:t>
      </w:r>
      <w:r w:rsidR="00ED7C60">
        <w:t>,</w:t>
      </w:r>
      <w:r w:rsidR="00E41AB8">
        <w:t xml:space="preserve"> </w:t>
      </w:r>
      <w:r w:rsidR="00F731D5">
        <w:t>Carl Langefeld</w:t>
      </w:r>
      <w:r w:rsidR="006A785F">
        <w:rPr>
          <w:vertAlign w:val="superscript"/>
        </w:rPr>
        <w:t>9</w:t>
      </w:r>
      <w:r w:rsidR="001E3CFC">
        <w:t>,</w:t>
      </w:r>
      <w:r w:rsidR="00E41AB8">
        <w:t xml:space="preserve"> Danish Saleheen</w:t>
      </w:r>
      <w:r w:rsidR="00A10F00">
        <w:rPr>
          <w:vertAlign w:val="superscript"/>
        </w:rPr>
        <w:t>1</w:t>
      </w:r>
      <w:r w:rsidR="006A785F">
        <w:rPr>
          <w:vertAlign w:val="superscript"/>
        </w:rPr>
        <w:t>0</w:t>
      </w:r>
      <w:r w:rsidR="00E41AB8">
        <w:t xml:space="preserve">, Natalia </w:t>
      </w:r>
      <w:r w:rsidR="00242436">
        <w:t xml:space="preserve">S. </w:t>
      </w:r>
      <w:r w:rsidR="00E41AB8">
        <w:t>Rost</w:t>
      </w:r>
      <w:r w:rsidR="00A10F00">
        <w:rPr>
          <w:vertAlign w:val="superscript"/>
        </w:rPr>
        <w:t>6</w:t>
      </w:r>
      <w:r w:rsidR="00E41AB8">
        <w:t xml:space="preserve">, </w:t>
      </w:r>
      <w:r w:rsidR="00CF269E">
        <w:t>Idil Yet</w:t>
      </w:r>
      <w:r w:rsidR="00095E2F">
        <w:rPr>
          <w:vertAlign w:val="superscript"/>
        </w:rPr>
        <w:t>1</w:t>
      </w:r>
      <w:r w:rsidR="006A785F">
        <w:rPr>
          <w:vertAlign w:val="superscript"/>
        </w:rPr>
        <w:t>1</w:t>
      </w:r>
      <w:r w:rsidR="00CF269E">
        <w:t>, Tim D</w:t>
      </w:r>
      <w:r w:rsidR="00E41AB8">
        <w:t>.</w:t>
      </w:r>
      <w:r w:rsidR="00CF269E">
        <w:t xml:space="preserve"> Spect</w:t>
      </w:r>
      <w:r w:rsidR="00E41AB8">
        <w:t>or</w:t>
      </w:r>
      <w:r w:rsidR="00095E2F">
        <w:rPr>
          <w:vertAlign w:val="superscript"/>
        </w:rPr>
        <w:t>1</w:t>
      </w:r>
      <w:r w:rsidR="006A785F">
        <w:rPr>
          <w:vertAlign w:val="superscript"/>
        </w:rPr>
        <w:t>1</w:t>
      </w:r>
      <w:r w:rsidR="00E41AB8">
        <w:t>,</w:t>
      </w:r>
      <w:r w:rsidR="0069030F">
        <w:t xml:space="preserve"> Jordana T. Bell</w:t>
      </w:r>
      <w:r w:rsidR="0069030F">
        <w:rPr>
          <w:vertAlign w:val="superscript"/>
        </w:rPr>
        <w:t>11</w:t>
      </w:r>
      <w:r w:rsidR="0069030F">
        <w:t>,</w:t>
      </w:r>
      <w:r w:rsidR="00E41AB8">
        <w:t xml:space="preserve"> Eilis Hannon</w:t>
      </w:r>
      <w:r w:rsidR="004B3368">
        <w:rPr>
          <w:vertAlign w:val="superscript"/>
        </w:rPr>
        <w:t>1</w:t>
      </w:r>
      <w:r w:rsidR="006A785F">
        <w:rPr>
          <w:vertAlign w:val="superscript"/>
        </w:rPr>
        <w:t>2</w:t>
      </w:r>
      <w:r w:rsidR="00E41AB8">
        <w:t>, Jonathan Mill</w:t>
      </w:r>
      <w:r w:rsidR="006A785F">
        <w:rPr>
          <w:vertAlign w:val="superscript"/>
        </w:rPr>
        <w:t>12</w:t>
      </w:r>
      <w:r w:rsidR="004B3368">
        <w:rPr>
          <w:vertAlign w:val="superscript"/>
        </w:rPr>
        <w:t>,1</w:t>
      </w:r>
      <w:r w:rsidR="006A785F">
        <w:rPr>
          <w:vertAlign w:val="superscript"/>
        </w:rPr>
        <w:t>3</w:t>
      </w:r>
      <w:r w:rsidR="00E41AB8">
        <w:t xml:space="preserve">, </w:t>
      </w:r>
      <w:r w:rsidR="00CF269E">
        <w:t>Ganesh Chauhan</w:t>
      </w:r>
      <w:r w:rsidR="006A785F">
        <w:rPr>
          <w:vertAlign w:val="superscript"/>
        </w:rPr>
        <w:t>14</w:t>
      </w:r>
      <w:r w:rsidR="004B3368">
        <w:rPr>
          <w:vertAlign w:val="superscript"/>
        </w:rPr>
        <w:t>,1</w:t>
      </w:r>
      <w:r w:rsidR="006A785F">
        <w:rPr>
          <w:vertAlign w:val="superscript"/>
        </w:rPr>
        <w:t>5</w:t>
      </w:r>
      <w:r w:rsidR="00CF269E">
        <w:t>, Stephanie Debette</w:t>
      </w:r>
      <w:r w:rsidR="006A785F">
        <w:rPr>
          <w:vertAlign w:val="superscript"/>
        </w:rPr>
        <w:t>14</w:t>
      </w:r>
      <w:r w:rsidR="004B3368">
        <w:rPr>
          <w:vertAlign w:val="superscript"/>
        </w:rPr>
        <w:t>,1</w:t>
      </w:r>
      <w:r w:rsidR="006A785F">
        <w:rPr>
          <w:vertAlign w:val="superscript"/>
        </w:rPr>
        <w:t>5</w:t>
      </w:r>
      <w:r w:rsidR="00CF269E">
        <w:t xml:space="preserve">, </w:t>
      </w:r>
      <w:r w:rsidR="00D568BF">
        <w:t>Joshua C. Bis</w:t>
      </w:r>
      <w:r w:rsidR="007F6DB8">
        <w:rPr>
          <w:vertAlign w:val="superscript"/>
        </w:rPr>
        <w:t>16</w:t>
      </w:r>
      <w:r w:rsidR="00D568BF">
        <w:t>, WT Longstreth Jr.</w:t>
      </w:r>
      <w:r w:rsidR="007F6DB8">
        <w:rPr>
          <w:vertAlign w:val="superscript"/>
        </w:rPr>
        <w:t>17</w:t>
      </w:r>
      <w:r w:rsidR="00D568BF">
        <w:t>, M. Arfan Ikram</w:t>
      </w:r>
      <w:r w:rsidR="007F6DB8">
        <w:rPr>
          <w:vertAlign w:val="superscript"/>
        </w:rPr>
        <w:t>18</w:t>
      </w:r>
      <w:r w:rsidR="00D568BF">
        <w:t>, Lenore J. Launer</w:t>
      </w:r>
      <w:r w:rsidR="007F6DB8">
        <w:rPr>
          <w:vertAlign w:val="superscript"/>
        </w:rPr>
        <w:t>19</w:t>
      </w:r>
      <w:r w:rsidR="00D568BF">
        <w:t>, Sudha Seshadri</w:t>
      </w:r>
      <w:r w:rsidR="007F6DB8">
        <w:rPr>
          <w:vertAlign w:val="superscript"/>
        </w:rPr>
        <w:t>20.21</w:t>
      </w:r>
      <w:r w:rsidR="00D568BF">
        <w:t xml:space="preserve">, </w:t>
      </w:r>
      <w:r w:rsidR="003C7DD1">
        <w:t>METASTROKE, UK Young L</w:t>
      </w:r>
      <w:r w:rsidR="00CF269E">
        <w:t xml:space="preserve">acunar DNA </w:t>
      </w:r>
      <w:r w:rsidR="003826B9">
        <w:t>Study</w:t>
      </w:r>
      <w:r w:rsidR="00CF269E">
        <w:t xml:space="preserve">, </w:t>
      </w:r>
      <w:r w:rsidR="00CF269E" w:rsidRPr="00AB6530">
        <w:t>NINDS Stroke Genetics Network</w:t>
      </w:r>
      <w:r w:rsidR="00CF269E">
        <w:t>,</w:t>
      </w:r>
      <w:r w:rsidR="00E41AB8">
        <w:t xml:space="preserve"> </w:t>
      </w:r>
      <w:r w:rsidR="0015243F" w:rsidRPr="0015243F">
        <w:t>Neurology Working Group of the CHARGE Consortium</w:t>
      </w:r>
      <w:r w:rsidR="0015243F">
        <w:t xml:space="preserve">, </w:t>
      </w:r>
      <w:r w:rsidR="006A785F">
        <w:t>Monica Anne Hamilton-Bruce</w:t>
      </w:r>
      <w:r w:rsidR="007F6DB8">
        <w:rPr>
          <w:vertAlign w:val="superscript"/>
        </w:rPr>
        <w:t>22</w:t>
      </w:r>
      <w:r w:rsidR="006A785F">
        <w:t xml:space="preserve">, </w:t>
      </w:r>
      <w:r w:rsidR="00727820" w:rsidRPr="00727820">
        <w:t>Jordi Jimenez-Conde</w:t>
      </w:r>
      <w:r w:rsidR="007F6DB8">
        <w:rPr>
          <w:vertAlign w:val="superscript"/>
        </w:rPr>
        <w:t>23</w:t>
      </w:r>
      <w:r w:rsidR="00727820" w:rsidRPr="00727820">
        <w:t>, John W. Cole</w:t>
      </w:r>
      <w:r w:rsidR="007F6DB8">
        <w:rPr>
          <w:vertAlign w:val="superscript"/>
        </w:rPr>
        <w:t>24</w:t>
      </w:r>
      <w:r w:rsidR="00727820" w:rsidRPr="00727820">
        <w:t>, Reinhold Schmidt</w:t>
      </w:r>
      <w:r w:rsidR="007F6DB8">
        <w:rPr>
          <w:vertAlign w:val="superscript"/>
        </w:rPr>
        <w:t>25</w:t>
      </w:r>
      <w:r w:rsidR="00727820" w:rsidRPr="00727820">
        <w:t>, Agnieszka S</w:t>
      </w:r>
      <w:r w:rsidR="00727820" w:rsidRPr="00727820">
        <w:rPr>
          <w:rFonts w:hint="cs"/>
        </w:rPr>
        <w:t>ł</w:t>
      </w:r>
      <w:r w:rsidR="00727820" w:rsidRPr="00727820">
        <w:t>owik</w:t>
      </w:r>
      <w:r w:rsidR="007F6DB8">
        <w:rPr>
          <w:vertAlign w:val="superscript"/>
        </w:rPr>
        <w:t>26</w:t>
      </w:r>
      <w:r w:rsidR="00727820" w:rsidRPr="00727820">
        <w:t>, Robin Lemmens</w:t>
      </w:r>
      <w:r w:rsidR="00B136EA">
        <w:rPr>
          <w:vertAlign w:val="superscript"/>
        </w:rPr>
        <w:t>2</w:t>
      </w:r>
      <w:r w:rsidR="007F6DB8">
        <w:rPr>
          <w:vertAlign w:val="superscript"/>
        </w:rPr>
        <w:t>7</w:t>
      </w:r>
      <w:r w:rsidR="00B136EA">
        <w:rPr>
          <w:vertAlign w:val="superscript"/>
        </w:rPr>
        <w:t>,2</w:t>
      </w:r>
      <w:r w:rsidR="007F6DB8">
        <w:rPr>
          <w:vertAlign w:val="superscript"/>
        </w:rPr>
        <w:t>8</w:t>
      </w:r>
      <w:r w:rsidR="00911E01">
        <w:rPr>
          <w:vertAlign w:val="superscript"/>
        </w:rPr>
        <w:t>,2</w:t>
      </w:r>
      <w:r w:rsidR="007F6DB8">
        <w:rPr>
          <w:vertAlign w:val="superscript"/>
        </w:rPr>
        <w:t>9</w:t>
      </w:r>
      <w:r w:rsidR="00727820" w:rsidRPr="00727820">
        <w:t>, Arne Lindgren</w:t>
      </w:r>
      <w:r w:rsidR="007F6DB8">
        <w:rPr>
          <w:vertAlign w:val="superscript"/>
        </w:rPr>
        <w:t>30</w:t>
      </w:r>
      <w:r w:rsidR="008B0178">
        <w:rPr>
          <w:vertAlign w:val="superscript"/>
        </w:rPr>
        <w:t>,</w:t>
      </w:r>
      <w:r w:rsidR="007F6DB8">
        <w:rPr>
          <w:vertAlign w:val="superscript"/>
        </w:rPr>
        <w:t>31</w:t>
      </w:r>
      <w:r w:rsidR="00727820" w:rsidRPr="00727820">
        <w:t>, Olle Melander</w:t>
      </w:r>
      <w:r w:rsidR="007F6DB8">
        <w:rPr>
          <w:vertAlign w:val="superscript"/>
        </w:rPr>
        <w:t>32</w:t>
      </w:r>
      <w:r w:rsidR="00727820" w:rsidRPr="00727820">
        <w:t>, Raji P. Grewal</w:t>
      </w:r>
      <w:r w:rsidR="007F6DB8">
        <w:rPr>
          <w:vertAlign w:val="superscript"/>
        </w:rPr>
        <w:t>33</w:t>
      </w:r>
      <w:r w:rsidR="00727820" w:rsidRPr="00727820">
        <w:t>, Ralph L. Sacco</w:t>
      </w:r>
      <w:r w:rsidR="007F6DB8">
        <w:rPr>
          <w:vertAlign w:val="superscript"/>
        </w:rPr>
        <w:t>34</w:t>
      </w:r>
      <w:r w:rsidR="00727820" w:rsidRPr="00727820">
        <w:t>, Tatjana Rundek</w:t>
      </w:r>
      <w:r w:rsidR="007F6DB8">
        <w:rPr>
          <w:vertAlign w:val="superscript"/>
        </w:rPr>
        <w:t>3</w:t>
      </w:r>
      <w:r w:rsidR="00311CF7">
        <w:rPr>
          <w:vertAlign w:val="superscript"/>
        </w:rPr>
        <w:t>4</w:t>
      </w:r>
      <w:r w:rsidR="00727820" w:rsidRPr="00727820">
        <w:t>, Kathryn Rexrode</w:t>
      </w:r>
      <w:r w:rsidR="007F6DB8">
        <w:rPr>
          <w:vertAlign w:val="superscript"/>
        </w:rPr>
        <w:t>3</w:t>
      </w:r>
      <w:r w:rsidR="00311CF7">
        <w:rPr>
          <w:vertAlign w:val="superscript"/>
        </w:rPr>
        <w:t>5</w:t>
      </w:r>
      <w:r w:rsidR="00727820" w:rsidRPr="00727820">
        <w:t>, Donna K. Arnett</w:t>
      </w:r>
      <w:r w:rsidR="00911E01">
        <w:rPr>
          <w:vertAlign w:val="superscript"/>
        </w:rPr>
        <w:t>3</w:t>
      </w:r>
      <w:r w:rsidR="00311CF7">
        <w:rPr>
          <w:vertAlign w:val="superscript"/>
        </w:rPr>
        <w:t>6</w:t>
      </w:r>
      <w:r w:rsidR="00727820" w:rsidRPr="00727820">
        <w:t>, Julie A. Johnson</w:t>
      </w:r>
      <w:r w:rsidR="00311CF7">
        <w:rPr>
          <w:vertAlign w:val="superscript"/>
        </w:rPr>
        <w:t>37</w:t>
      </w:r>
      <w:r w:rsidR="00A6086A">
        <w:rPr>
          <w:vertAlign w:val="superscript"/>
        </w:rPr>
        <w:t>,3</w:t>
      </w:r>
      <w:r w:rsidR="00311CF7">
        <w:rPr>
          <w:vertAlign w:val="superscript"/>
        </w:rPr>
        <w:t>8</w:t>
      </w:r>
      <w:r w:rsidR="00727820" w:rsidRPr="00727820">
        <w:t>, Oscar R. Benavente</w:t>
      </w:r>
      <w:r w:rsidR="00A6086A">
        <w:rPr>
          <w:vertAlign w:val="superscript"/>
        </w:rPr>
        <w:t>3</w:t>
      </w:r>
      <w:r w:rsidR="007F6DB8">
        <w:rPr>
          <w:vertAlign w:val="superscript"/>
        </w:rPr>
        <w:t>9</w:t>
      </w:r>
      <w:r w:rsidR="00727820" w:rsidRPr="00727820">
        <w:t>, Sylvia Wasssertheil-Smoller</w:t>
      </w:r>
      <w:r w:rsidR="00311CF7">
        <w:rPr>
          <w:vertAlign w:val="superscript"/>
        </w:rPr>
        <w:t>40</w:t>
      </w:r>
      <w:r w:rsidR="00727820" w:rsidRPr="00727820">
        <w:t>, Jin-Moo Lee</w:t>
      </w:r>
      <w:r w:rsidR="00720A8E">
        <w:rPr>
          <w:vertAlign w:val="superscript"/>
        </w:rPr>
        <w:t>41</w:t>
      </w:r>
      <w:r w:rsidR="00727820" w:rsidRPr="00727820">
        <w:t>, Sara L. Pulit</w:t>
      </w:r>
      <w:r w:rsidR="007F6DB8">
        <w:rPr>
          <w:vertAlign w:val="superscript"/>
        </w:rPr>
        <w:t>42</w:t>
      </w:r>
      <w:r w:rsidR="00727820" w:rsidRPr="00727820">
        <w:t>, Quenna Wong</w:t>
      </w:r>
      <w:r w:rsidR="007F6DB8">
        <w:rPr>
          <w:vertAlign w:val="superscript"/>
        </w:rPr>
        <w:t>43</w:t>
      </w:r>
      <w:r w:rsidR="00727820" w:rsidRPr="00727820">
        <w:t>, Stephen S. Rich</w:t>
      </w:r>
      <w:r w:rsidR="007F6DB8">
        <w:rPr>
          <w:vertAlign w:val="superscript"/>
        </w:rPr>
        <w:t>44</w:t>
      </w:r>
      <w:r w:rsidR="00727820" w:rsidRPr="00727820">
        <w:t xml:space="preserve">, Paul </w:t>
      </w:r>
      <w:r w:rsidR="00242436">
        <w:t xml:space="preserve">I.W. </w:t>
      </w:r>
      <w:r w:rsidR="00727820" w:rsidRPr="00727820">
        <w:t>de Bakker</w:t>
      </w:r>
      <w:r w:rsidR="007F6DB8">
        <w:rPr>
          <w:vertAlign w:val="superscript"/>
        </w:rPr>
        <w:t>45</w:t>
      </w:r>
      <w:r w:rsidR="002400D7">
        <w:rPr>
          <w:vertAlign w:val="superscript"/>
        </w:rPr>
        <w:t>,46</w:t>
      </w:r>
      <w:r w:rsidR="00727820" w:rsidRPr="00727820">
        <w:t xml:space="preserve">, Patrick </w:t>
      </w:r>
      <w:r w:rsidR="006E469F">
        <w:t xml:space="preserve">F. </w:t>
      </w:r>
      <w:r w:rsidR="00727820" w:rsidRPr="00727820">
        <w:t>McArdle</w:t>
      </w:r>
      <w:r w:rsidR="00911E01">
        <w:rPr>
          <w:vertAlign w:val="superscript"/>
        </w:rPr>
        <w:t>4</w:t>
      </w:r>
      <w:r w:rsidR="002400D7">
        <w:rPr>
          <w:vertAlign w:val="superscript"/>
        </w:rPr>
        <w:t>7</w:t>
      </w:r>
      <w:r w:rsidR="00727820">
        <w:t>, Dan</w:t>
      </w:r>
      <w:r w:rsidR="006E469F">
        <w:t>iel</w:t>
      </w:r>
      <w:r w:rsidR="00727820">
        <w:t xml:space="preserve"> Woo</w:t>
      </w:r>
      <w:r w:rsidR="00A6086A">
        <w:rPr>
          <w:vertAlign w:val="superscript"/>
        </w:rPr>
        <w:t>4</w:t>
      </w:r>
      <w:r w:rsidR="002400D7">
        <w:rPr>
          <w:vertAlign w:val="superscript"/>
        </w:rPr>
        <w:t>8</w:t>
      </w:r>
      <w:r w:rsidR="00727820">
        <w:t xml:space="preserve">, </w:t>
      </w:r>
      <w:r w:rsidR="003F61AD">
        <w:t>Christopher D. Anderson</w:t>
      </w:r>
      <w:r w:rsidR="003F61AD">
        <w:rPr>
          <w:vertAlign w:val="superscript"/>
        </w:rPr>
        <w:t>5,6,7,4</w:t>
      </w:r>
      <w:r w:rsidR="002400D7">
        <w:rPr>
          <w:vertAlign w:val="superscript"/>
        </w:rPr>
        <w:t>9</w:t>
      </w:r>
      <w:r w:rsidR="003F61AD">
        <w:t xml:space="preserve">, </w:t>
      </w:r>
      <w:r w:rsidR="00CA05BD">
        <w:t>Huichun Xu</w:t>
      </w:r>
      <w:r w:rsidR="002400D7">
        <w:rPr>
          <w:vertAlign w:val="superscript"/>
        </w:rPr>
        <w:t>50</w:t>
      </w:r>
      <w:r w:rsidR="00CA05BD">
        <w:t xml:space="preserve">, </w:t>
      </w:r>
      <w:r w:rsidR="00727820">
        <w:t>Laura Heitsch</w:t>
      </w:r>
      <w:r w:rsidR="00311CF7">
        <w:rPr>
          <w:vertAlign w:val="superscript"/>
        </w:rPr>
        <w:t>5</w:t>
      </w:r>
      <w:r w:rsidR="002400D7">
        <w:rPr>
          <w:vertAlign w:val="superscript"/>
        </w:rPr>
        <w:t>1</w:t>
      </w:r>
      <w:r w:rsidR="00727820">
        <w:t>, Myriam Fornage</w:t>
      </w:r>
      <w:r w:rsidR="00720A8E">
        <w:rPr>
          <w:vertAlign w:val="superscript"/>
        </w:rPr>
        <w:t>5</w:t>
      </w:r>
      <w:r w:rsidR="002400D7">
        <w:rPr>
          <w:vertAlign w:val="superscript"/>
        </w:rPr>
        <w:t>2</w:t>
      </w:r>
      <w:r w:rsidR="00727820">
        <w:t xml:space="preserve">, </w:t>
      </w:r>
      <w:r w:rsidR="00A6086A" w:rsidRPr="00727820">
        <w:t>Christina Jern</w:t>
      </w:r>
      <w:r w:rsidR="00720A8E">
        <w:rPr>
          <w:vertAlign w:val="superscript"/>
        </w:rPr>
        <w:t>5</w:t>
      </w:r>
      <w:r w:rsidR="002400D7">
        <w:rPr>
          <w:vertAlign w:val="superscript"/>
        </w:rPr>
        <w:t>3</w:t>
      </w:r>
      <w:r w:rsidR="00A6086A" w:rsidRPr="00727820">
        <w:t xml:space="preserve">, </w:t>
      </w:r>
      <w:r w:rsidR="004E2E9A" w:rsidRPr="004E2E9A">
        <w:t>Kari Stefansson</w:t>
      </w:r>
      <w:r w:rsidR="008F4BBD">
        <w:rPr>
          <w:vertAlign w:val="superscript"/>
        </w:rPr>
        <w:t>8</w:t>
      </w:r>
      <w:r w:rsidR="00720A8E">
        <w:rPr>
          <w:vertAlign w:val="superscript"/>
        </w:rPr>
        <w:t>,5</w:t>
      </w:r>
      <w:r w:rsidR="002400D7">
        <w:rPr>
          <w:vertAlign w:val="superscript"/>
        </w:rPr>
        <w:t>4</w:t>
      </w:r>
      <w:r w:rsidR="004E2E9A">
        <w:t xml:space="preserve">, </w:t>
      </w:r>
      <w:r w:rsidR="004E2E9A" w:rsidRPr="004E2E9A">
        <w:t>Unnur Thorsteinsdottir</w:t>
      </w:r>
      <w:r w:rsidR="008F4BBD">
        <w:rPr>
          <w:vertAlign w:val="superscript"/>
        </w:rPr>
        <w:t>8</w:t>
      </w:r>
      <w:r w:rsidR="00B65A2E">
        <w:rPr>
          <w:vertAlign w:val="superscript"/>
        </w:rPr>
        <w:t>,</w:t>
      </w:r>
      <w:r w:rsidR="00720A8E">
        <w:rPr>
          <w:vertAlign w:val="superscript"/>
        </w:rPr>
        <w:t>5</w:t>
      </w:r>
      <w:r w:rsidR="002400D7">
        <w:rPr>
          <w:vertAlign w:val="superscript"/>
        </w:rPr>
        <w:t>4</w:t>
      </w:r>
      <w:r w:rsidR="004E2E9A">
        <w:t>,</w:t>
      </w:r>
      <w:r w:rsidR="004E2E9A" w:rsidRPr="004E2E9A">
        <w:t xml:space="preserve"> </w:t>
      </w:r>
      <w:r w:rsidR="00E41AB8">
        <w:t>Solveig Gretarsdottir</w:t>
      </w:r>
      <w:r w:rsidR="00AE5663">
        <w:rPr>
          <w:vertAlign w:val="superscript"/>
        </w:rPr>
        <w:t>9</w:t>
      </w:r>
      <w:r w:rsidR="00E41AB8">
        <w:t xml:space="preserve">, </w:t>
      </w:r>
      <w:r w:rsidR="00B45D26">
        <w:t>Cathryn M</w:t>
      </w:r>
      <w:r w:rsidR="00727820">
        <w:t>.</w:t>
      </w:r>
      <w:r w:rsidR="00B45D26">
        <w:t xml:space="preserve"> Lewis</w:t>
      </w:r>
      <w:r w:rsidR="009A68DC">
        <w:rPr>
          <w:vertAlign w:val="superscript"/>
        </w:rPr>
        <w:t>1</w:t>
      </w:r>
      <w:r w:rsidR="00D4441C">
        <w:rPr>
          <w:vertAlign w:val="superscript"/>
        </w:rPr>
        <w:t>,1</w:t>
      </w:r>
      <w:r w:rsidR="001A36E1">
        <w:rPr>
          <w:vertAlign w:val="superscript"/>
        </w:rPr>
        <w:t>3</w:t>
      </w:r>
      <w:r w:rsidR="00B45D26">
        <w:t xml:space="preserve">, </w:t>
      </w:r>
      <w:r w:rsidR="007B6DF6">
        <w:t>Pankaj Sharma</w:t>
      </w:r>
      <w:r w:rsidR="00D4441C">
        <w:rPr>
          <w:vertAlign w:val="superscript"/>
        </w:rPr>
        <w:t>4</w:t>
      </w:r>
      <w:r w:rsidR="007B6DF6">
        <w:t xml:space="preserve">, </w:t>
      </w:r>
      <w:r w:rsidR="002913DF">
        <w:t xml:space="preserve">Cathie </w:t>
      </w:r>
      <w:r w:rsidR="00D464B6">
        <w:t xml:space="preserve">L.M. </w:t>
      </w:r>
      <w:r w:rsidR="002913DF">
        <w:t>Sudlow</w:t>
      </w:r>
      <w:r w:rsidR="00720A8E">
        <w:rPr>
          <w:vertAlign w:val="superscript"/>
        </w:rPr>
        <w:t>5</w:t>
      </w:r>
      <w:r w:rsidR="002400D7">
        <w:rPr>
          <w:vertAlign w:val="superscript"/>
        </w:rPr>
        <w:t>5</w:t>
      </w:r>
      <w:r w:rsidR="002913DF">
        <w:t xml:space="preserve">, Peter </w:t>
      </w:r>
      <w:r w:rsidR="00A23113">
        <w:t>M</w:t>
      </w:r>
      <w:r w:rsidR="00A6086A">
        <w:t>.</w:t>
      </w:r>
      <w:r w:rsidR="00A23113">
        <w:t xml:space="preserve"> </w:t>
      </w:r>
      <w:r w:rsidR="002913DF">
        <w:t>Rothwell</w:t>
      </w:r>
      <w:r w:rsidR="00720A8E">
        <w:rPr>
          <w:vertAlign w:val="superscript"/>
        </w:rPr>
        <w:t>5</w:t>
      </w:r>
      <w:r w:rsidR="002400D7">
        <w:rPr>
          <w:vertAlign w:val="superscript"/>
        </w:rPr>
        <w:t>6</w:t>
      </w:r>
      <w:r w:rsidR="002913DF">
        <w:t xml:space="preserve">, </w:t>
      </w:r>
      <w:r w:rsidR="007B6DF6">
        <w:t xml:space="preserve">Giorgio </w:t>
      </w:r>
      <w:r w:rsidR="0044151A">
        <w:t xml:space="preserve">B. </w:t>
      </w:r>
      <w:r w:rsidR="007B6DF6">
        <w:t>Boncoraglio</w:t>
      </w:r>
      <w:r w:rsidR="00B66D82">
        <w:rPr>
          <w:vertAlign w:val="superscript"/>
        </w:rPr>
        <w:t>5</w:t>
      </w:r>
      <w:r w:rsidR="002400D7">
        <w:rPr>
          <w:vertAlign w:val="superscript"/>
        </w:rPr>
        <w:t>7</w:t>
      </w:r>
      <w:r w:rsidR="007B6DF6">
        <w:t xml:space="preserve">, </w:t>
      </w:r>
      <w:r w:rsidR="009F25B6">
        <w:t>Vincent Thijs</w:t>
      </w:r>
      <w:r w:rsidR="00D4441C">
        <w:rPr>
          <w:vertAlign w:val="superscript"/>
        </w:rPr>
        <w:t>21,22,</w:t>
      </w:r>
      <w:r w:rsidR="00911E01">
        <w:rPr>
          <w:vertAlign w:val="superscript"/>
        </w:rPr>
        <w:t>5</w:t>
      </w:r>
      <w:r w:rsidR="002400D7">
        <w:rPr>
          <w:vertAlign w:val="superscript"/>
        </w:rPr>
        <w:t>8</w:t>
      </w:r>
      <w:r w:rsidR="009F25B6">
        <w:t>,</w:t>
      </w:r>
      <w:r w:rsidR="00EC77FF">
        <w:t xml:space="preserve"> </w:t>
      </w:r>
      <w:r w:rsidR="00CD1640">
        <w:t>Chris Levi</w:t>
      </w:r>
      <w:r w:rsidR="00B65A2E">
        <w:rPr>
          <w:vertAlign w:val="superscript"/>
        </w:rPr>
        <w:t>5</w:t>
      </w:r>
      <w:r w:rsidR="002400D7">
        <w:rPr>
          <w:vertAlign w:val="superscript"/>
        </w:rPr>
        <w:t>9</w:t>
      </w:r>
      <w:r w:rsidR="00CD1640">
        <w:t>,</w:t>
      </w:r>
      <w:r w:rsidR="009F25B6">
        <w:t xml:space="preserve"> James F</w:t>
      </w:r>
      <w:r w:rsidR="00727820">
        <w:t>.</w:t>
      </w:r>
      <w:r w:rsidR="009F25B6">
        <w:t xml:space="preserve"> Meschia</w:t>
      </w:r>
      <w:r w:rsidR="002400D7">
        <w:rPr>
          <w:vertAlign w:val="superscript"/>
        </w:rPr>
        <w:t>60</w:t>
      </w:r>
      <w:r w:rsidR="009F25B6">
        <w:t>,</w:t>
      </w:r>
      <w:r w:rsidR="00CD1640">
        <w:t xml:space="preserve"> </w:t>
      </w:r>
      <w:r w:rsidR="009F25B6">
        <w:t>Jonathan Rosand</w:t>
      </w:r>
      <w:r w:rsidR="00491553">
        <w:rPr>
          <w:vertAlign w:val="superscript"/>
        </w:rPr>
        <w:t>5,6</w:t>
      </w:r>
      <w:r w:rsidR="00D4441C">
        <w:rPr>
          <w:vertAlign w:val="superscript"/>
        </w:rPr>
        <w:t>,7,</w:t>
      </w:r>
      <w:r w:rsidR="003F61AD">
        <w:rPr>
          <w:vertAlign w:val="superscript"/>
        </w:rPr>
        <w:t>4</w:t>
      </w:r>
      <w:r w:rsidR="00720A8E">
        <w:rPr>
          <w:vertAlign w:val="superscript"/>
        </w:rPr>
        <w:t>8</w:t>
      </w:r>
      <w:r w:rsidR="009F25B6">
        <w:t xml:space="preserve">, </w:t>
      </w:r>
      <w:r w:rsidR="00E7408E">
        <w:t>Steven J</w:t>
      </w:r>
      <w:r w:rsidR="00727820">
        <w:t>.</w:t>
      </w:r>
      <w:r w:rsidR="00E7408E">
        <w:t xml:space="preserve"> Kittner</w:t>
      </w:r>
      <w:r w:rsidR="00720A8E">
        <w:rPr>
          <w:vertAlign w:val="superscript"/>
        </w:rPr>
        <w:t>24</w:t>
      </w:r>
      <w:r w:rsidR="00E7408E">
        <w:t>, Braxton</w:t>
      </w:r>
      <w:r w:rsidR="00CF269E">
        <w:t xml:space="preserve"> D</w:t>
      </w:r>
      <w:r w:rsidR="00727820">
        <w:t>.</w:t>
      </w:r>
      <w:r w:rsidR="00CF269E">
        <w:t xml:space="preserve"> Mitchell</w:t>
      </w:r>
      <w:r w:rsidR="002400D7">
        <w:rPr>
          <w:vertAlign w:val="superscript"/>
        </w:rPr>
        <w:t>61</w:t>
      </w:r>
      <w:r w:rsidR="003C208F">
        <w:rPr>
          <w:vertAlign w:val="superscript"/>
        </w:rPr>
        <w:t>,</w:t>
      </w:r>
      <w:r w:rsidR="00720A8E">
        <w:rPr>
          <w:vertAlign w:val="superscript"/>
        </w:rPr>
        <w:t>6</w:t>
      </w:r>
      <w:r w:rsidR="002400D7">
        <w:rPr>
          <w:vertAlign w:val="superscript"/>
        </w:rPr>
        <w:t>2</w:t>
      </w:r>
      <w:r w:rsidR="00CF269E">
        <w:t xml:space="preserve">, </w:t>
      </w:r>
      <w:r w:rsidR="00B45D26">
        <w:t>Martin Dichgans</w:t>
      </w:r>
      <w:r w:rsidR="008322D8">
        <w:rPr>
          <w:vertAlign w:val="superscript"/>
        </w:rPr>
        <w:t>2,</w:t>
      </w:r>
      <w:r w:rsidR="00720A8E">
        <w:rPr>
          <w:vertAlign w:val="superscript"/>
        </w:rPr>
        <w:t>6</w:t>
      </w:r>
      <w:r w:rsidR="002400D7">
        <w:rPr>
          <w:vertAlign w:val="superscript"/>
        </w:rPr>
        <w:t>3</w:t>
      </w:r>
      <w:r w:rsidR="00B45D26">
        <w:t xml:space="preserve">, </w:t>
      </w:r>
      <w:r w:rsidR="00CF269E">
        <w:t xml:space="preserve">Bradford </w:t>
      </w:r>
      <w:r w:rsidR="00A95E80">
        <w:t xml:space="preserve">B. </w:t>
      </w:r>
      <w:r w:rsidR="00E41AB8">
        <w:t>Worrall</w:t>
      </w:r>
      <w:r w:rsidR="00720A8E">
        <w:rPr>
          <w:vertAlign w:val="superscript"/>
        </w:rPr>
        <w:t>6</w:t>
      </w:r>
      <w:r w:rsidR="002400D7">
        <w:rPr>
          <w:vertAlign w:val="superscript"/>
        </w:rPr>
        <w:t>4</w:t>
      </w:r>
      <w:r w:rsidR="00E41AB8">
        <w:t xml:space="preserve">, </w:t>
      </w:r>
      <w:r w:rsidR="007B6DF6">
        <w:t xml:space="preserve">Hugh </w:t>
      </w:r>
      <w:r w:rsidR="00A35E0E">
        <w:t>S</w:t>
      </w:r>
      <w:r w:rsidR="00727820">
        <w:t>.</w:t>
      </w:r>
      <w:r w:rsidR="00A35E0E">
        <w:t xml:space="preserve"> </w:t>
      </w:r>
      <w:r w:rsidR="007B6DF6">
        <w:t>Markus</w:t>
      </w:r>
      <w:r w:rsidR="00720A8E">
        <w:rPr>
          <w:vertAlign w:val="superscript"/>
        </w:rPr>
        <w:t>6</w:t>
      </w:r>
      <w:r w:rsidR="002400D7">
        <w:rPr>
          <w:vertAlign w:val="superscript"/>
        </w:rPr>
        <w:t>5</w:t>
      </w:r>
      <w:r w:rsidR="00B53B94">
        <w:t>; on behalf of the International Stroke Genetics Consortium</w:t>
      </w:r>
      <w:r w:rsidR="00510FFE">
        <w:rPr>
          <w:vertAlign w:val="superscript"/>
        </w:rPr>
        <w:t xml:space="preserve"> </w:t>
      </w:r>
    </w:p>
    <w:p w14:paraId="589687EC" w14:textId="77777777" w:rsidR="00E55876" w:rsidRDefault="00E55876" w:rsidP="00291239"/>
    <w:p w14:paraId="4673BB78" w14:textId="38192821" w:rsidR="009A68DC" w:rsidRDefault="009A68DC" w:rsidP="00291239">
      <w:r>
        <w:rPr>
          <w:vertAlign w:val="superscript"/>
        </w:rPr>
        <w:t>1</w:t>
      </w:r>
      <w:r>
        <w:t xml:space="preserve"> Department of Medical and Molecular Genetics, King’s College London, London, UK</w:t>
      </w:r>
    </w:p>
    <w:p w14:paraId="3A8611E9" w14:textId="4C974FD1" w:rsidR="009A68DC" w:rsidRDefault="009A68DC" w:rsidP="00291239">
      <w:r>
        <w:rPr>
          <w:vertAlign w:val="superscript"/>
        </w:rPr>
        <w:lastRenderedPageBreak/>
        <w:t>2</w:t>
      </w:r>
      <w:r>
        <w:t xml:space="preserve"> </w:t>
      </w:r>
      <w:r w:rsidRPr="009A68DC">
        <w:t>Institute for Stroke and Dementia Research, Klinikum der Universität München, Ludwig-Maximilians University, Munich, Germany</w:t>
      </w:r>
    </w:p>
    <w:p w14:paraId="3DBD25DF" w14:textId="00419BEB" w:rsidR="009A68DC" w:rsidRDefault="009A68DC" w:rsidP="00291239">
      <w:pPr>
        <w:rPr>
          <w:lang w:val="en-US"/>
        </w:rPr>
      </w:pPr>
      <w:r>
        <w:rPr>
          <w:vertAlign w:val="superscript"/>
          <w:lang w:val="en-US"/>
        </w:rPr>
        <w:t>3</w:t>
      </w:r>
      <w:r>
        <w:rPr>
          <w:lang w:val="en-US"/>
        </w:rPr>
        <w:t xml:space="preserve"> </w:t>
      </w:r>
      <w:r w:rsidR="00082883" w:rsidRPr="00082883">
        <w:t>Laboratory of Neurogenetics, National Institute on Aging, Bethesda, MD, USA</w:t>
      </w:r>
    </w:p>
    <w:p w14:paraId="1F1E50C2" w14:textId="7F803F80" w:rsidR="009A68DC" w:rsidRDefault="009A68DC" w:rsidP="00291239">
      <w:pPr>
        <w:rPr>
          <w:lang w:val="en-US"/>
        </w:rPr>
      </w:pPr>
      <w:r>
        <w:rPr>
          <w:vertAlign w:val="superscript"/>
          <w:lang w:val="en-US"/>
        </w:rPr>
        <w:t>4</w:t>
      </w:r>
      <w:r w:rsidR="00A10F00">
        <w:rPr>
          <w:lang w:val="en-US"/>
        </w:rPr>
        <w:t xml:space="preserve"> </w:t>
      </w:r>
      <w:r w:rsidR="00A10F00" w:rsidRPr="00A10F00">
        <w:rPr>
          <w:lang w:val="en-US"/>
        </w:rPr>
        <w:t>Institute of Cardiovascular Research Royal Holloway University of London (ICR2UL), UK</w:t>
      </w:r>
    </w:p>
    <w:p w14:paraId="6BCF893C" w14:textId="5C578B8B" w:rsidR="00A10F00" w:rsidRPr="00A10F00" w:rsidRDefault="00A10F00" w:rsidP="00291239">
      <w:pPr>
        <w:rPr>
          <w:lang w:val="en-US"/>
        </w:rPr>
      </w:pPr>
      <w:r>
        <w:rPr>
          <w:vertAlign w:val="superscript"/>
          <w:lang w:val="en-US"/>
        </w:rPr>
        <w:t>5</w:t>
      </w:r>
      <w:r>
        <w:rPr>
          <w:lang w:val="en-US"/>
        </w:rPr>
        <w:t xml:space="preserve"> </w:t>
      </w:r>
      <w:r w:rsidRPr="00A10F00">
        <w:rPr>
          <w:lang w:val="en-US"/>
        </w:rPr>
        <w:t xml:space="preserve">Division of Neurocritical Care and Emergency Neurology, Massachusetts General Hospital, Boston, MA, USA </w:t>
      </w:r>
    </w:p>
    <w:p w14:paraId="13D0C447" w14:textId="697D4BFC" w:rsidR="00A10F00" w:rsidRPr="00A10F00" w:rsidRDefault="00A10F00" w:rsidP="00291239">
      <w:pPr>
        <w:rPr>
          <w:lang w:val="en-US"/>
        </w:rPr>
      </w:pPr>
      <w:r>
        <w:rPr>
          <w:vertAlign w:val="superscript"/>
          <w:lang w:val="en-US"/>
        </w:rPr>
        <w:t>6</w:t>
      </w:r>
      <w:r>
        <w:rPr>
          <w:lang w:val="en-US"/>
        </w:rPr>
        <w:t xml:space="preserve"> </w:t>
      </w:r>
      <w:r w:rsidR="001A36E1">
        <w:rPr>
          <w:lang w:val="en-US"/>
        </w:rPr>
        <w:t>J. Philip Kistler Stroke Research Center</w:t>
      </w:r>
      <w:r w:rsidR="00AF35F0">
        <w:rPr>
          <w:lang w:val="en-US"/>
        </w:rPr>
        <w:t>,</w:t>
      </w:r>
      <w:r w:rsidR="001A36E1" w:rsidRPr="00A10F00">
        <w:rPr>
          <w:lang w:val="en-US"/>
        </w:rPr>
        <w:t xml:space="preserve"> </w:t>
      </w:r>
      <w:r w:rsidRPr="00A10F00">
        <w:rPr>
          <w:lang w:val="en-US"/>
        </w:rPr>
        <w:t xml:space="preserve">Department of Neurology, Massachusetts General Hospital, Boston, MA, USA </w:t>
      </w:r>
    </w:p>
    <w:p w14:paraId="45EC4688" w14:textId="0DA4052F" w:rsidR="00A10F00" w:rsidRPr="00A10F00" w:rsidRDefault="00A10F00" w:rsidP="00291239">
      <w:pPr>
        <w:rPr>
          <w:lang w:val="en-US"/>
        </w:rPr>
      </w:pPr>
      <w:r>
        <w:rPr>
          <w:vertAlign w:val="superscript"/>
          <w:lang w:val="en-US"/>
        </w:rPr>
        <w:t>7</w:t>
      </w:r>
      <w:r>
        <w:rPr>
          <w:lang w:val="en-US"/>
        </w:rPr>
        <w:t xml:space="preserve"> </w:t>
      </w:r>
      <w:r w:rsidRPr="00A10F00">
        <w:rPr>
          <w:lang w:val="en-US"/>
        </w:rPr>
        <w:t>Center for Human Genetic Research, Massachusetts General Hospital, Boston. MA, USA</w:t>
      </w:r>
    </w:p>
    <w:p w14:paraId="7E59DC08" w14:textId="38F092B3" w:rsidR="00A10F00" w:rsidRDefault="00C55525" w:rsidP="00291239">
      <w:pPr>
        <w:rPr>
          <w:lang w:val="en-US"/>
        </w:rPr>
      </w:pPr>
      <w:r>
        <w:rPr>
          <w:vertAlign w:val="superscript"/>
          <w:lang w:val="en-US"/>
        </w:rPr>
        <w:t>8</w:t>
      </w:r>
      <w:r w:rsidR="00A10F00">
        <w:rPr>
          <w:lang w:val="en-US"/>
        </w:rPr>
        <w:t xml:space="preserve"> deCODE genetics/AMGEN, Reykjavik, Iceland</w:t>
      </w:r>
    </w:p>
    <w:p w14:paraId="61532EAD" w14:textId="045836EF" w:rsidR="00A10F00" w:rsidRPr="00A10F00" w:rsidRDefault="00C55525" w:rsidP="00291239">
      <w:pPr>
        <w:rPr>
          <w:lang w:val="en-US"/>
        </w:rPr>
      </w:pPr>
      <w:r>
        <w:rPr>
          <w:vertAlign w:val="superscript"/>
          <w:lang w:val="en-US"/>
        </w:rPr>
        <w:t>9</w:t>
      </w:r>
      <w:r w:rsidR="00A10F00">
        <w:rPr>
          <w:lang w:val="en-US"/>
        </w:rPr>
        <w:t xml:space="preserve"> </w:t>
      </w:r>
      <w:r w:rsidR="00A10F00" w:rsidRPr="00A10F00">
        <w:t>Center for Public Health Genomics and Department of Biostatistical Sci</w:t>
      </w:r>
      <w:r w:rsidR="00A10F00">
        <w:t>ences</w:t>
      </w:r>
      <w:r w:rsidR="00A10F00" w:rsidRPr="00A10F00">
        <w:t>, Wake Forest School of Medicine, Winston-Salem, NC</w:t>
      </w:r>
      <w:r w:rsidR="009E3BAA">
        <w:t>, USA</w:t>
      </w:r>
    </w:p>
    <w:p w14:paraId="7F9EDFE0" w14:textId="5F96036F" w:rsidR="00A10F00" w:rsidRDefault="00A10F00" w:rsidP="00291239">
      <w:pPr>
        <w:rPr>
          <w:lang w:val="en-US"/>
        </w:rPr>
      </w:pPr>
      <w:r>
        <w:rPr>
          <w:vertAlign w:val="superscript"/>
          <w:lang w:val="en-US"/>
        </w:rPr>
        <w:t>1</w:t>
      </w:r>
      <w:r w:rsidR="00C55525">
        <w:rPr>
          <w:vertAlign w:val="superscript"/>
          <w:lang w:val="en-US"/>
        </w:rPr>
        <w:t>0</w:t>
      </w:r>
      <w:r>
        <w:rPr>
          <w:lang w:val="en-US"/>
        </w:rPr>
        <w:t xml:space="preserve"> </w:t>
      </w:r>
      <w:r w:rsidRPr="00A10F00">
        <w:rPr>
          <w:lang w:val="en-US"/>
        </w:rPr>
        <w:t>Department of Genetics, Perelman School of Medicine, University of Pennsylvania, PA, USA</w:t>
      </w:r>
    </w:p>
    <w:p w14:paraId="4E0408FB" w14:textId="0B142FED" w:rsidR="00095E2F" w:rsidRDefault="00095E2F" w:rsidP="00291239">
      <w:pPr>
        <w:rPr>
          <w:lang w:val="en-US"/>
        </w:rPr>
      </w:pPr>
      <w:r>
        <w:rPr>
          <w:vertAlign w:val="superscript"/>
          <w:lang w:val="en-US"/>
        </w:rPr>
        <w:t>1</w:t>
      </w:r>
      <w:r w:rsidR="00C55525">
        <w:rPr>
          <w:vertAlign w:val="superscript"/>
          <w:lang w:val="en-US"/>
        </w:rPr>
        <w:t>1</w:t>
      </w:r>
      <w:r>
        <w:rPr>
          <w:lang w:val="en-US"/>
        </w:rPr>
        <w:t xml:space="preserve"> </w:t>
      </w:r>
      <w:r w:rsidRPr="00095E2F">
        <w:rPr>
          <w:lang w:val="en-US"/>
        </w:rPr>
        <w:t>Department of Twin Research &amp; Genetic Epidemiology, King's College London, London, UK</w:t>
      </w:r>
    </w:p>
    <w:p w14:paraId="6A61F59A" w14:textId="38912FDA" w:rsidR="004B3368" w:rsidRDefault="004B3368" w:rsidP="00291239">
      <w:pPr>
        <w:rPr>
          <w:lang w:val="en-US"/>
        </w:rPr>
      </w:pPr>
      <w:r>
        <w:rPr>
          <w:vertAlign w:val="superscript"/>
          <w:lang w:val="en-US"/>
        </w:rPr>
        <w:t>1</w:t>
      </w:r>
      <w:r w:rsidR="00C55525">
        <w:rPr>
          <w:vertAlign w:val="superscript"/>
          <w:lang w:val="en-US"/>
        </w:rPr>
        <w:t>2</w:t>
      </w:r>
      <w:r>
        <w:rPr>
          <w:lang w:val="en-US"/>
        </w:rPr>
        <w:t xml:space="preserve"> </w:t>
      </w:r>
      <w:r w:rsidRPr="004B3368">
        <w:rPr>
          <w:lang w:val="en-US"/>
        </w:rPr>
        <w:t>University of Exeter Medical School, University of Exeter, Exeter, UK</w:t>
      </w:r>
    </w:p>
    <w:p w14:paraId="4B7D3682" w14:textId="04E2CB6F" w:rsidR="004B3368" w:rsidRDefault="004B3368" w:rsidP="00291239">
      <w:pPr>
        <w:rPr>
          <w:lang w:val="en-US"/>
        </w:rPr>
      </w:pPr>
      <w:r>
        <w:rPr>
          <w:vertAlign w:val="superscript"/>
          <w:lang w:val="en-US"/>
        </w:rPr>
        <w:t>1</w:t>
      </w:r>
      <w:r w:rsidR="00C55525">
        <w:rPr>
          <w:vertAlign w:val="superscript"/>
          <w:lang w:val="en-US"/>
        </w:rPr>
        <w:t>3</w:t>
      </w:r>
      <w:r>
        <w:rPr>
          <w:lang w:val="en-US"/>
        </w:rPr>
        <w:t xml:space="preserve"> </w:t>
      </w:r>
      <w:r w:rsidRPr="004B3368">
        <w:rPr>
          <w:lang w:val="en-US"/>
        </w:rPr>
        <w:t>Social, Genetic and Developmental Psychiatry Centre, Institute of Psychiatry, Psychology and Neuroscience, King’s College London, London</w:t>
      </w:r>
      <w:r>
        <w:rPr>
          <w:lang w:val="en-US"/>
        </w:rPr>
        <w:t>, UK</w:t>
      </w:r>
    </w:p>
    <w:p w14:paraId="26884291" w14:textId="19657C9B" w:rsidR="004B3368" w:rsidRPr="00A10F00" w:rsidRDefault="004B3368" w:rsidP="00291239">
      <w:pPr>
        <w:rPr>
          <w:lang w:val="en-US"/>
        </w:rPr>
      </w:pPr>
      <w:r>
        <w:rPr>
          <w:vertAlign w:val="superscript"/>
          <w:lang w:val="en-US"/>
        </w:rPr>
        <w:t>1</w:t>
      </w:r>
      <w:r w:rsidR="00C55525">
        <w:rPr>
          <w:vertAlign w:val="superscript"/>
          <w:lang w:val="en-US"/>
        </w:rPr>
        <w:t>4</w:t>
      </w:r>
      <w:r>
        <w:rPr>
          <w:lang w:val="en-US"/>
        </w:rPr>
        <w:t xml:space="preserve"> </w:t>
      </w:r>
      <w:r w:rsidRPr="00A10F00">
        <w:rPr>
          <w:lang w:val="en-US"/>
        </w:rPr>
        <w:t xml:space="preserve">Inserm Research Center for Epidemiology </w:t>
      </w:r>
      <w:r w:rsidR="009E3BAA">
        <w:rPr>
          <w:lang w:val="en-US"/>
        </w:rPr>
        <w:t xml:space="preserve">and Biostatistics (U897) – Team </w:t>
      </w:r>
      <w:r w:rsidRPr="00A10F00">
        <w:rPr>
          <w:lang w:val="en-US"/>
        </w:rPr>
        <w:t xml:space="preserve">Neuroepidemiology, Bordeaux, France </w:t>
      </w:r>
    </w:p>
    <w:p w14:paraId="546E7916" w14:textId="0A370938" w:rsidR="004B3368" w:rsidRDefault="004B3368" w:rsidP="00291239">
      <w:pPr>
        <w:rPr>
          <w:lang w:val="en-US"/>
        </w:rPr>
      </w:pPr>
      <w:r>
        <w:rPr>
          <w:vertAlign w:val="superscript"/>
          <w:lang w:val="en-US"/>
        </w:rPr>
        <w:t>1</w:t>
      </w:r>
      <w:r w:rsidR="00C55525">
        <w:rPr>
          <w:vertAlign w:val="superscript"/>
          <w:lang w:val="en-US"/>
        </w:rPr>
        <w:t>5</w:t>
      </w:r>
      <w:r>
        <w:rPr>
          <w:lang w:val="en-US"/>
        </w:rPr>
        <w:t xml:space="preserve"> </w:t>
      </w:r>
      <w:r w:rsidRPr="004B3368">
        <w:rPr>
          <w:lang w:val="en-US"/>
        </w:rPr>
        <w:t>University</w:t>
      </w:r>
      <w:r w:rsidRPr="00A10F00">
        <w:rPr>
          <w:lang w:val="en-US"/>
        </w:rPr>
        <w:t xml:space="preserve"> of Bordeaux, Bordeaux, France </w:t>
      </w:r>
    </w:p>
    <w:p w14:paraId="06E11CEC" w14:textId="2AFAE44B" w:rsidR="007F6DB8" w:rsidRDefault="007F6DB8" w:rsidP="00291239">
      <w:pPr>
        <w:rPr>
          <w:lang w:val="en-US"/>
        </w:rPr>
      </w:pPr>
      <w:r>
        <w:rPr>
          <w:vertAlign w:val="superscript"/>
          <w:lang w:val="en-US"/>
        </w:rPr>
        <w:t>16</w:t>
      </w:r>
      <w:r>
        <w:rPr>
          <w:lang w:val="en-US"/>
        </w:rPr>
        <w:t xml:space="preserve"> </w:t>
      </w:r>
      <w:r w:rsidRPr="007F6DB8">
        <w:rPr>
          <w:lang w:val="en-US"/>
        </w:rPr>
        <w:t>Cardiovascular Health Research Unit, Department of Medicine, University of Washington, Seattle, WA, USA</w:t>
      </w:r>
    </w:p>
    <w:p w14:paraId="231C8946" w14:textId="535D5D25" w:rsidR="007F6DB8" w:rsidRPr="007F6DB8" w:rsidRDefault="007F6DB8" w:rsidP="00291239">
      <w:pPr>
        <w:rPr>
          <w:lang w:val="en-US"/>
        </w:rPr>
      </w:pPr>
      <w:r>
        <w:rPr>
          <w:vertAlign w:val="superscript"/>
          <w:lang w:val="en-US"/>
        </w:rPr>
        <w:t>17</w:t>
      </w:r>
      <w:r>
        <w:rPr>
          <w:lang w:val="en-US"/>
        </w:rPr>
        <w:t xml:space="preserve"> </w:t>
      </w:r>
      <w:r w:rsidRPr="007F6DB8">
        <w:rPr>
          <w:lang w:val="en-US"/>
        </w:rPr>
        <w:t>Department</w:t>
      </w:r>
      <w:r>
        <w:rPr>
          <w:lang w:val="en-US"/>
        </w:rPr>
        <w:t>s</w:t>
      </w:r>
      <w:r w:rsidRPr="007F6DB8">
        <w:rPr>
          <w:lang w:val="en-US"/>
        </w:rPr>
        <w:t xml:space="preserve"> of Neurology</w:t>
      </w:r>
      <w:r>
        <w:rPr>
          <w:lang w:val="en-US"/>
        </w:rPr>
        <w:t xml:space="preserve"> and Epidemiology</w:t>
      </w:r>
      <w:r w:rsidRPr="007F6DB8">
        <w:rPr>
          <w:lang w:val="en-US"/>
        </w:rPr>
        <w:t>, University of Washington, Seattle, WA, USA</w:t>
      </w:r>
    </w:p>
    <w:p w14:paraId="6B30EA9E" w14:textId="0874C4C7" w:rsidR="007F6DB8" w:rsidRDefault="007F6DB8" w:rsidP="00291239">
      <w:pPr>
        <w:rPr>
          <w:lang w:val="en-US"/>
        </w:rPr>
      </w:pPr>
      <w:r>
        <w:rPr>
          <w:vertAlign w:val="superscript"/>
          <w:lang w:val="en-US"/>
        </w:rPr>
        <w:t>18</w:t>
      </w:r>
      <w:r>
        <w:rPr>
          <w:lang w:val="en-US"/>
        </w:rPr>
        <w:t xml:space="preserve"> </w:t>
      </w:r>
      <w:r w:rsidRPr="007F6DB8">
        <w:rPr>
          <w:lang w:val="en-US"/>
        </w:rPr>
        <w:t>Department of Neurology,</w:t>
      </w:r>
      <w:r w:rsidR="002C53E7">
        <w:rPr>
          <w:lang w:val="en-US"/>
        </w:rPr>
        <w:t xml:space="preserve"> Epide</w:t>
      </w:r>
      <w:r>
        <w:rPr>
          <w:lang w:val="en-US"/>
        </w:rPr>
        <w:t>m</w:t>
      </w:r>
      <w:r w:rsidR="002C53E7">
        <w:rPr>
          <w:lang w:val="en-US"/>
        </w:rPr>
        <w:t>i</w:t>
      </w:r>
      <w:r>
        <w:rPr>
          <w:lang w:val="en-US"/>
        </w:rPr>
        <w:t>ology and Radiology,</w:t>
      </w:r>
      <w:r w:rsidRPr="007F6DB8">
        <w:rPr>
          <w:lang w:val="en-US"/>
        </w:rPr>
        <w:t xml:space="preserve"> Erasmus MC University Medical Center, Rotterdam, The Netherlands</w:t>
      </w:r>
    </w:p>
    <w:p w14:paraId="3F04CD3E" w14:textId="7978D596" w:rsidR="007F6DB8" w:rsidRDefault="007F6DB8" w:rsidP="00291239">
      <w:pPr>
        <w:rPr>
          <w:lang w:val="en-US"/>
        </w:rPr>
      </w:pPr>
      <w:r>
        <w:rPr>
          <w:vertAlign w:val="superscript"/>
          <w:lang w:val="en-US"/>
        </w:rPr>
        <w:t>19</w:t>
      </w:r>
      <w:r>
        <w:rPr>
          <w:lang w:val="en-US"/>
        </w:rPr>
        <w:t xml:space="preserve"> </w:t>
      </w:r>
      <w:r w:rsidRPr="007F6DB8">
        <w:rPr>
          <w:lang w:val="en-US"/>
        </w:rPr>
        <w:t>Laboratory of Epidemiology and Population Sciences, National Institute on Aging, Bethesda, MD, USA</w:t>
      </w:r>
    </w:p>
    <w:p w14:paraId="578F9879" w14:textId="033371D8" w:rsidR="007F6DB8" w:rsidRDefault="007F6DB8" w:rsidP="00291239">
      <w:pPr>
        <w:rPr>
          <w:lang w:val="en-US"/>
        </w:rPr>
      </w:pPr>
      <w:r>
        <w:rPr>
          <w:vertAlign w:val="superscript"/>
          <w:lang w:val="en-US"/>
        </w:rPr>
        <w:t>20</w:t>
      </w:r>
      <w:r>
        <w:rPr>
          <w:lang w:val="en-US"/>
        </w:rPr>
        <w:t xml:space="preserve"> </w:t>
      </w:r>
      <w:r w:rsidRPr="007F6DB8">
        <w:rPr>
          <w:lang w:val="en-US"/>
        </w:rPr>
        <w:t>Boston University School of Medicine, Boston, MA, USA</w:t>
      </w:r>
    </w:p>
    <w:p w14:paraId="3B5B9831" w14:textId="39669A43" w:rsidR="007F6DB8" w:rsidRPr="007F6DB8" w:rsidRDefault="007F6DB8" w:rsidP="00291239">
      <w:pPr>
        <w:rPr>
          <w:lang w:val="en-US"/>
        </w:rPr>
      </w:pPr>
      <w:r>
        <w:rPr>
          <w:vertAlign w:val="superscript"/>
          <w:lang w:val="en-US"/>
        </w:rPr>
        <w:t xml:space="preserve">21 </w:t>
      </w:r>
      <w:r w:rsidRPr="007F6DB8">
        <w:rPr>
          <w:lang w:val="en-US"/>
        </w:rPr>
        <w:t>Framingham Heart Study, Framingham, MA, USA</w:t>
      </w:r>
    </w:p>
    <w:p w14:paraId="1665DAA1" w14:textId="5960611A" w:rsidR="006A785F" w:rsidRDefault="007F6DB8" w:rsidP="00291239">
      <w:pPr>
        <w:rPr>
          <w:lang w:val="en-US"/>
        </w:rPr>
      </w:pPr>
      <w:r>
        <w:rPr>
          <w:vertAlign w:val="superscript"/>
          <w:lang w:val="en-US"/>
        </w:rPr>
        <w:t>22</w:t>
      </w:r>
      <w:r w:rsidR="00B136EA">
        <w:rPr>
          <w:lang w:val="en-US"/>
        </w:rPr>
        <w:t xml:space="preserve"> </w:t>
      </w:r>
      <w:r w:rsidR="006A785F" w:rsidRPr="006A785F">
        <w:rPr>
          <w:lang w:val="en-US"/>
        </w:rPr>
        <w:t>Department of Neurology, Royal Adelaide Hospital, Adelaide, South Australia</w:t>
      </w:r>
      <w:r w:rsidR="006A785F">
        <w:rPr>
          <w:lang w:val="en-US"/>
        </w:rPr>
        <w:t>, Australia</w:t>
      </w:r>
    </w:p>
    <w:p w14:paraId="01F33771" w14:textId="0405C328" w:rsidR="00B136EA" w:rsidRPr="00B136EA" w:rsidRDefault="007F6DB8" w:rsidP="00291239">
      <w:r>
        <w:rPr>
          <w:vertAlign w:val="superscript"/>
        </w:rPr>
        <w:t>23</w:t>
      </w:r>
      <w:r w:rsidR="00C55525">
        <w:t xml:space="preserve"> </w:t>
      </w:r>
      <w:r w:rsidR="00B136EA" w:rsidRPr="00C55525">
        <w:t>Neurovascular</w:t>
      </w:r>
      <w:r w:rsidR="00B136EA" w:rsidRPr="00B136EA">
        <w:t xml:space="preserve"> Research Group (NEUVAS). Neurology Department. </w:t>
      </w:r>
      <w:r w:rsidR="0028567C" w:rsidRPr="009B5CE8">
        <w:rPr>
          <w:lang w:val="es-ES"/>
        </w:rPr>
        <w:t>Institut Hospita</w:t>
      </w:r>
      <w:r w:rsidR="0028567C">
        <w:rPr>
          <w:lang w:val="es-ES"/>
        </w:rPr>
        <w:t>l del Mar d’Investigació Mèdica</w:t>
      </w:r>
      <w:r w:rsidR="00B136EA" w:rsidRPr="00B136EA">
        <w:t xml:space="preserve">. Barcelona. </w:t>
      </w:r>
      <w:r w:rsidR="00B92D7B">
        <w:t>Spain</w:t>
      </w:r>
    </w:p>
    <w:p w14:paraId="2A983DF7" w14:textId="1BC30CB4" w:rsidR="00B136EA" w:rsidRPr="00B136EA" w:rsidRDefault="007F6DB8" w:rsidP="00291239">
      <w:r>
        <w:rPr>
          <w:vertAlign w:val="superscript"/>
          <w:lang w:val="en-US"/>
        </w:rPr>
        <w:t>24</w:t>
      </w:r>
      <w:r w:rsidR="00B136EA">
        <w:rPr>
          <w:lang w:val="en-US"/>
        </w:rPr>
        <w:t xml:space="preserve"> </w:t>
      </w:r>
      <w:r w:rsidR="00B136EA">
        <w:t xml:space="preserve">Department of Neurology, </w:t>
      </w:r>
      <w:r w:rsidR="00B136EA" w:rsidRPr="00B136EA">
        <w:t>University of Maryland School of Medicine and Baltimore VAMC</w:t>
      </w:r>
      <w:r w:rsidR="00B92D7B">
        <w:t>, MD, USA</w:t>
      </w:r>
    </w:p>
    <w:p w14:paraId="52E64CB4" w14:textId="21F3F73F" w:rsidR="00B136EA" w:rsidRPr="00B136EA" w:rsidRDefault="007F6DB8" w:rsidP="00291239">
      <w:r>
        <w:rPr>
          <w:vertAlign w:val="superscript"/>
          <w:lang w:val="en-US"/>
        </w:rPr>
        <w:t>25</w:t>
      </w:r>
      <w:r w:rsidR="00B136EA">
        <w:rPr>
          <w:lang w:val="en-US"/>
        </w:rPr>
        <w:t xml:space="preserve"> </w:t>
      </w:r>
      <w:r w:rsidR="00B136EA" w:rsidRPr="00B136EA">
        <w:t>Department of Neurology, Clinical Division of Neurogeriatrics, Medical University Graz, Austria</w:t>
      </w:r>
    </w:p>
    <w:p w14:paraId="332E0BFD" w14:textId="76C79FED" w:rsidR="00B136EA" w:rsidRPr="00B136EA" w:rsidRDefault="00B136EA" w:rsidP="00291239">
      <w:r>
        <w:rPr>
          <w:vertAlign w:val="superscript"/>
          <w:lang w:val="en-US"/>
        </w:rPr>
        <w:t>2</w:t>
      </w:r>
      <w:r w:rsidR="007F6DB8">
        <w:rPr>
          <w:vertAlign w:val="superscript"/>
          <w:lang w:val="en-US"/>
        </w:rPr>
        <w:t>6</w:t>
      </w:r>
      <w:r>
        <w:rPr>
          <w:lang w:val="en-US"/>
        </w:rPr>
        <w:t xml:space="preserve"> </w:t>
      </w:r>
      <w:r w:rsidRPr="00B136EA">
        <w:t>Department of Neuro</w:t>
      </w:r>
      <w:r w:rsidR="00B92D7B">
        <w:t xml:space="preserve">logy, Jagiellonian University, </w:t>
      </w:r>
      <w:r w:rsidRPr="00B136EA">
        <w:t>Krakow</w:t>
      </w:r>
      <w:r w:rsidR="00B92D7B">
        <w:t>,</w:t>
      </w:r>
      <w:r w:rsidRPr="00B136EA">
        <w:t xml:space="preserve"> Poland </w:t>
      </w:r>
    </w:p>
    <w:p w14:paraId="3109BA2C" w14:textId="71E73C5B" w:rsidR="00B136EA" w:rsidRDefault="007F6DB8" w:rsidP="00291239">
      <w:r>
        <w:rPr>
          <w:vertAlign w:val="superscript"/>
          <w:lang w:val="en-US"/>
        </w:rPr>
        <w:t>27</w:t>
      </w:r>
      <w:r w:rsidR="00B136EA" w:rsidRPr="00B136EA">
        <w:rPr>
          <w:vertAlign w:val="superscript"/>
        </w:rPr>
        <w:t> </w:t>
      </w:r>
      <w:r w:rsidR="00B136EA" w:rsidRPr="00B136EA">
        <w:t xml:space="preserve">KU Leuven - University of Leuven, Department of Neurosciences, Experimental Neurology and Leuven Research Institute for Neuroscience and Disease (LIND), Leuven, Belgium </w:t>
      </w:r>
    </w:p>
    <w:p w14:paraId="4C1549AB" w14:textId="0064702D" w:rsidR="00B136EA" w:rsidRDefault="00B136EA" w:rsidP="00291239">
      <w:r>
        <w:rPr>
          <w:vertAlign w:val="superscript"/>
        </w:rPr>
        <w:t>2</w:t>
      </w:r>
      <w:r w:rsidR="007F6DB8">
        <w:rPr>
          <w:vertAlign w:val="superscript"/>
        </w:rPr>
        <w:t>8</w:t>
      </w:r>
      <w:r w:rsidRPr="00B136EA">
        <w:t> VIB, Vesalius Research Center, Laboratory of Neurobiology, Department of Neurology, Leuven, Belgium</w:t>
      </w:r>
    </w:p>
    <w:p w14:paraId="2403C5C4" w14:textId="7DDBD2FA" w:rsidR="00911E01" w:rsidRPr="00911E01" w:rsidRDefault="00911E01" w:rsidP="00291239">
      <w:r>
        <w:rPr>
          <w:vertAlign w:val="superscript"/>
        </w:rPr>
        <w:t>2</w:t>
      </w:r>
      <w:r w:rsidR="007F6DB8">
        <w:rPr>
          <w:vertAlign w:val="superscript"/>
        </w:rPr>
        <w:t>9</w:t>
      </w:r>
      <w:r>
        <w:t xml:space="preserve"> </w:t>
      </w:r>
      <w:r w:rsidRPr="00911E01">
        <w:t>University Hospitals Leuven, Department of Neurology, Leuven, Belgium</w:t>
      </w:r>
    </w:p>
    <w:p w14:paraId="1358952D" w14:textId="513950CF" w:rsidR="008B0178" w:rsidRDefault="007F6DB8" w:rsidP="00291239">
      <w:r>
        <w:rPr>
          <w:vertAlign w:val="superscript"/>
          <w:lang w:val="en-US"/>
        </w:rPr>
        <w:t>30</w:t>
      </w:r>
      <w:r w:rsidR="00B136EA">
        <w:rPr>
          <w:lang w:val="en-US"/>
        </w:rPr>
        <w:t xml:space="preserve"> </w:t>
      </w:r>
      <w:r w:rsidR="00F30FFE" w:rsidRPr="007F6DB8">
        <w:rPr>
          <w:lang w:val="en-US"/>
        </w:rPr>
        <w:t xml:space="preserve">Department </w:t>
      </w:r>
      <w:r w:rsidR="00B136EA" w:rsidRPr="00B136EA">
        <w:t>of Clinical Sciences Lund, Neurology</w:t>
      </w:r>
      <w:r w:rsidR="00B92D7B">
        <w:t>, Lund University, Lund, Sweden</w:t>
      </w:r>
    </w:p>
    <w:p w14:paraId="5C70443C" w14:textId="20D3481E" w:rsidR="00B136EA" w:rsidRPr="00B136EA" w:rsidRDefault="007F6DB8" w:rsidP="00291239">
      <w:r>
        <w:rPr>
          <w:vertAlign w:val="superscript"/>
        </w:rPr>
        <w:t>31</w:t>
      </w:r>
      <w:r w:rsidR="00B136EA" w:rsidRPr="00B136EA">
        <w:t xml:space="preserve"> </w:t>
      </w:r>
      <w:r w:rsidR="00F30FFE" w:rsidRPr="007F6DB8">
        <w:rPr>
          <w:lang w:val="en-US"/>
        </w:rPr>
        <w:t xml:space="preserve">Department </w:t>
      </w:r>
      <w:r w:rsidR="00B136EA" w:rsidRPr="00B136EA">
        <w:t>of Neurology and Rehabilitation Medicine, Skåne University Hospital, Lund, Sweden</w:t>
      </w:r>
    </w:p>
    <w:p w14:paraId="4C69B64A" w14:textId="0CD6C105" w:rsidR="008B0178" w:rsidRDefault="007F6DB8" w:rsidP="00291239">
      <w:r>
        <w:rPr>
          <w:vertAlign w:val="superscript"/>
          <w:lang w:val="en-US"/>
        </w:rPr>
        <w:t>32</w:t>
      </w:r>
      <w:r w:rsidR="008B0178">
        <w:t xml:space="preserve"> </w:t>
      </w:r>
      <w:r w:rsidR="008B0178" w:rsidRPr="008B0178">
        <w:t>Department of Clinical Sciences</w:t>
      </w:r>
      <w:r w:rsidR="008B0178">
        <w:t>,</w:t>
      </w:r>
      <w:r w:rsidR="008B0178" w:rsidRPr="008B0178">
        <w:t xml:space="preserve"> </w:t>
      </w:r>
      <w:r w:rsidR="008B0178">
        <w:t>L</w:t>
      </w:r>
      <w:r w:rsidR="008B0178" w:rsidRPr="008B0178">
        <w:t>und University</w:t>
      </w:r>
      <w:r w:rsidR="008B0178">
        <w:t xml:space="preserve">, </w:t>
      </w:r>
      <w:r w:rsidR="008B0178" w:rsidRPr="008B0178">
        <w:t>Malmö</w:t>
      </w:r>
      <w:r w:rsidR="008B0178">
        <w:t>, Sweden</w:t>
      </w:r>
    </w:p>
    <w:p w14:paraId="68CD08D7" w14:textId="049F3339" w:rsidR="008B0178" w:rsidRPr="008B0178" w:rsidRDefault="007F6DB8" w:rsidP="00291239">
      <w:r>
        <w:rPr>
          <w:vertAlign w:val="superscript"/>
        </w:rPr>
        <w:t>33</w:t>
      </w:r>
      <w:r w:rsidR="008B0178">
        <w:t xml:space="preserve"> </w:t>
      </w:r>
      <w:r w:rsidR="008B0178" w:rsidRPr="008B0178">
        <w:t>Neuroscience Institute, Saint Francis Medical Center</w:t>
      </w:r>
      <w:r w:rsidR="00B02AB2">
        <w:t>, School of Health and Medical S</w:t>
      </w:r>
      <w:r w:rsidR="008B0178" w:rsidRPr="008B0178">
        <w:t>ciences, Seton Hall University, South Orange, New Jersey, USA</w:t>
      </w:r>
    </w:p>
    <w:p w14:paraId="519E6FBE" w14:textId="7BC719FD" w:rsidR="008B0178" w:rsidRDefault="007F6DB8" w:rsidP="00291239">
      <w:r>
        <w:rPr>
          <w:vertAlign w:val="superscript"/>
        </w:rPr>
        <w:t>34</w:t>
      </w:r>
      <w:r w:rsidR="008B0178">
        <w:t xml:space="preserve"> </w:t>
      </w:r>
      <w:r w:rsidR="008B0178" w:rsidRPr="008B0178">
        <w:t>Department of Neurology, Miller School of Medicine, University of Miami</w:t>
      </w:r>
      <w:r w:rsidR="00D9314C">
        <w:t>, USA</w:t>
      </w:r>
    </w:p>
    <w:p w14:paraId="649EDCD7" w14:textId="3B56E26F" w:rsidR="008B0178" w:rsidRDefault="007F6DB8" w:rsidP="00291239">
      <w:r>
        <w:rPr>
          <w:vertAlign w:val="superscript"/>
        </w:rPr>
        <w:t>35</w:t>
      </w:r>
      <w:r w:rsidR="008B0178">
        <w:t xml:space="preserve"> </w:t>
      </w:r>
      <w:r w:rsidR="008B0178" w:rsidRPr="008B0178">
        <w:t>Harvard Medical School, Boston, USA Center for Faculty Development and Diversity, Brigham and Women's Hospital, Boston, MA</w:t>
      </w:r>
      <w:r w:rsidR="00B92D7B">
        <w:t>, USA</w:t>
      </w:r>
    </w:p>
    <w:p w14:paraId="76522323" w14:textId="4A592420" w:rsidR="00DD6293" w:rsidRDefault="007F6DB8" w:rsidP="00291239">
      <w:r>
        <w:rPr>
          <w:vertAlign w:val="superscript"/>
        </w:rPr>
        <w:t>36</w:t>
      </w:r>
      <w:r w:rsidR="00DD6293">
        <w:t xml:space="preserve"> Department of </w:t>
      </w:r>
      <w:r w:rsidR="00DD6293" w:rsidRPr="00DD6293">
        <w:t>Epidemiology, School of Public Health, University of Alabama at Birmingham</w:t>
      </w:r>
      <w:r w:rsidR="00B92D7B">
        <w:t>, AL, USA</w:t>
      </w:r>
    </w:p>
    <w:p w14:paraId="6BB1AA5A" w14:textId="16179600" w:rsidR="00A6086A" w:rsidRDefault="00A6086A" w:rsidP="00291239">
      <w:r>
        <w:rPr>
          <w:vertAlign w:val="superscript"/>
        </w:rPr>
        <w:t>3</w:t>
      </w:r>
      <w:r w:rsidR="007F6DB8">
        <w:rPr>
          <w:vertAlign w:val="superscript"/>
        </w:rPr>
        <w:t>7</w:t>
      </w:r>
      <w:r>
        <w:t xml:space="preserve"> </w:t>
      </w:r>
      <w:r w:rsidRPr="00A6086A">
        <w:t>Department of Pharmacotherapy and Translational Research and Center for Pharmacogenomics, University of Florida, College of Pharmacy, Gainesville, FL, USA</w:t>
      </w:r>
      <w:r w:rsidRPr="00A6086A">
        <w:br/>
      </w:r>
      <w:r>
        <w:rPr>
          <w:vertAlign w:val="superscript"/>
        </w:rPr>
        <w:t>3</w:t>
      </w:r>
      <w:r w:rsidR="007F6DB8">
        <w:rPr>
          <w:vertAlign w:val="superscript"/>
        </w:rPr>
        <w:t>8</w:t>
      </w:r>
      <w:r>
        <w:t xml:space="preserve"> </w:t>
      </w:r>
      <w:r w:rsidRPr="00A6086A">
        <w:t>Division of Cardiovascular Medicine, College of Medicine, University of Florida, Gainesville, FL, USA</w:t>
      </w:r>
    </w:p>
    <w:p w14:paraId="384AE70B" w14:textId="04BA5491" w:rsidR="00A6086A" w:rsidRPr="00A6086A" w:rsidRDefault="00A6086A" w:rsidP="00291239">
      <w:r>
        <w:rPr>
          <w:vertAlign w:val="superscript"/>
        </w:rPr>
        <w:t>3</w:t>
      </w:r>
      <w:r w:rsidR="007F6DB8">
        <w:rPr>
          <w:vertAlign w:val="superscript"/>
        </w:rPr>
        <w:t>9</w:t>
      </w:r>
      <w:r>
        <w:t xml:space="preserve"> </w:t>
      </w:r>
      <w:r w:rsidRPr="00A6086A">
        <w:t>Department of Neurology, University of British Columbia, Vancouver, British Columbia, Canada</w:t>
      </w:r>
    </w:p>
    <w:p w14:paraId="553324A5" w14:textId="1BA34B08" w:rsidR="00A6086A" w:rsidRPr="00A6086A" w:rsidRDefault="007F6DB8" w:rsidP="00291239">
      <w:r>
        <w:rPr>
          <w:vertAlign w:val="superscript"/>
        </w:rPr>
        <w:t>40</w:t>
      </w:r>
      <w:r w:rsidR="00A6086A">
        <w:t xml:space="preserve"> </w:t>
      </w:r>
      <w:r w:rsidR="00A6086A" w:rsidRPr="00A6086A">
        <w:t>Department of Epidemiology and Population Health, Albert Einstein College of Medicine</w:t>
      </w:r>
      <w:r w:rsidR="00B92D7B">
        <w:t>, NY, USA</w:t>
      </w:r>
    </w:p>
    <w:p w14:paraId="0764D61C" w14:textId="4E85EAD4" w:rsidR="00A6086A" w:rsidRPr="00A6086A" w:rsidRDefault="007F6DB8" w:rsidP="00291239">
      <w:r>
        <w:rPr>
          <w:vertAlign w:val="superscript"/>
        </w:rPr>
        <w:t>41</w:t>
      </w:r>
      <w:r w:rsidR="00A6086A">
        <w:t xml:space="preserve"> </w:t>
      </w:r>
      <w:r w:rsidR="00A6086A" w:rsidRPr="00A6086A">
        <w:t>Stroke Center, Department of Neurology, Washington University School of Medicine</w:t>
      </w:r>
      <w:r w:rsidR="00B92D7B">
        <w:t>, WA, USA</w:t>
      </w:r>
    </w:p>
    <w:p w14:paraId="2AF603D2" w14:textId="4BAA64E5" w:rsidR="00A6086A" w:rsidRPr="00A6086A" w:rsidRDefault="007F6DB8" w:rsidP="00291239">
      <w:r>
        <w:rPr>
          <w:vertAlign w:val="superscript"/>
        </w:rPr>
        <w:t>42</w:t>
      </w:r>
      <w:r w:rsidR="00A6086A">
        <w:t xml:space="preserve"> </w:t>
      </w:r>
      <w:r w:rsidR="00A6086A" w:rsidRPr="00A6086A">
        <w:t xml:space="preserve">Department of Medical Genetics, University Medical Center Utrecht, Utrecht, Netherlands   </w:t>
      </w:r>
    </w:p>
    <w:p w14:paraId="1E223C0C" w14:textId="56CA5C1B" w:rsidR="00A6086A" w:rsidRPr="00A6086A" w:rsidRDefault="007F6DB8" w:rsidP="00291239">
      <w:r>
        <w:rPr>
          <w:vertAlign w:val="superscript"/>
        </w:rPr>
        <w:t>43</w:t>
      </w:r>
      <w:r w:rsidR="00A6086A">
        <w:t xml:space="preserve"> </w:t>
      </w:r>
      <w:r w:rsidR="00A6086A" w:rsidRPr="00A6086A">
        <w:t>Department of Biostatistics, University of Washington</w:t>
      </w:r>
      <w:r w:rsidR="00A6086A">
        <w:t xml:space="preserve">, </w:t>
      </w:r>
      <w:r w:rsidR="00B92D7B">
        <w:t>WA, USA</w:t>
      </w:r>
    </w:p>
    <w:p w14:paraId="56C3777E" w14:textId="60045054" w:rsidR="00A6086A" w:rsidRPr="00A6086A" w:rsidRDefault="007F6DB8" w:rsidP="00291239">
      <w:r>
        <w:rPr>
          <w:vertAlign w:val="superscript"/>
        </w:rPr>
        <w:t>44</w:t>
      </w:r>
      <w:r w:rsidR="00A6086A">
        <w:t xml:space="preserve"> </w:t>
      </w:r>
      <w:r w:rsidR="00A6086A" w:rsidRPr="00A6086A">
        <w:t>Center for Public Health Genomics, University of Virginia School of Medicine</w:t>
      </w:r>
      <w:r w:rsidR="00A6086A">
        <w:t>, VA, USA</w:t>
      </w:r>
    </w:p>
    <w:p w14:paraId="7795B0E3" w14:textId="77777777" w:rsidR="002400D7" w:rsidRDefault="007F6DB8" w:rsidP="00291239">
      <w:r>
        <w:rPr>
          <w:vertAlign w:val="superscript"/>
        </w:rPr>
        <w:t>45</w:t>
      </w:r>
      <w:r w:rsidR="00A6086A">
        <w:t xml:space="preserve"> </w:t>
      </w:r>
      <w:r w:rsidR="002400D7" w:rsidRPr="002400D7">
        <w:t xml:space="preserve">Julius Center for Health Sciences and Primary Care, University Medical Center Utrecht, Utrecht, the Netherlands; </w:t>
      </w:r>
    </w:p>
    <w:p w14:paraId="7DDCBC49" w14:textId="03A77934" w:rsidR="00A6086A" w:rsidRDefault="002400D7" w:rsidP="00291239">
      <w:r>
        <w:rPr>
          <w:vertAlign w:val="superscript"/>
        </w:rPr>
        <w:t>46</w:t>
      </w:r>
      <w:r>
        <w:t xml:space="preserve"> </w:t>
      </w:r>
      <w:r w:rsidRPr="002400D7">
        <w:t>Department of Medical Genetics, Center for Molecular Medicine, University Medical Center Utrecht, Utrecht, the Netherlands.</w:t>
      </w:r>
    </w:p>
    <w:p w14:paraId="6EDBF18C" w14:textId="1E101561" w:rsidR="00A6086A" w:rsidRDefault="007F6DB8" w:rsidP="00291239">
      <w:r>
        <w:rPr>
          <w:vertAlign w:val="superscript"/>
        </w:rPr>
        <w:t>4</w:t>
      </w:r>
      <w:r w:rsidR="002400D7">
        <w:rPr>
          <w:vertAlign w:val="superscript"/>
        </w:rPr>
        <w:t>7</w:t>
      </w:r>
      <w:r w:rsidR="00A6086A">
        <w:t xml:space="preserve"> </w:t>
      </w:r>
      <w:r w:rsidR="00A6086A" w:rsidRPr="00A6086A">
        <w:t>Department of Medicine, Univer</w:t>
      </w:r>
      <w:r w:rsidR="00A6086A">
        <w:t>s</w:t>
      </w:r>
      <w:r w:rsidR="00A6086A" w:rsidRPr="00A6086A">
        <w:t>ity of Maryland School of Medicine</w:t>
      </w:r>
      <w:r w:rsidR="00A6086A">
        <w:t>, MD, USA</w:t>
      </w:r>
    </w:p>
    <w:p w14:paraId="3A32D6CD" w14:textId="096A1705" w:rsidR="00A6086A" w:rsidRDefault="00A6086A" w:rsidP="00291239">
      <w:r>
        <w:rPr>
          <w:vertAlign w:val="superscript"/>
        </w:rPr>
        <w:t>4</w:t>
      </w:r>
      <w:r w:rsidR="002400D7">
        <w:rPr>
          <w:vertAlign w:val="superscript"/>
        </w:rPr>
        <w:t>8</w:t>
      </w:r>
      <w:r>
        <w:t xml:space="preserve"> </w:t>
      </w:r>
      <w:r w:rsidRPr="00A6086A">
        <w:t>University of Cincinnati College of Medicine</w:t>
      </w:r>
      <w:r>
        <w:t xml:space="preserve">, Cincinnati, </w:t>
      </w:r>
      <w:r w:rsidR="0019407E">
        <w:t xml:space="preserve">OH, </w:t>
      </w:r>
      <w:r>
        <w:t>USA</w:t>
      </w:r>
    </w:p>
    <w:p w14:paraId="5F2470B5" w14:textId="244007CC" w:rsidR="003F61AD" w:rsidRDefault="00B66D82" w:rsidP="00291239">
      <w:r>
        <w:rPr>
          <w:vertAlign w:val="superscript"/>
        </w:rPr>
        <w:t>4</w:t>
      </w:r>
      <w:r w:rsidR="002400D7">
        <w:rPr>
          <w:vertAlign w:val="superscript"/>
        </w:rPr>
        <w:t>9</w:t>
      </w:r>
      <w:r w:rsidR="003F61AD">
        <w:t xml:space="preserve"> </w:t>
      </w:r>
      <w:r w:rsidR="003F61AD" w:rsidRPr="00D4441C">
        <w:t>Program in Medical and Popul</w:t>
      </w:r>
      <w:r w:rsidR="003F61AD">
        <w:t>ation Genetics, Broad Institute, Boston, MA, USA</w:t>
      </w:r>
    </w:p>
    <w:p w14:paraId="21A8E8B7" w14:textId="463B07CC" w:rsidR="00B66D82" w:rsidRPr="00B66D82" w:rsidRDefault="002400D7" w:rsidP="00B66D82">
      <w:r>
        <w:rPr>
          <w:vertAlign w:val="superscript"/>
        </w:rPr>
        <w:t>50</w:t>
      </w:r>
      <w:r w:rsidR="00B66D82">
        <w:t xml:space="preserve"> </w:t>
      </w:r>
      <w:r w:rsidR="00B66D82" w:rsidRPr="00B66D82">
        <w:t>Division of Endocrinology, Diabetes and Nutrition, University of Maryland School of Medicine</w:t>
      </w:r>
      <w:r w:rsidR="00B66D82">
        <w:t>, Baltimore, MD, USA</w:t>
      </w:r>
    </w:p>
    <w:p w14:paraId="29361972" w14:textId="304B66FA" w:rsidR="00AE5663" w:rsidRDefault="007F6DB8" w:rsidP="00291239">
      <w:pPr>
        <w:rPr>
          <w:lang w:val="en-US"/>
        </w:rPr>
      </w:pPr>
      <w:r>
        <w:rPr>
          <w:vertAlign w:val="superscript"/>
        </w:rPr>
        <w:t>5</w:t>
      </w:r>
      <w:r w:rsidR="002400D7">
        <w:rPr>
          <w:vertAlign w:val="superscript"/>
        </w:rPr>
        <w:t>1</w:t>
      </w:r>
      <w:r w:rsidR="00AE5663">
        <w:rPr>
          <w:vertAlign w:val="subscript"/>
        </w:rPr>
        <w:t xml:space="preserve"> </w:t>
      </w:r>
      <w:r w:rsidR="00AE5663">
        <w:rPr>
          <w:lang w:val="en-US"/>
        </w:rPr>
        <w:t>Division of Emergency Medicine, Washington University School of Medicine, St Louis, MO, USA</w:t>
      </w:r>
    </w:p>
    <w:p w14:paraId="6DE71D80" w14:textId="4DBA88D3" w:rsidR="00AE5663" w:rsidRDefault="007F6DB8" w:rsidP="00291239">
      <w:pPr>
        <w:rPr>
          <w:lang w:val="en-US"/>
        </w:rPr>
      </w:pPr>
      <w:r>
        <w:rPr>
          <w:vertAlign w:val="superscript"/>
          <w:lang w:val="en-US"/>
        </w:rPr>
        <w:t>5</w:t>
      </w:r>
      <w:r w:rsidR="002400D7">
        <w:rPr>
          <w:vertAlign w:val="superscript"/>
          <w:lang w:val="en-US"/>
        </w:rPr>
        <w:t>2</w:t>
      </w:r>
      <w:r w:rsidR="00AE5663">
        <w:rPr>
          <w:lang w:val="en-US"/>
        </w:rPr>
        <w:t xml:space="preserve"> The University of Texas Health Science Center at Houston, Houston, TX, USA</w:t>
      </w:r>
    </w:p>
    <w:p w14:paraId="2F3779B4" w14:textId="30B364C3" w:rsidR="00AE5663" w:rsidRDefault="002400D7" w:rsidP="00291239">
      <w:r>
        <w:rPr>
          <w:vertAlign w:val="superscript"/>
          <w:lang w:val="en-US"/>
        </w:rPr>
        <w:t>53</w:t>
      </w:r>
      <w:r w:rsidR="00AE5663">
        <w:rPr>
          <w:lang w:val="en-US"/>
        </w:rPr>
        <w:t xml:space="preserve"> </w:t>
      </w:r>
      <w:r w:rsidR="00AE5663" w:rsidRPr="00AE5663">
        <w:t>Institute of Biomedicine, the Sahlgrenska Acad</w:t>
      </w:r>
      <w:r w:rsidR="00D9314C">
        <w:t>emy at University of Gothenburg, Sweden</w:t>
      </w:r>
    </w:p>
    <w:p w14:paraId="63967BDC" w14:textId="7EE80B8E" w:rsidR="00B65A2E" w:rsidRPr="00B65A2E" w:rsidRDefault="007F6DB8" w:rsidP="00291239">
      <w:r>
        <w:rPr>
          <w:vertAlign w:val="superscript"/>
        </w:rPr>
        <w:t>5</w:t>
      </w:r>
      <w:r w:rsidR="002400D7">
        <w:rPr>
          <w:vertAlign w:val="superscript"/>
        </w:rPr>
        <w:t>4</w:t>
      </w:r>
      <w:r w:rsidR="00B65A2E">
        <w:t xml:space="preserve"> </w:t>
      </w:r>
      <w:r w:rsidR="00B65A2E" w:rsidRPr="00B65A2E">
        <w:t>Faculty of Medicine, University of Iceland, Reykjavik, Iceland</w:t>
      </w:r>
    </w:p>
    <w:p w14:paraId="7588A2BC" w14:textId="7F997A92" w:rsidR="00D4441C" w:rsidRPr="00D4441C" w:rsidRDefault="007F6DB8" w:rsidP="00291239">
      <w:r>
        <w:rPr>
          <w:vertAlign w:val="superscript"/>
        </w:rPr>
        <w:t>5</w:t>
      </w:r>
      <w:r w:rsidR="002400D7">
        <w:rPr>
          <w:vertAlign w:val="superscript"/>
        </w:rPr>
        <w:t>5</w:t>
      </w:r>
      <w:r w:rsidR="00AE5663">
        <w:t xml:space="preserve"> </w:t>
      </w:r>
      <w:r w:rsidR="00C111B4">
        <w:t>Cent</w:t>
      </w:r>
      <w:r w:rsidR="00D4441C" w:rsidRPr="00D4441C">
        <w:t>e</w:t>
      </w:r>
      <w:r w:rsidR="00C111B4">
        <w:t>r</w:t>
      </w:r>
      <w:r w:rsidR="00D4441C" w:rsidRPr="00D4441C">
        <w:t xml:space="preserve"> for Clinical Brain Sciences &amp; Institute of Genetics and Molecular Medicine, University of Edinburgh</w:t>
      </w:r>
      <w:r w:rsidR="00D9314C">
        <w:t>, UK</w:t>
      </w:r>
    </w:p>
    <w:p w14:paraId="47A48968" w14:textId="203A6F2D" w:rsidR="00D4441C" w:rsidRPr="00D4441C" w:rsidRDefault="007F6DB8" w:rsidP="00291239">
      <w:r>
        <w:rPr>
          <w:vertAlign w:val="superscript"/>
        </w:rPr>
        <w:t>5</w:t>
      </w:r>
      <w:r w:rsidR="002400D7">
        <w:rPr>
          <w:vertAlign w:val="superscript"/>
        </w:rPr>
        <w:t>6</w:t>
      </w:r>
      <w:r w:rsidR="00D4441C">
        <w:t xml:space="preserve"> </w:t>
      </w:r>
      <w:r w:rsidR="00D4441C" w:rsidRPr="00D4441C">
        <w:t>Nuffield Department of Clinical Neurosciences, University of Oxford</w:t>
      </w:r>
      <w:r w:rsidR="00D9314C">
        <w:t>, UK</w:t>
      </w:r>
    </w:p>
    <w:p w14:paraId="5B24FA50" w14:textId="3F65376C" w:rsidR="00AE5663" w:rsidRDefault="00B66D82" w:rsidP="00291239">
      <w:pPr>
        <w:rPr>
          <w:lang w:val="en-US"/>
        </w:rPr>
      </w:pPr>
      <w:r>
        <w:rPr>
          <w:vertAlign w:val="superscript"/>
        </w:rPr>
        <w:t>5</w:t>
      </w:r>
      <w:r w:rsidR="002400D7">
        <w:rPr>
          <w:vertAlign w:val="superscript"/>
        </w:rPr>
        <w:t>7</w:t>
      </w:r>
      <w:r w:rsidR="00D4441C">
        <w:t xml:space="preserve"> </w:t>
      </w:r>
      <w:r w:rsidR="00D4441C">
        <w:rPr>
          <w:lang w:val="en-US"/>
        </w:rPr>
        <w:t>Department of Cerebrovascular Diseases, Fondazione IRCCS Istituto Neurologico "Carlo Besta", Milano, Italy</w:t>
      </w:r>
    </w:p>
    <w:p w14:paraId="50B3C6CC" w14:textId="757EC10E" w:rsidR="00D4441C" w:rsidRDefault="00B02AB2" w:rsidP="00291239">
      <w:pPr>
        <w:rPr>
          <w:lang w:val="en-US"/>
        </w:rPr>
      </w:pPr>
      <w:r>
        <w:rPr>
          <w:vertAlign w:val="superscript"/>
          <w:lang w:val="en-US"/>
        </w:rPr>
        <w:t>5</w:t>
      </w:r>
      <w:r w:rsidR="002400D7">
        <w:rPr>
          <w:vertAlign w:val="superscript"/>
          <w:lang w:val="en-US"/>
        </w:rPr>
        <w:t>8</w:t>
      </w:r>
      <w:r w:rsidR="00D4441C">
        <w:rPr>
          <w:lang w:val="en-US"/>
        </w:rPr>
        <w:t xml:space="preserve"> Department of Neurology, Austin Health and Florey Institute of Neuroscience and Mental Health, Heidelberg, Australia</w:t>
      </w:r>
    </w:p>
    <w:p w14:paraId="5650BB65" w14:textId="40C9922F" w:rsidR="00D4441C" w:rsidRPr="008322D8" w:rsidRDefault="002400D7" w:rsidP="00291239">
      <w:r>
        <w:rPr>
          <w:vertAlign w:val="superscript"/>
        </w:rPr>
        <w:t>59</w:t>
      </w:r>
      <w:r w:rsidR="00D4441C" w:rsidRPr="008322D8">
        <w:rPr>
          <w:vertAlign w:val="superscript"/>
        </w:rPr>
        <w:t xml:space="preserve"> </w:t>
      </w:r>
      <w:r w:rsidR="00D4441C" w:rsidRPr="00D4441C">
        <w:t>John Hunter Hospital, Hunter Medical Research Institute and University of Newcastle</w:t>
      </w:r>
      <w:r w:rsidR="008322D8">
        <w:t xml:space="preserve">, </w:t>
      </w:r>
      <w:r w:rsidR="008322D8" w:rsidRPr="008322D8">
        <w:t>Newcastle, NSW, Australia</w:t>
      </w:r>
    </w:p>
    <w:p w14:paraId="2FD99CC6" w14:textId="74BA27CE" w:rsidR="00D4441C" w:rsidRPr="00D4441C" w:rsidRDefault="002400D7" w:rsidP="00291239">
      <w:r>
        <w:rPr>
          <w:vertAlign w:val="superscript"/>
        </w:rPr>
        <w:t>60</w:t>
      </w:r>
      <w:r w:rsidR="00D4441C">
        <w:t xml:space="preserve"> </w:t>
      </w:r>
      <w:r w:rsidR="00D4441C" w:rsidRPr="00D4441C">
        <w:t>Department of Neurol</w:t>
      </w:r>
      <w:r w:rsidR="008322D8">
        <w:t xml:space="preserve">ogy, Mayo Clinic Jacksonville, </w:t>
      </w:r>
      <w:r w:rsidR="00D4441C" w:rsidRPr="00D4441C">
        <w:t>Jacksonville, FL, USA</w:t>
      </w:r>
    </w:p>
    <w:p w14:paraId="11A411D2" w14:textId="6D7353B6" w:rsidR="00D9314C" w:rsidRPr="00D9314C" w:rsidRDefault="007F6DB8" w:rsidP="00291239">
      <w:r>
        <w:rPr>
          <w:vertAlign w:val="superscript"/>
          <w:lang w:val="en-US"/>
        </w:rPr>
        <w:t>6</w:t>
      </w:r>
      <w:r w:rsidR="002400D7">
        <w:rPr>
          <w:vertAlign w:val="superscript"/>
          <w:lang w:val="en-US"/>
        </w:rPr>
        <w:t>1</w:t>
      </w:r>
      <w:r w:rsidR="00D9314C">
        <w:rPr>
          <w:lang w:val="en-US"/>
        </w:rPr>
        <w:t xml:space="preserve"> </w:t>
      </w:r>
      <w:r w:rsidR="00D9314C" w:rsidRPr="00D9314C">
        <w:t>Department of Medicine, Univer</w:t>
      </w:r>
      <w:r w:rsidR="00D9314C">
        <w:t>s</w:t>
      </w:r>
      <w:r w:rsidR="00D9314C" w:rsidRPr="00D9314C">
        <w:t>ity of Maryland School of Medicine</w:t>
      </w:r>
      <w:r w:rsidR="00D9314C">
        <w:t>, MD, USA</w:t>
      </w:r>
    </w:p>
    <w:p w14:paraId="42D03111" w14:textId="0D9AE349" w:rsidR="003C208F" w:rsidRDefault="007F6DB8" w:rsidP="00291239">
      <w:pPr>
        <w:rPr>
          <w:lang w:val="en-US"/>
        </w:rPr>
      </w:pPr>
      <w:r>
        <w:rPr>
          <w:vertAlign w:val="superscript"/>
          <w:lang w:val="en-US"/>
        </w:rPr>
        <w:t>6</w:t>
      </w:r>
      <w:r w:rsidR="002400D7">
        <w:rPr>
          <w:vertAlign w:val="superscript"/>
          <w:lang w:val="en-US"/>
        </w:rPr>
        <w:t>2</w:t>
      </w:r>
      <w:r w:rsidR="008322D8">
        <w:rPr>
          <w:lang w:val="en-US"/>
        </w:rPr>
        <w:t xml:space="preserve"> </w:t>
      </w:r>
      <w:r w:rsidR="003C208F" w:rsidRPr="003C208F">
        <w:rPr>
          <w:lang w:val="en-US"/>
        </w:rPr>
        <w:t>Geriatrics Research and Education Clinical Center, Baltimore Veterans Administration Medical Center, Baltimore, MD</w:t>
      </w:r>
      <w:r w:rsidR="003C208F">
        <w:rPr>
          <w:lang w:val="en-US"/>
        </w:rPr>
        <w:t>, USA</w:t>
      </w:r>
    </w:p>
    <w:p w14:paraId="4EE077CA" w14:textId="72ED3F3D" w:rsidR="00AE5663" w:rsidRDefault="007F6DB8" w:rsidP="00291239">
      <w:pPr>
        <w:rPr>
          <w:lang w:val="en-US"/>
        </w:rPr>
      </w:pPr>
      <w:r>
        <w:rPr>
          <w:vertAlign w:val="superscript"/>
          <w:lang w:val="en-US"/>
        </w:rPr>
        <w:t>6</w:t>
      </w:r>
      <w:r w:rsidR="002400D7">
        <w:rPr>
          <w:vertAlign w:val="superscript"/>
          <w:lang w:val="en-US"/>
        </w:rPr>
        <w:t>3</w:t>
      </w:r>
      <w:r w:rsidR="003C208F">
        <w:rPr>
          <w:lang w:val="en-US"/>
        </w:rPr>
        <w:t xml:space="preserve"> </w:t>
      </w:r>
      <w:r w:rsidR="008322D8">
        <w:rPr>
          <w:lang w:val="en-US"/>
        </w:rPr>
        <w:t>Munich Cluster of Systems Neurology, SyNergy, Munich, Germany</w:t>
      </w:r>
    </w:p>
    <w:p w14:paraId="0DBBDB83" w14:textId="37691CA3" w:rsidR="00A6086A" w:rsidRPr="008322D8" w:rsidRDefault="007F6DB8" w:rsidP="00291239">
      <w:pPr>
        <w:rPr>
          <w:lang w:val="en-US"/>
        </w:rPr>
      </w:pPr>
      <w:r>
        <w:rPr>
          <w:vertAlign w:val="superscript"/>
          <w:lang w:val="en-US"/>
        </w:rPr>
        <w:t>6</w:t>
      </w:r>
      <w:r w:rsidR="002400D7">
        <w:rPr>
          <w:vertAlign w:val="superscript"/>
          <w:lang w:val="en-US"/>
        </w:rPr>
        <w:t>4</w:t>
      </w:r>
      <w:r w:rsidR="008322D8">
        <w:rPr>
          <w:lang w:val="en-US"/>
        </w:rPr>
        <w:t xml:space="preserve"> Departments of Neurology and Public Health Sciences, University of Virginia School of Medicine, Charlottesville, VA, USA</w:t>
      </w:r>
    </w:p>
    <w:p w14:paraId="38361545" w14:textId="7104E861" w:rsidR="00A6086A" w:rsidRPr="008322D8" w:rsidRDefault="007F6DB8" w:rsidP="00291239">
      <w:r>
        <w:rPr>
          <w:vertAlign w:val="superscript"/>
        </w:rPr>
        <w:t>6</w:t>
      </w:r>
      <w:r w:rsidR="002400D7">
        <w:rPr>
          <w:vertAlign w:val="superscript"/>
        </w:rPr>
        <w:t>5</w:t>
      </w:r>
      <w:r w:rsidR="008322D8">
        <w:t xml:space="preserve"> </w:t>
      </w:r>
      <w:r w:rsidR="008322D8">
        <w:rPr>
          <w:lang w:val="en-US"/>
        </w:rPr>
        <w:t>Stroke Research Group, Division of Clinical Neurosciences, University of Cambridge, UK</w:t>
      </w:r>
    </w:p>
    <w:p w14:paraId="2CFEF735" w14:textId="77777777" w:rsidR="009A68DC" w:rsidRDefault="009A68DC" w:rsidP="00291239"/>
    <w:p w14:paraId="297F9542" w14:textId="77777777" w:rsidR="00FF041B" w:rsidRDefault="00FF041B" w:rsidP="00291239">
      <w:r>
        <w:t>Corresponding Author:</w:t>
      </w:r>
    </w:p>
    <w:p w14:paraId="22D8C768" w14:textId="244CA2FD" w:rsidR="00FF041B" w:rsidRDefault="00FF041B" w:rsidP="00291239">
      <w:r>
        <w:t>Matthew Traylor (</w:t>
      </w:r>
      <w:hyperlink r:id="rId8" w:history="1">
        <w:r w:rsidRPr="008529F3">
          <w:rPr>
            <w:rStyle w:val="Hyperlink"/>
          </w:rPr>
          <w:t>matthew.traylor@kcl.ac.uk</w:t>
        </w:r>
      </w:hyperlink>
      <w:r>
        <w:t>)</w:t>
      </w:r>
    </w:p>
    <w:p w14:paraId="683E1D2D" w14:textId="77777777" w:rsidR="00FF041B" w:rsidRDefault="00FF041B" w:rsidP="00291239">
      <w:r>
        <w:t xml:space="preserve">Department of Medical and Molecular Genetics, </w:t>
      </w:r>
    </w:p>
    <w:p w14:paraId="31F2436E" w14:textId="1A838989" w:rsidR="00FF041B" w:rsidRDefault="00FF041B" w:rsidP="00291239">
      <w:r>
        <w:t>King</w:t>
      </w:r>
      <w:r w:rsidR="00046F6B">
        <w:t>’</w:t>
      </w:r>
      <w:r>
        <w:t xml:space="preserve">s College London </w:t>
      </w:r>
    </w:p>
    <w:p w14:paraId="3611A502" w14:textId="77777777" w:rsidR="00FF041B" w:rsidRDefault="00FF041B" w:rsidP="00291239">
      <w:r>
        <w:t>8th Floor, Tower Wing,</w:t>
      </w:r>
    </w:p>
    <w:p w14:paraId="5DF41398" w14:textId="77777777" w:rsidR="00FF041B" w:rsidRDefault="00FF041B" w:rsidP="00291239">
      <w:r>
        <w:t>Guys Hospital, Great Maze Pond</w:t>
      </w:r>
    </w:p>
    <w:p w14:paraId="43B37F95" w14:textId="77777777" w:rsidR="00FF041B" w:rsidRDefault="00FF041B" w:rsidP="00291239">
      <w:r>
        <w:t>London SE1 9RT</w:t>
      </w:r>
    </w:p>
    <w:p w14:paraId="1EB5A616" w14:textId="77777777" w:rsidR="00FF041B" w:rsidRDefault="00FF041B" w:rsidP="00291239"/>
    <w:p w14:paraId="7CCA9D92" w14:textId="5A47A9C4" w:rsidR="00FF041B" w:rsidRPr="00644E83" w:rsidRDefault="00E12865" w:rsidP="00291239">
      <w:pPr>
        <w:rPr>
          <w:lang w:val="en-US"/>
        </w:rPr>
      </w:pPr>
      <w:r>
        <w:rPr>
          <w:lang w:val="en-US"/>
        </w:rPr>
        <w:t xml:space="preserve">Title Characters: </w:t>
      </w:r>
      <w:r w:rsidR="00FF041B">
        <w:rPr>
          <w:lang w:val="en-US"/>
        </w:rPr>
        <w:t>76; Running Head Characters: 31</w:t>
      </w:r>
    </w:p>
    <w:p w14:paraId="5F303DCB" w14:textId="06DA1BC6" w:rsidR="001463B0" w:rsidRPr="00644E83" w:rsidRDefault="00FF041B" w:rsidP="00291239">
      <w:pPr>
        <w:rPr>
          <w:lang w:val="en-US"/>
        </w:rPr>
      </w:pPr>
      <w:r>
        <w:rPr>
          <w:lang w:val="en-US"/>
        </w:rPr>
        <w:t>Word Count:</w:t>
      </w:r>
      <w:r w:rsidR="004000BC">
        <w:rPr>
          <w:lang w:val="en-US"/>
        </w:rPr>
        <w:t xml:space="preserve"> </w:t>
      </w:r>
      <w:r w:rsidR="00871384">
        <w:rPr>
          <w:lang w:val="en-US"/>
        </w:rPr>
        <w:t>4,090</w:t>
      </w:r>
      <w:r>
        <w:rPr>
          <w:lang w:val="en-US"/>
        </w:rPr>
        <w:t>; Abstract:</w:t>
      </w:r>
      <w:r w:rsidR="00BC741B">
        <w:rPr>
          <w:lang w:val="en-US"/>
        </w:rPr>
        <w:t xml:space="preserve"> </w:t>
      </w:r>
      <w:r w:rsidR="00871384">
        <w:rPr>
          <w:lang w:val="en-US"/>
        </w:rPr>
        <w:t>247</w:t>
      </w:r>
      <w:r>
        <w:rPr>
          <w:lang w:val="en-US"/>
        </w:rPr>
        <w:t>; Tables:</w:t>
      </w:r>
      <w:r w:rsidR="00871384">
        <w:rPr>
          <w:lang w:val="en-US"/>
        </w:rPr>
        <w:t xml:space="preserve"> 2</w:t>
      </w:r>
      <w:r>
        <w:rPr>
          <w:lang w:val="en-US"/>
        </w:rPr>
        <w:t>; Figures:</w:t>
      </w:r>
      <w:r w:rsidR="00BC741B">
        <w:rPr>
          <w:lang w:val="en-US"/>
        </w:rPr>
        <w:t xml:space="preserve"> 5</w:t>
      </w:r>
      <w:r w:rsidRPr="00644E83">
        <w:rPr>
          <w:lang w:val="en-US"/>
        </w:rPr>
        <w:t>; R</w:t>
      </w:r>
      <w:r>
        <w:rPr>
          <w:lang w:val="en-US"/>
        </w:rPr>
        <w:t xml:space="preserve">eferences: </w:t>
      </w:r>
      <w:r w:rsidR="001463B0">
        <w:rPr>
          <w:lang w:val="en-US"/>
        </w:rPr>
        <w:t>50</w:t>
      </w:r>
    </w:p>
    <w:p w14:paraId="0174EF94" w14:textId="4316BB8E" w:rsidR="004F29B0" w:rsidRDefault="00FF041B" w:rsidP="00291239">
      <w:r w:rsidRPr="00644E83">
        <w:rPr>
          <w:lang w:val="en-US"/>
        </w:rPr>
        <w:t xml:space="preserve">Running head: </w:t>
      </w:r>
      <w:r w:rsidR="00BF7ECC">
        <w:rPr>
          <w:lang w:val="en-US"/>
        </w:rPr>
        <w:t>16q24.2</w:t>
      </w:r>
      <w:r>
        <w:rPr>
          <w:lang w:val="en-US"/>
        </w:rPr>
        <w:t xml:space="preserve"> and small vessel stroke</w:t>
      </w:r>
      <w:r w:rsidR="004F29B0">
        <w:br w:type="page"/>
      </w:r>
    </w:p>
    <w:p w14:paraId="3B8B27A5" w14:textId="77777777" w:rsidR="005C5FCE" w:rsidRDefault="005C5FCE" w:rsidP="00AA2EEB">
      <w:pPr>
        <w:pStyle w:val="Heading1"/>
      </w:pPr>
      <w:r>
        <w:t>Abstract</w:t>
      </w:r>
    </w:p>
    <w:p w14:paraId="073DAB7B" w14:textId="76158EDD" w:rsidR="00407328" w:rsidRDefault="007272A3" w:rsidP="00291239">
      <w:r>
        <w:t xml:space="preserve">Objective: </w:t>
      </w:r>
      <w:r w:rsidR="00846E9D">
        <w:t xml:space="preserve">Genome-wide association studies (GWAS) </w:t>
      </w:r>
      <w:r w:rsidR="00B6231E">
        <w:t>have been successful at identifying association</w:t>
      </w:r>
      <w:r w:rsidR="000B7BED">
        <w:t>s</w:t>
      </w:r>
      <w:r w:rsidR="00B6231E">
        <w:t xml:space="preserve"> with stroke and stroke subtypes, </w:t>
      </w:r>
      <w:r w:rsidR="00846E9D">
        <w:t xml:space="preserve">but have not yet identified any associations solely with </w:t>
      </w:r>
      <w:r w:rsidR="00B6231E">
        <w:t>small vessel stroke (SVS).</w:t>
      </w:r>
      <w:r w:rsidR="00846E9D">
        <w:t xml:space="preserve"> </w:t>
      </w:r>
      <w:r w:rsidR="00444A47">
        <w:t xml:space="preserve">SVS comprises a quarter of all ischaemic stroke and is </w:t>
      </w:r>
      <w:r w:rsidR="00FF21AE">
        <w:t>a major manifestation</w:t>
      </w:r>
      <w:r w:rsidR="00444A47">
        <w:t xml:space="preserve"> of</w:t>
      </w:r>
      <w:r w:rsidR="00846E9D">
        <w:t xml:space="preserve"> cerebral small vessel disease</w:t>
      </w:r>
      <w:r w:rsidR="00444A47">
        <w:t xml:space="preserve">, the </w:t>
      </w:r>
      <w:r w:rsidR="00FF21AE">
        <w:t>primary</w:t>
      </w:r>
      <w:r w:rsidR="00444A47">
        <w:t xml:space="preserve"> cause of vascular cognitive impairment.</w:t>
      </w:r>
      <w:r w:rsidR="002F3066">
        <w:t xml:space="preserve"> </w:t>
      </w:r>
      <w:r w:rsidR="002D7D8D">
        <w:t xml:space="preserve">Studies across neurological traits have shown younger onset </w:t>
      </w:r>
      <w:r w:rsidR="00846E9D">
        <w:t xml:space="preserve">cases </w:t>
      </w:r>
      <w:r w:rsidR="002D7D8D">
        <w:t xml:space="preserve">have </w:t>
      </w:r>
      <w:r w:rsidR="00234361">
        <w:t xml:space="preserve">an </w:t>
      </w:r>
      <w:r w:rsidR="002D7D8D">
        <w:t xml:space="preserve">increased genetic burden. </w:t>
      </w:r>
      <w:r w:rsidR="00FB5023">
        <w:t>We leverage</w:t>
      </w:r>
      <w:r w:rsidR="00FF7450">
        <w:t>d</w:t>
      </w:r>
      <w:r w:rsidR="002D7D8D">
        <w:t xml:space="preserve"> this</w:t>
      </w:r>
      <w:r w:rsidR="00A24F8B">
        <w:t xml:space="preserve"> increased </w:t>
      </w:r>
      <w:r w:rsidR="003826B9">
        <w:t xml:space="preserve">genetic </w:t>
      </w:r>
      <w:r w:rsidR="00A24F8B">
        <w:t>burden</w:t>
      </w:r>
      <w:r w:rsidR="003826B9">
        <w:t xml:space="preserve"> </w:t>
      </w:r>
      <w:r w:rsidR="003D7466">
        <w:t>by</w:t>
      </w:r>
      <w:r w:rsidR="00A24F8B">
        <w:t xml:space="preserve"> performing</w:t>
      </w:r>
      <w:r w:rsidR="00FB5023">
        <w:t xml:space="preserve"> an age-at-onset informed </w:t>
      </w:r>
      <w:r w:rsidR="00C07C9B">
        <w:t>GWAS meta-analysis</w:t>
      </w:r>
      <w:r w:rsidR="00D24309">
        <w:t>,</w:t>
      </w:r>
      <w:r w:rsidR="00FB5023">
        <w:t xml:space="preserve"> </w:t>
      </w:r>
      <w:r w:rsidR="00234361">
        <w:t>including a large young</w:t>
      </w:r>
      <w:r w:rsidR="000B7BED">
        <w:t>er</w:t>
      </w:r>
      <w:r w:rsidR="00234361">
        <w:t xml:space="preserve"> onse</w:t>
      </w:r>
      <w:r w:rsidR="00D24309">
        <w:t xml:space="preserve">t SVS population, </w:t>
      </w:r>
      <w:r w:rsidR="0024127E">
        <w:t>to identify novel associations</w:t>
      </w:r>
      <w:r w:rsidR="00A24F8B">
        <w:t xml:space="preserve"> with stroke</w:t>
      </w:r>
      <w:r w:rsidR="00B6231E">
        <w:t xml:space="preserve">. </w:t>
      </w:r>
    </w:p>
    <w:p w14:paraId="15606F06" w14:textId="77264436" w:rsidR="00407328" w:rsidRDefault="007272A3" w:rsidP="00291239">
      <w:r>
        <w:t xml:space="preserve">Methods: </w:t>
      </w:r>
      <w:r w:rsidR="00407328">
        <w:t xml:space="preserve">We </w:t>
      </w:r>
      <w:r w:rsidR="00FF21AE">
        <w:t xml:space="preserve">used </w:t>
      </w:r>
      <w:r w:rsidR="004C27D4">
        <w:t xml:space="preserve">a three-stage </w:t>
      </w:r>
      <w:r w:rsidR="00407328">
        <w:t xml:space="preserve">age-at-onset informed </w:t>
      </w:r>
      <w:r w:rsidR="00FF21AE">
        <w:t xml:space="preserve">GWAS </w:t>
      </w:r>
      <w:r w:rsidR="00407328">
        <w:t xml:space="preserve">to identify novel genetic variants associated with </w:t>
      </w:r>
      <w:r w:rsidR="004C27D4">
        <w:t xml:space="preserve">stroke. </w:t>
      </w:r>
      <w:r w:rsidR="00C84A26">
        <w:t>On identifying a novel locu</w:t>
      </w:r>
      <w:r w:rsidR="004141BB">
        <w:t>s associate</w:t>
      </w:r>
      <w:r w:rsidR="001842FB">
        <w:t>d with SVS</w:t>
      </w:r>
      <w:r w:rsidR="00C84A26">
        <w:t>, we assessed</w:t>
      </w:r>
      <w:r w:rsidR="004C27D4">
        <w:t xml:space="preserve"> its influence on other small vessel disease phenotypes, </w:t>
      </w:r>
      <w:r w:rsidR="008146E3">
        <w:t>as well as on mRNA expression of</w:t>
      </w:r>
      <w:r w:rsidR="00C84A26">
        <w:t xml:space="preserve"> nearby genes,</w:t>
      </w:r>
      <w:r w:rsidR="00DE3E8C">
        <w:t xml:space="preserve"> and</w:t>
      </w:r>
      <w:r w:rsidR="002932F2">
        <w:t xml:space="preserve"> on</w:t>
      </w:r>
      <w:r w:rsidR="004C27D4">
        <w:t xml:space="preserve"> </w:t>
      </w:r>
      <w:r w:rsidR="00383BA2">
        <w:t>DNA methylation of nearby CpG sites</w:t>
      </w:r>
      <w:r w:rsidR="002932F2">
        <w:t xml:space="preserve"> in whole blood and in the fetal brain</w:t>
      </w:r>
      <w:r w:rsidR="004C27D4">
        <w:t>.</w:t>
      </w:r>
    </w:p>
    <w:p w14:paraId="27842D82" w14:textId="59F3830E" w:rsidR="00975262" w:rsidRDefault="004141BB" w:rsidP="00291239">
      <w:r>
        <w:t>Res</w:t>
      </w:r>
      <w:r w:rsidR="007272A3">
        <w:t xml:space="preserve">ults: </w:t>
      </w:r>
      <w:r w:rsidR="000C333E">
        <w:t>W</w:t>
      </w:r>
      <w:r w:rsidR="00DE3E8C">
        <w:t xml:space="preserve">e identified an </w:t>
      </w:r>
      <w:r w:rsidR="00407328">
        <w:t xml:space="preserve">association with </w:t>
      </w:r>
      <w:r w:rsidR="003D7466">
        <w:t>SVS</w:t>
      </w:r>
      <w:r w:rsidR="00407328">
        <w:t xml:space="preserve"> </w:t>
      </w:r>
      <w:r w:rsidR="000C333E">
        <w:t xml:space="preserve">in 4,203 cases and </w:t>
      </w:r>
      <w:r w:rsidR="000C333E">
        <w:rPr>
          <w:rFonts w:eastAsia="Times New Roman" w:cs="Times New Roman"/>
          <w:color w:val="000000"/>
        </w:rPr>
        <w:t xml:space="preserve">50,728 controls </w:t>
      </w:r>
      <w:r w:rsidR="00407328">
        <w:t xml:space="preserve">on chromosome </w:t>
      </w:r>
      <w:r w:rsidR="00BF7ECC">
        <w:t>16q24.2</w:t>
      </w:r>
      <w:r w:rsidR="00407328">
        <w:t xml:space="preserve"> (</w:t>
      </w:r>
      <w:r w:rsidR="00FB5023">
        <w:t>OR</w:t>
      </w:r>
      <w:r w:rsidR="002F3066">
        <w:t>(95% CI)</w:t>
      </w:r>
      <w:r w:rsidR="00FB5023">
        <w:t xml:space="preserve">=1.16(1.10-1.22); </w:t>
      </w:r>
      <w:r w:rsidR="00407328">
        <w:t>p=</w:t>
      </w:r>
      <w:r w:rsidR="008D325E">
        <w:t>3</w:t>
      </w:r>
      <w:r w:rsidR="00407328">
        <w:t>.</w:t>
      </w:r>
      <w:r w:rsidR="008D325E">
        <w:t>2</w:t>
      </w:r>
      <w:r w:rsidR="00407328">
        <w:t>x10</w:t>
      </w:r>
      <w:r w:rsidR="00407328">
        <w:rPr>
          <w:vertAlign w:val="superscript"/>
        </w:rPr>
        <w:t>-9</w:t>
      </w:r>
      <w:r w:rsidR="00407328">
        <w:t xml:space="preserve">). The </w:t>
      </w:r>
      <w:r w:rsidR="001C2BAE">
        <w:t xml:space="preserve">lead </w:t>
      </w:r>
      <w:r w:rsidR="00407328">
        <w:t>SNP</w:t>
      </w:r>
      <w:r w:rsidR="00F07797">
        <w:t xml:space="preserve"> (rs12445022)</w:t>
      </w:r>
      <w:r w:rsidR="00407328">
        <w:t xml:space="preserve"> was al</w:t>
      </w:r>
      <w:r w:rsidR="002526DB">
        <w:t>so associated with</w:t>
      </w:r>
      <w:r w:rsidR="0024127E">
        <w:t xml:space="preserve"> cerebral</w:t>
      </w:r>
      <w:r w:rsidR="004267AC">
        <w:t xml:space="preserve"> white matter hyperintensities </w:t>
      </w:r>
      <w:r w:rsidR="002526DB">
        <w:t>(OR</w:t>
      </w:r>
      <w:r w:rsidR="002F3066">
        <w:t>(95% CI)</w:t>
      </w:r>
      <w:r w:rsidR="002526DB">
        <w:t>=1.10</w:t>
      </w:r>
      <w:r w:rsidR="00407328">
        <w:t>(1.05-1.16</w:t>
      </w:r>
      <w:r w:rsidR="004E31A5">
        <w:t>)</w:t>
      </w:r>
      <w:r w:rsidR="00407328">
        <w:t>; p=5.3x10</w:t>
      </w:r>
      <w:r w:rsidR="00407328">
        <w:rPr>
          <w:vertAlign w:val="superscript"/>
        </w:rPr>
        <w:t>-5</w:t>
      </w:r>
      <w:r w:rsidR="000C333E">
        <w:t>; N=3,670</w:t>
      </w:r>
      <w:r w:rsidR="00407328">
        <w:t>), but not intracerebral haemorrhage (OR</w:t>
      </w:r>
      <w:r w:rsidR="002F3066">
        <w:t>(95% CI)</w:t>
      </w:r>
      <w:r w:rsidR="00407328">
        <w:t>=0.97(0.84-1.12); p=0.71</w:t>
      </w:r>
      <w:r w:rsidR="000C333E">
        <w:t>; 1,545 cases, 1,481 controls</w:t>
      </w:r>
      <w:r w:rsidR="00407328">
        <w:t>).</w:t>
      </w:r>
      <w:r w:rsidR="004C27D4">
        <w:t xml:space="preserve"> </w:t>
      </w:r>
      <w:r w:rsidR="00975262">
        <w:t>rs12445022 is associated with</w:t>
      </w:r>
      <w:r w:rsidR="004C27D4">
        <w:t xml:space="preserve"> </w:t>
      </w:r>
      <w:r w:rsidR="000538C7">
        <w:t xml:space="preserve">mRNA </w:t>
      </w:r>
      <w:r w:rsidR="004C27D4">
        <w:t xml:space="preserve">expression of </w:t>
      </w:r>
      <w:r w:rsidR="004C27D4" w:rsidRPr="00672500">
        <w:rPr>
          <w:i/>
        </w:rPr>
        <w:t>ZCCHC14</w:t>
      </w:r>
      <w:r w:rsidR="004C27D4">
        <w:t xml:space="preserve"> </w:t>
      </w:r>
      <w:r w:rsidR="00975262">
        <w:t xml:space="preserve">in </w:t>
      </w:r>
      <w:r w:rsidR="00EF7D28">
        <w:t>arterial tissues</w:t>
      </w:r>
      <w:r w:rsidR="00975262">
        <w:t xml:space="preserve"> (p=9.4x10</w:t>
      </w:r>
      <w:r w:rsidR="00975262">
        <w:rPr>
          <w:vertAlign w:val="superscript"/>
        </w:rPr>
        <w:t>-7</w:t>
      </w:r>
      <w:r w:rsidR="00975262">
        <w:t>)</w:t>
      </w:r>
      <w:r w:rsidR="00EF7D28">
        <w:t xml:space="preserve">, </w:t>
      </w:r>
      <w:r w:rsidR="004C27D4">
        <w:t xml:space="preserve">and DNA methylation </w:t>
      </w:r>
      <w:r w:rsidR="00F806D2">
        <w:t>at probe</w:t>
      </w:r>
      <w:r w:rsidR="00975262">
        <w:t xml:space="preserve"> </w:t>
      </w:r>
      <w:r w:rsidR="00975262" w:rsidRPr="00F157B2">
        <w:t>cg16596957 i</w:t>
      </w:r>
      <w:r w:rsidR="002932F2" w:rsidRPr="00975262">
        <w:t>n whole blood</w:t>
      </w:r>
      <w:r w:rsidR="002932F2">
        <w:t xml:space="preserve"> </w:t>
      </w:r>
      <w:r w:rsidR="004C27D4">
        <w:t>(p</w:t>
      </w:r>
      <w:r w:rsidR="00A049CB">
        <w:t>=5.3</w:t>
      </w:r>
      <w:r w:rsidR="004C27D4">
        <w:t>x10</w:t>
      </w:r>
      <w:r w:rsidR="004C27D4">
        <w:rPr>
          <w:vertAlign w:val="superscript"/>
        </w:rPr>
        <w:t>-</w:t>
      </w:r>
      <w:r w:rsidR="00A049CB">
        <w:rPr>
          <w:vertAlign w:val="superscript"/>
        </w:rPr>
        <w:t>6</w:t>
      </w:r>
      <w:r w:rsidR="004C27D4">
        <w:t>)</w:t>
      </w:r>
      <w:r w:rsidR="002932F2">
        <w:t xml:space="preserve"> </w:t>
      </w:r>
    </w:p>
    <w:p w14:paraId="2A1C5C9E" w14:textId="24C58D89" w:rsidR="00407328" w:rsidRDefault="007272A3" w:rsidP="00291239">
      <w:r>
        <w:t xml:space="preserve">Interpretation: </w:t>
      </w:r>
      <w:r w:rsidR="00BF7ECC">
        <w:t>16q24.2</w:t>
      </w:r>
      <w:r w:rsidR="00FF7450">
        <w:t xml:space="preserve"> is associated </w:t>
      </w:r>
      <w:r w:rsidR="00510FFE">
        <w:t xml:space="preserve">with </w:t>
      </w:r>
      <w:r w:rsidR="00B94A31">
        <w:t>SVS</w:t>
      </w:r>
      <w:r w:rsidR="004141BB">
        <w:t>.</w:t>
      </w:r>
      <w:r w:rsidR="004267AC">
        <w:t xml:space="preserve"> </w:t>
      </w:r>
      <w:r w:rsidR="00EF7ED2">
        <w:t>Associations of the locus with</w:t>
      </w:r>
      <w:r w:rsidR="00FF7450">
        <w:t xml:space="preserve"> </w:t>
      </w:r>
      <w:r w:rsidR="004141BB">
        <w:t xml:space="preserve">expression of </w:t>
      </w:r>
      <w:r w:rsidR="004141BB">
        <w:rPr>
          <w:i/>
        </w:rPr>
        <w:t xml:space="preserve">ZCCHC14 </w:t>
      </w:r>
      <w:r w:rsidR="004141BB">
        <w:t xml:space="preserve">and </w:t>
      </w:r>
      <w:r w:rsidR="00FF7450">
        <w:t>DNA methylation</w:t>
      </w:r>
      <w:r w:rsidR="00EF7ED2">
        <w:t xml:space="preserve"> </w:t>
      </w:r>
      <w:r w:rsidR="004141BB">
        <w:t xml:space="preserve">suggest the locus acts through </w:t>
      </w:r>
      <w:r w:rsidR="00846E9D">
        <w:t>changes</w:t>
      </w:r>
      <w:r w:rsidR="004141BB">
        <w:t xml:space="preserve"> </w:t>
      </w:r>
      <w:r w:rsidR="00080F27">
        <w:t>to regulatory elements</w:t>
      </w:r>
      <w:r w:rsidR="00FF7450">
        <w:t xml:space="preserve">. </w:t>
      </w:r>
    </w:p>
    <w:p w14:paraId="045D6BE3" w14:textId="77777777" w:rsidR="00407328" w:rsidRPr="00407328" w:rsidRDefault="00407328" w:rsidP="00291239">
      <w:pPr>
        <w:sectPr w:rsidR="00407328" w:rsidRPr="00407328" w:rsidSect="004F29B0">
          <w:footerReference w:type="even" r:id="rId9"/>
          <w:footerReference w:type="default" r:id="rId10"/>
          <w:pgSz w:w="11900" w:h="16840"/>
          <w:pgMar w:top="1440" w:right="1440" w:bottom="1440" w:left="1440" w:header="708" w:footer="708" w:gutter="0"/>
          <w:lnNumType w:countBy="1" w:restart="continuous"/>
          <w:cols w:space="708"/>
          <w:docGrid w:linePitch="360"/>
        </w:sectPr>
      </w:pPr>
    </w:p>
    <w:p w14:paraId="7E17BE94" w14:textId="55916621" w:rsidR="004F29B0" w:rsidRDefault="004F29B0" w:rsidP="00AA2EEB">
      <w:pPr>
        <w:pStyle w:val="Heading1"/>
      </w:pPr>
      <w:r>
        <w:t>Introduction</w:t>
      </w:r>
    </w:p>
    <w:p w14:paraId="1C929942" w14:textId="6B47E431" w:rsidR="00846E9D" w:rsidRDefault="00846E9D" w:rsidP="00846E9D">
      <w:r>
        <w:t>Genome-wide association studies (GWAS) enable identification of common genetic variants that influence disease risk and have proved successful in elucidating pathophysiological mechanisms underlying diseases with a genetic influence.</w:t>
      </w:r>
      <w:r>
        <w:fldChar w:fldCharType="begin"/>
      </w:r>
      <w:r w:rsidR="003F2D71">
        <w:instrText xml:space="preserve"> ADDIN EN.CITE &lt;EndNote&gt;&lt;Cite&gt;&lt;Author&gt;Visscher&lt;/Author&gt;&lt;Year&gt;2012&lt;/Year&gt;&lt;RecNum&gt;68&lt;/RecNum&gt;&lt;DisplayText&gt;&lt;style face="superscript"&gt;1&lt;/style&gt;&lt;/DisplayText&gt;&lt;record&gt;&lt;rec-number&gt;68&lt;/rec-number&gt;&lt;foreign-keys&gt;&lt;key app="EN" db-id="2swdd0zdm5z90be5rrtv0z2h0ppewwdvz9r9" timestamp="1366822475"&gt;68&lt;/key&gt;&lt;/foreign-keys&gt;&lt;ref-type name="Journal Article"&gt;17&lt;/ref-type&gt;&lt;contributors&gt;&lt;authors&gt;&lt;author&gt;Visscher, P. M.&lt;/author&gt;&lt;author&gt;Brown, M. A.&lt;/author&gt;&lt;author&gt;McCarthy, M. I.&lt;/author&gt;&lt;author&gt;Yang, J.&lt;/author&gt;&lt;/authors&gt;&lt;/contributors&gt;&lt;auth-address&gt;University of Queensland Diamantina Institute, Princess Alexandra Hospital, Brisbane, Queensland, Australia. peter.visscher@uq.edu.au&lt;/auth-address&gt;&lt;titles&gt;&lt;title&gt;Five years of GWAS discovery&lt;/title&gt;&lt;secondary-title&gt;Am J Hum Genet&lt;/secondary-title&gt;&lt;/titles&gt;&lt;periodical&gt;&lt;full-title&gt;Am J Hum Genet&lt;/full-title&gt;&lt;/periodical&gt;&lt;pages&gt;7-24&lt;/pages&gt;&lt;volume&gt;90&lt;/volume&gt;&lt;number&gt;1&lt;/number&gt;&lt;edition&gt;2012/01/17&lt;/edition&gt;&lt;keywords&gt;&lt;keyword&gt;Autoimmune Diseases/ genetics&lt;/keyword&gt;&lt;keyword&gt;Female&lt;/keyword&gt;&lt;keyword&gt;Genetic Linkage&lt;/keyword&gt;&lt;keyword&gt;Genetic Loci&lt;/keyword&gt;&lt;keyword&gt;Genetic Predisposition to Disease&lt;/keyword&gt;&lt;keyword&gt;Genome-Wide Association Study/history/methods/trends&lt;/keyword&gt;&lt;keyword&gt;History, 21st Century&lt;/keyword&gt;&lt;keyword&gt;Humans&lt;/keyword&gt;&lt;keyword&gt;Male&lt;/keyword&gt;&lt;keyword&gt;Metabolic Diseases/ genetics&lt;/keyword&gt;&lt;keyword&gt;Translational Medical Research&lt;/keyword&gt;&lt;/keywords&gt;&lt;dates&gt;&lt;year&gt;2012&lt;/year&gt;&lt;pub-dates&gt;&lt;date&gt;Jan 13&lt;/date&gt;&lt;/pub-dates&gt;&lt;/dates&gt;&lt;isbn&gt;1537-6605 (Electronic)&amp;#xD;0002-9297 (Linking)&lt;/isbn&gt;&lt;accession-num&gt;22243964&lt;/accession-num&gt;&lt;urls&gt;&lt;/urls&gt;&lt;custom2&gt;3257326&lt;/custom2&gt;&lt;electronic-resource-num&gt;10.1016/j.ajhg.2011.11.029&lt;/electronic-resource-num&gt;&lt;remote-database-provider&gt;NLM&lt;/remote-database-provider&gt;&lt;language&gt;eng&lt;/language&gt;&lt;/record&gt;&lt;/Cite&gt;&lt;/EndNote&gt;</w:instrText>
      </w:r>
      <w:r>
        <w:fldChar w:fldCharType="separate"/>
      </w:r>
      <w:r w:rsidR="003F2D71" w:rsidRPr="003F2D71">
        <w:rPr>
          <w:noProof/>
          <w:vertAlign w:val="superscript"/>
        </w:rPr>
        <w:t>1</w:t>
      </w:r>
      <w:r>
        <w:fldChar w:fldCharType="end"/>
      </w:r>
      <w:r>
        <w:t xml:space="preserve"> A number of GWAS associations have recently been identified with ischaemic stroke, almost all of which have been associated with specific stroke subtypes.</w:t>
      </w:r>
      <w:r>
        <w:fldChar w:fldCharType="begin">
          <w:fldData xml:space="preserve">PEVuZE5vdGU+PENpdGUgRXhjbHVkZUF1dGg9IjEiPjxZZWFyPjIwMTU8L1llYXI+PFJlY051bT42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=
</w:fldData>
        </w:fldChar>
      </w:r>
      <w:r w:rsidR="003F2D71">
        <w:instrText xml:space="preserve"> ADDIN EN.CITE </w:instrText>
      </w:r>
      <w:r w:rsidR="003F2D71">
        <w:fldChar w:fldCharType="begin">
          <w:fldData xml:space="preserve">PEVuZE5vdGU+PENpdGUgRXhjbHVkZUF1dGg9IjEiPjxZZWFyPjIwMTU8L1llYXI+PFJlY051bT42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=
</w:fldData>
        </w:fldChar>
      </w:r>
      <w:r w:rsidR="003F2D71">
        <w:instrText xml:space="preserve"> ADDIN EN.CITE.DATA </w:instrText>
      </w:r>
      <w:r w:rsidR="003F2D71">
        <w:fldChar w:fldCharType="end"/>
      </w:r>
      <w:r>
        <w:fldChar w:fldCharType="separate"/>
      </w:r>
      <w:r w:rsidR="003F2D71" w:rsidRPr="003F2D71">
        <w:rPr>
          <w:noProof/>
          <w:vertAlign w:val="superscript"/>
        </w:rPr>
        <w:t>2-4</w:t>
      </w:r>
      <w:r>
        <w:fldChar w:fldCharType="end"/>
      </w:r>
      <w:r>
        <w:t xml:space="preserve"> </w:t>
      </w:r>
      <w:r w:rsidR="003826B9">
        <w:t>A number of</w:t>
      </w:r>
      <w:r>
        <w:t xml:space="preserve"> genetic associations</w:t>
      </w:r>
      <w:r w:rsidR="003F2D71">
        <w:t xml:space="preserve"> </w:t>
      </w:r>
      <w:r w:rsidR="003826B9">
        <w:t>have be</w:t>
      </w:r>
      <w:r w:rsidR="00832CDA">
        <w:t>e</w:t>
      </w:r>
      <w:r w:rsidR="003826B9">
        <w:t xml:space="preserve">n reported with cardioembolic (CE) and large artery stroke (LAS), but in contrast there have been no robust associations </w:t>
      </w:r>
      <w:r w:rsidR="00832CDA">
        <w:t>solely</w:t>
      </w:r>
      <w:r w:rsidR="003826B9">
        <w:t xml:space="preserve"> </w:t>
      </w:r>
      <w:r w:rsidR="003F2D71">
        <w:t>with small vessel stroke (SVS)</w:t>
      </w:r>
      <w:r w:rsidR="003826B9">
        <w:t xml:space="preserve">. </w:t>
      </w:r>
      <w:r w:rsidR="003F2D71">
        <w:t xml:space="preserve">This is despite epidemiological data that suggest genetic factors </w:t>
      </w:r>
      <w:r w:rsidR="003826B9">
        <w:t>are</w:t>
      </w:r>
      <w:r w:rsidR="003F2D71">
        <w:t xml:space="preserve"> particularity important for SVS. </w:t>
      </w:r>
      <w:r w:rsidR="006E1D22">
        <w:t>For example, there are a number of monogenic stroke disorders associated with SVS,</w:t>
      </w:r>
      <w:r w:rsidR="006E1D22">
        <w:fldChar w:fldCharType="begin"/>
      </w:r>
      <w:r w:rsidR="003F2D71">
        <w:instrText xml:space="preserve"> ADDIN EN.CITE &lt;EndNote&gt;&lt;Cite&gt;&lt;Author&gt;Tan&lt;/Author&gt;&lt;Year&gt;2015&lt;/Year&gt;&lt;RecNum&gt;708&lt;/RecNum&gt;&lt;DisplayText&gt;&lt;style face="superscript"&gt;5&lt;/style&gt;&lt;/DisplayText&gt;&lt;record&gt;&lt;rec-number&gt;708&lt;/rec-number&gt;&lt;foreign-keys&gt;&lt;key app="EN" db-id="2swdd0zdm5z90be5rrtv0z2h0ppewwdvz9r9" timestamp="1461149453"&gt;708&lt;/key&gt;&lt;/foreign-keys&gt;&lt;ref-type name="Journal Article"&gt;17&lt;/ref-type&gt;&lt;contributors&gt;&lt;authors&gt;&lt;author&gt;Tan, R. Y.&lt;/author&gt;&lt;author&gt;Markus, H. S.&lt;/author&gt;&lt;/authors&gt;&lt;/contributors&gt;&lt;auth-address&gt;Stroke Research Group, Clinical Neurosciences, University of Cambridge, Box 83, R3 Neurosciences, Cambridge Biomedical Campus, Hills Road, Cambridge, CB2 0QQ, UK. yyrt2@medschl.cam.ac.uk.&amp;#xD;Stroke Research Group, Clinical Neurosciences, University of Cambridge, Box 83, R3 Neurosciences, Cambridge Biomedical Campus, Hills Road, Cambridge, CB2 0QQ, UK.&lt;/auth-address&gt;&lt;titles&gt;&lt;title&gt;Monogenic causes of stroke: now and the future&lt;/title&gt;&lt;secondary-title&gt;J Neurol&lt;/secondary-title&gt;&lt;alt-title&gt;Journal of neurology&lt;/alt-title&gt;&lt;/titles&gt;&lt;periodical&gt;&lt;full-title&gt;Journal of Neurology&lt;/full-title&gt;&lt;abbr-1&gt;J. Neurol.&lt;/abbr-1&gt;&lt;abbr-2&gt;J Neurol&lt;/abbr-2&gt;&lt;/periodical&gt;&lt;alt-periodical&gt;&lt;full-title&gt;Journal of Neurology&lt;/full-title&gt;&lt;abbr-1&gt;J. Neurol.&lt;/abbr-1&gt;&lt;abbr-2&gt;J Neurol&lt;/abbr-2&gt;&lt;/alt-periodical&gt;&lt;pages&gt;2601-16&lt;/pages&gt;&lt;volume&gt;262&lt;/volume&gt;&lt;number&gt;12&lt;/number&gt;&lt;edition&gt;2015/06/04&lt;/edition&gt;&lt;keywords&gt;&lt;keyword&gt;Cadasil&lt;/keyword&gt;&lt;keyword&gt;Carasil&lt;/keyword&gt;&lt;keyword&gt;Col4a1&lt;/keyword&gt;&lt;keyword&gt;Genetics&lt;/keyword&gt;&lt;keyword&gt;Next generation sequencing&lt;/keyword&gt;&lt;keyword&gt;Retinal vasculopathy with cerebral leukodystrophy&lt;/keyword&gt;&lt;keyword&gt;Small vessel disease&lt;/keyword&gt;&lt;keyword&gt;Stroke&lt;/keyword&gt;&lt;/keywords&gt;&lt;dates&gt;&lt;year&gt;2015&lt;/year&gt;&lt;pub-dates&gt;&lt;date&gt;Dec&lt;/date&gt;&lt;/pub-dates&gt;&lt;/dates&gt;&lt;isbn&gt;0340-5354&lt;/isbn&gt;&lt;accession-num&gt;26037017&lt;/accession-num&gt;&lt;urls&gt;&lt;/urls&gt;&lt;electronic-resource-num&gt;10.1007/s00415-015-7794-4&lt;/electronic-resource-num&gt;&lt;remote-database-provider&gt;NLM&lt;/remote-database-provider&gt;&lt;language&gt;eng&lt;/language&gt;&lt;/record&gt;&lt;/Cite&gt;&lt;/EndNote&gt;</w:instrText>
      </w:r>
      <w:r w:rsidR="006E1D22">
        <w:fldChar w:fldCharType="separate"/>
      </w:r>
      <w:r w:rsidR="003F2D71" w:rsidRPr="003F2D71">
        <w:rPr>
          <w:noProof/>
          <w:vertAlign w:val="superscript"/>
        </w:rPr>
        <w:t>5</w:t>
      </w:r>
      <w:r w:rsidR="006E1D22">
        <w:fldChar w:fldCharType="end"/>
      </w:r>
      <w:r w:rsidR="006E1D22">
        <w:t xml:space="preserve"> and family history studies have shown </w:t>
      </w:r>
      <w:r w:rsidR="006F213C">
        <w:t xml:space="preserve">a </w:t>
      </w:r>
      <w:r w:rsidR="006E1D22">
        <w:t>strong association between SVS and a family history of stroke</w:t>
      </w:r>
      <w:r w:rsidR="003F2D71">
        <w:t>.</w:t>
      </w:r>
      <w:r w:rsidR="006E1D22">
        <w:fldChar w:fldCharType="begin">
          <w:fldData xml:space="preserve">PEVuZE5vdGU+PENpdGU+PEF1dGhvcj5KZXJyYXJkLUR1bm5lPC9BdXRob3I+PFllYXI+MjAwMzwv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==
</w:fldData>
        </w:fldChar>
      </w:r>
      <w:r w:rsidR="003F2D71">
        <w:instrText xml:space="preserve"> ADDIN EN.CITE </w:instrText>
      </w:r>
      <w:r w:rsidR="003F2D71">
        <w:fldChar w:fldCharType="begin">
          <w:fldData xml:space="preserve">PEVuZE5vdGU+PENpdGU+PEF1dGhvcj5KZXJyYXJkLUR1bm5lPC9BdXRob3I+PFllYXI+MjAwMzwv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==
</w:fldData>
        </w:fldChar>
      </w:r>
      <w:r w:rsidR="003F2D71">
        <w:instrText xml:space="preserve"> ADDIN EN.CITE.DATA </w:instrText>
      </w:r>
      <w:r w:rsidR="003F2D71">
        <w:fldChar w:fldCharType="end"/>
      </w:r>
      <w:r w:rsidR="006E1D22">
        <w:fldChar w:fldCharType="separate"/>
      </w:r>
      <w:r w:rsidR="003F2D71" w:rsidRPr="003F2D71">
        <w:rPr>
          <w:noProof/>
          <w:vertAlign w:val="superscript"/>
        </w:rPr>
        <w:t>6</w:t>
      </w:r>
      <w:r w:rsidR="006E1D22">
        <w:fldChar w:fldCharType="end"/>
      </w:r>
      <w:r w:rsidR="00311214">
        <w:t xml:space="preserve"> Similarly</w:t>
      </w:r>
      <w:r w:rsidR="003F2D71">
        <w:t>, related traits, including white matter hyperintensities, have been shown to have high heritability.</w:t>
      </w:r>
      <w:r w:rsidR="003F2D71">
        <w:fldChar w:fldCharType="begin"/>
      </w:r>
      <w:r w:rsidR="003F2D71">
        <w:instrText xml:space="preserve"> ADDIN EN.CITE &lt;EndNote&gt;&lt;Cite&gt;&lt;Author&gt;Turner&lt;/Author&gt;&lt;Year&gt;2004&lt;/Year&gt;&lt;RecNum&gt;498&lt;/RecNum&gt;&lt;DisplayText&gt;&lt;style face="superscript"&gt;7&lt;/style&gt;&lt;/DisplayText&gt;&lt;record&gt;&lt;rec-number&gt;498&lt;/rec-number&gt;&lt;foreign-keys&gt;&lt;key app="EN" db-id="2swdd0zdm5z90be5rrtv0z2h0ppewwdvz9r9" timestamp="1404897525"&gt;498&lt;/key&gt;&lt;/foreign-keys&gt;&lt;ref-type name="Journal Article"&gt;17&lt;/ref-type&gt;&lt;contributors&gt;&lt;authors&gt;&lt;author&gt;Turner, S. T.&lt;/author&gt;&lt;author&gt;Jack, C. R.&lt;/author&gt;&lt;author&gt;Fornage, M.&lt;/author&gt;&lt;author&gt;Mosley, T. H.&lt;/author&gt;&lt;author&gt;Boerwinkle, E.&lt;/author&gt;&lt;author&gt;de Andrade, M.&lt;/author&gt;&lt;/authors&gt;&lt;/contributors&gt;&lt;auth-address&gt;Division of Hypertension, Department of Internal Medicine, Mayo Clinic and Foundation, Rochester, Minn 55905, USA. turner.stephen@mayo.edu.&lt;/auth-address&gt;&lt;titles&gt;&lt;title&gt;Heritability of leukoaraiosis in hypertensive sibships&lt;/title&gt;&lt;secondary-title&gt;Hypertension&lt;/secondary-title&gt;&lt;/titles&gt;&lt;periodical&gt;&lt;full-title&gt;Hypertension&lt;/full-title&gt;&lt;abbr-1&gt;Hypertension&lt;/abbr-1&gt;&lt;abbr-2&gt;Hypertension&lt;/abbr-2&gt;&lt;/periodical&gt;&lt;pages&gt;483-7&lt;/pages&gt;&lt;volume&gt;43&lt;/volume&gt;&lt;number&gt;2&lt;/number&gt;&lt;edition&gt;2004/01/14&lt;/edition&gt;&lt;keywords&gt;&lt;keyword&gt;Aged&lt;/keyword&gt;&lt;keyword&gt;Brain Ischemia/etiology/ genetics/pathology&lt;/keyword&gt;&lt;keyword&gt;Female&lt;/keyword&gt;&lt;keyword&gt;Humans&lt;/keyword&gt;&lt;keyword&gt;Hypertension/ complications&lt;/keyword&gt;&lt;keyword&gt;Magnetic Resonance Imaging&lt;/keyword&gt;&lt;keyword&gt;Male&lt;/keyword&gt;&lt;keyword&gt;Siblings&lt;/keyword&gt;&lt;/keywords&gt;&lt;dates&gt;&lt;year&gt;2004&lt;/year&gt;&lt;pub-dates&gt;&lt;date&gt;Feb&lt;/date&gt;&lt;/pub-dates&gt;&lt;/dates&gt;&lt;isbn&gt;1524-4563 (Electronic)&amp;#xD;0194-911X (Linking)&lt;/isbn&gt;&lt;accession-num&gt;14718359&lt;/accession-num&gt;&lt;urls&gt;&lt;/urls&gt;&lt;electronic-resource-num&gt;10.1161/01.hyp.0000112303.26158.92&lt;/electronic-resource-num&gt;&lt;remote-database-provider&gt;NLM&lt;/remote-database-provider&gt;&lt;language&gt;eng&lt;/language&gt;&lt;/record&gt;&lt;/Cite&gt;&lt;/EndNote&gt;</w:instrText>
      </w:r>
      <w:r w:rsidR="003F2D71">
        <w:fldChar w:fldCharType="separate"/>
      </w:r>
      <w:r w:rsidR="003F2D71" w:rsidRPr="003F2D71">
        <w:rPr>
          <w:noProof/>
          <w:vertAlign w:val="superscript"/>
        </w:rPr>
        <w:t>7</w:t>
      </w:r>
      <w:r w:rsidR="003F2D71">
        <w:fldChar w:fldCharType="end"/>
      </w:r>
    </w:p>
    <w:p w14:paraId="53C5AC05" w14:textId="77777777" w:rsidR="00846E9D" w:rsidRDefault="00846E9D" w:rsidP="00291239"/>
    <w:p w14:paraId="73FBE29D" w14:textId="21DD6839" w:rsidR="00425742" w:rsidRDefault="004D2E1D" w:rsidP="00291239">
      <w:r>
        <w:t>SVS</w:t>
      </w:r>
      <w:r w:rsidR="00437613">
        <w:t xml:space="preserve"> </w:t>
      </w:r>
      <w:r w:rsidR="00214E4B">
        <w:t xml:space="preserve">itself </w:t>
      </w:r>
      <w:r w:rsidR="00437613">
        <w:t>comprise</w:t>
      </w:r>
      <w:r w:rsidR="0068030E">
        <w:t>s</w:t>
      </w:r>
      <w:r w:rsidR="00437613">
        <w:t xml:space="preserve"> a quarter of all ischaemic stroke</w:t>
      </w:r>
      <w:r w:rsidR="00E70505">
        <w:t xml:space="preserve"> and</w:t>
      </w:r>
      <w:r w:rsidR="00437613">
        <w:t xml:space="preserve"> is </w:t>
      </w:r>
      <w:r w:rsidR="00E70505">
        <w:t>one of the clinically overt</w:t>
      </w:r>
      <w:r w:rsidR="00437613">
        <w:t xml:space="preserve"> manifestation</w:t>
      </w:r>
      <w:r w:rsidR="00E70505">
        <w:t>s</w:t>
      </w:r>
      <w:r w:rsidR="00437613">
        <w:t xml:space="preserve"> of cerebral small vessel disease (SVD)</w:t>
      </w:r>
      <w:r>
        <w:t xml:space="preserve">, </w:t>
      </w:r>
      <w:r w:rsidR="00425742">
        <w:t>the major cause of vas</w:t>
      </w:r>
      <w:r w:rsidR="00437613">
        <w:t xml:space="preserve">cular cognitive impairment. Other </w:t>
      </w:r>
      <w:r w:rsidR="00425742">
        <w:t xml:space="preserve">radiological features </w:t>
      </w:r>
      <w:r w:rsidR="00437613">
        <w:t>of SVD in</w:t>
      </w:r>
      <w:r w:rsidR="00425742">
        <w:t>clude white matter hyperintensi</w:t>
      </w:r>
      <w:r w:rsidR="00437613">
        <w:t>t</w:t>
      </w:r>
      <w:r w:rsidR="00425742">
        <w:t>i</w:t>
      </w:r>
      <w:r w:rsidR="00437613">
        <w:t>es (WMH) best seen o</w:t>
      </w:r>
      <w:r w:rsidR="000538C7">
        <w:t>n</w:t>
      </w:r>
      <w:r w:rsidR="00437613">
        <w:t xml:space="preserve"> T2-weighted MRI</w:t>
      </w:r>
      <w:r>
        <w:t>,</w:t>
      </w:r>
      <w:r w:rsidR="00425742">
        <w:t xml:space="preserve"> cerebral microbleeds</w:t>
      </w:r>
      <w:r w:rsidR="00F15839">
        <w:t xml:space="preserve"> -</w:t>
      </w:r>
      <w:r w:rsidR="00425742">
        <w:t xml:space="preserve"> seen on gradient echo MRI</w:t>
      </w:r>
      <w:r w:rsidR="00E70505">
        <w:t>, and intracerebral hemorrhages</w:t>
      </w:r>
      <w:r w:rsidR="00135924">
        <w:t xml:space="preserve"> (ICH)</w:t>
      </w:r>
      <w:r w:rsidR="00425742">
        <w:t>.</w:t>
      </w:r>
      <w:r>
        <w:fldChar w:fldCharType="begin">
          <w:fldData xml:space="preserve">PEVuZE5vdGU+PENpdGU+PEF1dGhvcj5XYXJkbGF3PC9BdXRob3I+PFllYXI+MjAxMzwvWWVhcj48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</w:fldData>
        </w:fldChar>
      </w:r>
      <w:r w:rsidR="003F2D71">
        <w:instrText xml:space="preserve"> ADDIN EN.CITE </w:instrText>
      </w:r>
      <w:r w:rsidR="003F2D71">
        <w:fldChar w:fldCharType="begin">
          <w:fldData xml:space="preserve">PEVuZE5vdGU+PENpdGU+PEF1dGhvcj5XYXJkbGF3PC9BdXRob3I+PFllYXI+MjAxMzwvWWVhcj48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</w:fldData>
        </w:fldChar>
      </w:r>
      <w:r w:rsidR="003F2D71">
        <w:instrText xml:space="preserve"> ADDIN EN.CITE.DATA </w:instrText>
      </w:r>
      <w:r w:rsidR="003F2D71">
        <w:fldChar w:fldCharType="end"/>
      </w:r>
      <w:r>
        <w:fldChar w:fldCharType="separate"/>
      </w:r>
      <w:r w:rsidR="003F2D71" w:rsidRPr="003F2D71">
        <w:rPr>
          <w:noProof/>
          <w:vertAlign w:val="superscript"/>
        </w:rPr>
        <w:t>8</w:t>
      </w:r>
      <w:r>
        <w:fldChar w:fldCharType="end"/>
      </w:r>
      <w:r w:rsidR="00425742">
        <w:t xml:space="preserve"> Despite its importance</w:t>
      </w:r>
      <w:r w:rsidR="000538C7">
        <w:t>,</w:t>
      </w:r>
      <w:r w:rsidR="00425742">
        <w:t xml:space="preserve"> the pathogenesis of SVD </w:t>
      </w:r>
      <w:r w:rsidR="00E70505">
        <w:t>remain</w:t>
      </w:r>
      <w:r w:rsidR="00425742">
        <w:t xml:space="preserve">s poorly understood and </w:t>
      </w:r>
      <w:r w:rsidR="001A02A3">
        <w:t xml:space="preserve">this </w:t>
      </w:r>
      <w:r w:rsidR="00E70505">
        <w:t>limits the development of</w:t>
      </w:r>
      <w:r w:rsidR="00425742">
        <w:t xml:space="preserve"> proven treatments for established disease. </w:t>
      </w:r>
      <w:r w:rsidR="00437613">
        <w:t xml:space="preserve"> </w:t>
      </w:r>
    </w:p>
    <w:p w14:paraId="143ACD3B" w14:textId="77777777" w:rsidR="000538C7" w:rsidRDefault="000538C7" w:rsidP="00291239"/>
    <w:p w14:paraId="76F6D201" w14:textId="3EC61D6D" w:rsidR="009A69F1" w:rsidRDefault="00850AFE" w:rsidP="00291239">
      <w:r>
        <w:t>One consistent finding across adult-onset neurological complex diseases including Parkinson’s disease,</w:t>
      </w:r>
      <w:r>
        <w:fldChar w:fldCharType="begin">
          <w:fldData xml:space="preserve">PEVuZE5vdGU+PENpdGU+PEF1dGhvcj5Fc2NvdHQtUHJpY2U8L0F1dGhvcj48WWVhcj4yMDE1PC9Z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=
</w:fldData>
        </w:fldChar>
      </w:r>
      <w:r w:rsidR="00205543">
        <w:instrText xml:space="preserve"> ADDIN EN.CITE </w:instrText>
      </w:r>
      <w:r w:rsidR="00205543">
        <w:fldChar w:fldCharType="begin">
          <w:fldData xml:space="preserve">PEVuZE5vdGU+PENpdGU+PEF1dGhvcj5Fc2NvdHQtUHJpY2U8L0F1dGhvcj48WWVhcj4yMDE1PC9Z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=
</w:fldData>
        </w:fldChar>
      </w:r>
      <w:r w:rsidR="00205543">
        <w:instrText xml:space="preserve"> ADDIN EN.CITE.DATA </w:instrText>
      </w:r>
      <w:r w:rsidR="00205543">
        <w:fldChar w:fldCharType="end"/>
      </w:r>
      <w:r>
        <w:fldChar w:fldCharType="separate"/>
      </w:r>
      <w:r w:rsidR="00205543" w:rsidRPr="00205543">
        <w:rPr>
          <w:noProof/>
          <w:vertAlign w:val="superscript"/>
        </w:rPr>
        <w:t>9</w:t>
      </w:r>
      <w:r>
        <w:fldChar w:fldCharType="end"/>
      </w:r>
      <w:r w:rsidRPr="00FA4CFC">
        <w:t xml:space="preserve"> </w:t>
      </w:r>
      <w:r>
        <w:t>Alzheimer’s disease,</w:t>
      </w:r>
      <w:r>
        <w:fldChar w:fldCharType="begin">
          <w:fldData xml:space="preserve">PEVuZE5vdGU+PENpdGU+PEF1dGhvcj5TbGVlZ2VyczwvQXV0aG9yPjxZZWFyPjIwMTU8L1llYXI+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</w:fldData>
        </w:fldChar>
      </w:r>
      <w:r w:rsidR="00205543">
        <w:instrText xml:space="preserve"> ADDIN EN.CITE </w:instrText>
      </w:r>
      <w:r w:rsidR="00205543">
        <w:fldChar w:fldCharType="begin">
          <w:fldData xml:space="preserve">PEVuZE5vdGU+PENpdGU+PEF1dGhvcj5TbGVlZ2VyczwvQXV0aG9yPjxZZWFyPjIwMTU8L1llYXI+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</w:fldData>
        </w:fldChar>
      </w:r>
      <w:r w:rsidR="00205543">
        <w:instrText xml:space="preserve"> ADDIN EN.CITE.DATA </w:instrText>
      </w:r>
      <w:r w:rsidR="00205543">
        <w:fldChar w:fldCharType="end"/>
      </w:r>
      <w:r>
        <w:fldChar w:fldCharType="separate"/>
      </w:r>
      <w:r w:rsidR="00205543" w:rsidRPr="00205543">
        <w:rPr>
          <w:noProof/>
          <w:vertAlign w:val="superscript"/>
        </w:rPr>
        <w:t>10</w:t>
      </w:r>
      <w:r>
        <w:fldChar w:fldCharType="end"/>
      </w:r>
      <w:r>
        <w:t xml:space="preserve"> and stroke,</w:t>
      </w:r>
      <w:r>
        <w:fldChar w:fldCharType="begin">
          <w:fldData xml:space="preserve">PEVuZE5vdGU+PENpdGU+PEF1dGhvcj5UcmF5bG9yPC9BdXRob3I+PFllYXI+MjAxNDwvWWVhcj48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</w:fldData>
        </w:fldChar>
      </w:r>
      <w:r w:rsidR="00205543">
        <w:instrText xml:space="preserve"> ADDIN EN.CITE </w:instrText>
      </w:r>
      <w:r w:rsidR="00205543">
        <w:fldChar w:fldCharType="begin">
          <w:fldData xml:space="preserve">PEVuZE5vdGU+PENpdGU+PEF1dGhvcj5UcmF5bG9yPC9BdXRob3I+PFllYXI+MjAxNDwvWWVhcj48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</w:fldData>
        </w:fldChar>
      </w:r>
      <w:r w:rsidR="00205543">
        <w:instrText xml:space="preserve"> ADDIN EN.CITE.DATA </w:instrText>
      </w:r>
      <w:r w:rsidR="00205543">
        <w:fldChar w:fldCharType="end"/>
      </w:r>
      <w:r>
        <w:fldChar w:fldCharType="separate"/>
      </w:r>
      <w:r w:rsidR="00205543" w:rsidRPr="00205543">
        <w:rPr>
          <w:noProof/>
          <w:vertAlign w:val="superscript"/>
        </w:rPr>
        <w:t>11</w:t>
      </w:r>
      <w:r>
        <w:fldChar w:fldCharType="end"/>
      </w:r>
      <w:r>
        <w:t xml:space="preserve"> is that younger onset cases have a stronger genetic burden from common disease-associated SNPs</w:t>
      </w:r>
      <w:r w:rsidRPr="00C138C0">
        <w:t>. Leveraging</w:t>
      </w:r>
      <w:r>
        <w:t xml:space="preserve"> this increased burden, by focussing on younger onset cases in analysis of genetic data, can lead to detection of novel trait-associated variants.</w:t>
      </w:r>
      <w:r>
        <w:fldChar w:fldCharType="begin">
          <w:fldData xml:space="preserve">PEVuZE5vdGU+PENpdGU+PEF1dGhvcj5UcmF5bG9yPC9BdXRob3I+PFllYXI+MjAxNDwvWWVhcj48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</w:fldData>
        </w:fldChar>
      </w:r>
      <w:r w:rsidR="00205543">
        <w:instrText xml:space="preserve"> ADDIN EN.CITE </w:instrText>
      </w:r>
      <w:r w:rsidR="00205543">
        <w:fldChar w:fldCharType="begin">
          <w:fldData xml:space="preserve">PEVuZE5vdGU+PENpdGU+PEF1dGhvcj5UcmF5bG9yPC9BdXRob3I+PFllYXI+MjAxNDwvWWVhcj48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</w:fldData>
        </w:fldChar>
      </w:r>
      <w:r w:rsidR="00205543">
        <w:instrText xml:space="preserve"> ADDIN EN.CITE.DATA </w:instrText>
      </w:r>
      <w:r w:rsidR="00205543">
        <w:fldChar w:fldCharType="end"/>
      </w:r>
      <w:r>
        <w:fldChar w:fldCharType="separate"/>
      </w:r>
      <w:r w:rsidR="00205543" w:rsidRPr="00205543">
        <w:rPr>
          <w:noProof/>
          <w:vertAlign w:val="superscript"/>
        </w:rPr>
        <w:t>11</w:t>
      </w:r>
      <w:r>
        <w:fldChar w:fldCharType="end"/>
      </w:r>
      <w:r>
        <w:t xml:space="preserve"> This may be particularly relevant for SV</w:t>
      </w:r>
      <w:r w:rsidR="006A5C5B">
        <w:t>S</w:t>
      </w:r>
      <w:r>
        <w:t xml:space="preserve">, </w:t>
      </w:r>
      <w:r w:rsidR="00832CDA">
        <w:t>as</w:t>
      </w:r>
      <w:r>
        <w:t xml:space="preserve"> epidemiological studies have shown stronger associations </w:t>
      </w:r>
      <w:r w:rsidR="00832CDA">
        <w:t xml:space="preserve">with </w:t>
      </w:r>
      <w:r w:rsidR="009C4D05">
        <w:t>SVS and</w:t>
      </w:r>
      <w:r>
        <w:t xml:space="preserve"> a family history of stroke in younger stroke cases.</w:t>
      </w:r>
      <w:r w:rsidR="0068030E">
        <w:fldChar w:fldCharType="begin">
          <w:fldData xml:space="preserve">PEVuZE5vdGU+PENpdGU+PEF1dGhvcj5KZXJyYXJkLUR1bm5lPC9BdXRob3I+PFllYXI+MjAwMzwv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==
</w:fldData>
        </w:fldChar>
      </w:r>
      <w:r w:rsidR="003F2D71">
        <w:instrText xml:space="preserve"> ADDIN EN.CITE </w:instrText>
      </w:r>
      <w:r w:rsidR="003F2D71">
        <w:fldChar w:fldCharType="begin">
          <w:fldData xml:space="preserve">PEVuZE5vdGU+PENpdGU+PEF1dGhvcj5KZXJyYXJkLUR1bm5lPC9BdXRob3I+PFllYXI+MjAwMzwv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==
</w:fldData>
        </w:fldChar>
      </w:r>
      <w:r w:rsidR="003F2D71">
        <w:instrText xml:space="preserve"> ADDIN EN.CITE.DATA </w:instrText>
      </w:r>
      <w:r w:rsidR="003F2D71">
        <w:fldChar w:fldCharType="end"/>
      </w:r>
      <w:r w:rsidR="0068030E">
        <w:fldChar w:fldCharType="separate"/>
      </w:r>
      <w:r w:rsidR="003F2D71" w:rsidRPr="003F2D71">
        <w:rPr>
          <w:noProof/>
          <w:vertAlign w:val="superscript"/>
        </w:rPr>
        <w:t>6</w:t>
      </w:r>
      <w:r w:rsidR="0068030E">
        <w:fldChar w:fldCharType="end"/>
      </w:r>
    </w:p>
    <w:p w14:paraId="5B1AB244" w14:textId="7785D757" w:rsidR="0015075A" w:rsidRDefault="0015075A" w:rsidP="00291239"/>
    <w:p w14:paraId="116C18F4" w14:textId="5163B584" w:rsidR="000A328A" w:rsidRDefault="000A328A" w:rsidP="00291239">
      <w:r>
        <w:t xml:space="preserve">Here, we perform </w:t>
      </w:r>
      <w:r w:rsidR="009A69F1">
        <w:t xml:space="preserve">an age-at-onset informed </w:t>
      </w:r>
      <w:r w:rsidR="003F2D71">
        <w:t>GWAS meta-analysis in stroke</w:t>
      </w:r>
      <w:r w:rsidR="008B0EFE">
        <w:t xml:space="preserve">, including a </w:t>
      </w:r>
      <w:r w:rsidR="003F2D71">
        <w:t>large</w:t>
      </w:r>
      <w:r w:rsidR="008B0EFE">
        <w:t xml:space="preserve"> population of young</w:t>
      </w:r>
      <w:r w:rsidR="00707461">
        <w:t>er</w:t>
      </w:r>
      <w:r w:rsidR="008B0EFE">
        <w:t xml:space="preserve"> onset (age&lt;70) small vessel stroke (SVS) cases. We perform</w:t>
      </w:r>
      <w:r w:rsidR="00ED0232">
        <w:t xml:space="preserve"> </w:t>
      </w:r>
      <w:r w:rsidR="003F2D71">
        <w:t xml:space="preserve">analysis for all ischaemic stroke (IS) </w:t>
      </w:r>
      <w:r w:rsidR="00ED0232">
        <w:t>and its three subtypes:</w:t>
      </w:r>
      <w:r>
        <w:t xml:space="preserve"> cardioembolic</w:t>
      </w:r>
      <w:r w:rsidR="00642BEB">
        <w:t xml:space="preserve"> (CE), large artery </w:t>
      </w:r>
      <w:r w:rsidR="001A39DD">
        <w:t xml:space="preserve">stroke </w:t>
      </w:r>
      <w:r w:rsidR="00642BEB">
        <w:t>(LAS)</w:t>
      </w:r>
      <w:r>
        <w:t xml:space="preserve"> and </w:t>
      </w:r>
      <w:r w:rsidR="003F2D71">
        <w:t>SVS</w:t>
      </w:r>
      <w:r>
        <w:t xml:space="preserve">. </w:t>
      </w:r>
      <w:r w:rsidR="00026315">
        <w:t xml:space="preserve">Using this approach we </w:t>
      </w:r>
      <w:r w:rsidR="00297A30">
        <w:t xml:space="preserve">identify </w:t>
      </w:r>
      <w:r>
        <w:t>a novel association with</w:t>
      </w:r>
      <w:r w:rsidR="003F2D71">
        <w:t xml:space="preserve"> SVS</w:t>
      </w:r>
      <w:r>
        <w:t xml:space="preserve">, seek further validation </w:t>
      </w:r>
      <w:r w:rsidR="00297A30">
        <w:t xml:space="preserve">of the locus </w:t>
      </w:r>
      <w:r>
        <w:t xml:space="preserve">in other </w:t>
      </w:r>
      <w:r w:rsidR="00245B5C">
        <w:t>SVD</w:t>
      </w:r>
      <w:r w:rsidR="00304FEA">
        <w:t xml:space="preserve"> phenotypes, and assess the influence of SNP</w:t>
      </w:r>
      <w:r w:rsidR="000044F5">
        <w:t>s</w:t>
      </w:r>
      <w:r w:rsidR="001D45D1">
        <w:t xml:space="preserve"> at the locus</w:t>
      </w:r>
      <w:r w:rsidR="00304FEA">
        <w:t xml:space="preserve"> on </w:t>
      </w:r>
      <w:r w:rsidR="00187211">
        <w:t xml:space="preserve">mRNA </w:t>
      </w:r>
      <w:r w:rsidR="00AD366C">
        <w:t xml:space="preserve">expression of </w:t>
      </w:r>
      <w:r w:rsidR="00BE6A65">
        <w:t>nearby</w:t>
      </w:r>
      <w:r w:rsidR="00AD366C">
        <w:t xml:space="preserve"> genes and </w:t>
      </w:r>
      <w:r w:rsidR="00187211">
        <w:t xml:space="preserve">DNA </w:t>
      </w:r>
      <w:r w:rsidR="00304FEA">
        <w:t>methylation at nearby CpG sites.</w:t>
      </w:r>
    </w:p>
    <w:p w14:paraId="7B061357" w14:textId="77777777" w:rsidR="000A328A" w:rsidRDefault="000A328A" w:rsidP="00291239"/>
    <w:p w14:paraId="124FE08A" w14:textId="77777777" w:rsidR="000A328A" w:rsidRDefault="000A328A" w:rsidP="00AA2EEB">
      <w:pPr>
        <w:pStyle w:val="Heading1"/>
      </w:pPr>
      <w:r>
        <w:t>Methods</w:t>
      </w:r>
    </w:p>
    <w:p w14:paraId="1D65B70C" w14:textId="7A64CFFB" w:rsidR="000A328A" w:rsidRPr="00C74C60" w:rsidRDefault="000A328A" w:rsidP="00291239">
      <w:pPr>
        <w:rPr>
          <w:i/>
        </w:rPr>
      </w:pPr>
      <w:r w:rsidRPr="00C74C60">
        <w:rPr>
          <w:i/>
        </w:rPr>
        <w:t xml:space="preserve">Study </w:t>
      </w:r>
      <w:r w:rsidR="00632966" w:rsidRPr="00C74C60">
        <w:rPr>
          <w:i/>
        </w:rPr>
        <w:t>design</w:t>
      </w:r>
    </w:p>
    <w:p w14:paraId="6305908D" w14:textId="79375766" w:rsidR="00707461" w:rsidRDefault="00632966" w:rsidP="00291239">
      <w:r>
        <w:t xml:space="preserve">We employed a three-stage design for the </w:t>
      </w:r>
      <w:r w:rsidR="00ED0232">
        <w:t xml:space="preserve">association </w:t>
      </w:r>
      <w:r>
        <w:t xml:space="preserve">analysis </w:t>
      </w:r>
      <w:r w:rsidR="00F5194B">
        <w:t>(</w:t>
      </w:r>
      <w:r>
        <w:t>Figure 1</w:t>
      </w:r>
      <w:r w:rsidR="00F5194B">
        <w:t>)</w:t>
      </w:r>
      <w:r w:rsidR="00A71E23">
        <w:t>. In brief, in stage I</w:t>
      </w:r>
      <w:r>
        <w:t xml:space="preserve"> we performed association analysis of stroke phenotypes in 10,210 cases and 12,285 controls</w:t>
      </w:r>
      <w:r w:rsidR="00923060">
        <w:t xml:space="preserve"> of European ancestry from Europe</w:t>
      </w:r>
      <w:r w:rsidR="00C40FD0">
        <w:t xml:space="preserve">, United States, and Australia; most of which contributed to </w:t>
      </w:r>
      <w:r w:rsidR="005C620A">
        <w:t xml:space="preserve">the </w:t>
      </w:r>
      <w:r w:rsidR="00C40FD0">
        <w:t xml:space="preserve">METASTROKE </w:t>
      </w:r>
      <w:r w:rsidR="005C620A">
        <w:t>ischaemic stoke GWAS meta-analysis</w:t>
      </w:r>
      <w:r w:rsidR="00832CDA">
        <w:t xml:space="preserve"> </w:t>
      </w:r>
      <w:r w:rsidR="00C40FD0">
        <w:t xml:space="preserve">– and </w:t>
      </w:r>
      <w:r w:rsidR="00923060">
        <w:t>all of which have been described previously</w:t>
      </w:r>
      <w:r w:rsidR="00B70922">
        <w:t xml:space="preserve"> </w:t>
      </w:r>
      <w:r w:rsidR="000044F5">
        <w:t>(Table 1)</w:t>
      </w:r>
      <w:r w:rsidR="00923060">
        <w:t>.</w:t>
      </w:r>
      <w:r w:rsidR="00D464B6" w:rsidRPr="00D464B6">
        <w:t xml:space="preserve"> </w:t>
      </w:r>
      <w:r w:rsidR="00D464B6">
        <w:fldChar w:fldCharType="begin">
          <w:fldData xml:space="preserve">PEVuZE5vdGU+PENpdGU+PEF1dGhvcj5NYWxpazwvQXV0aG9yPjxZZWFyPjIwMTY8L1llYXI+PFJl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</w:fldData>
        </w:fldChar>
      </w:r>
      <w:r w:rsidR="003F2D71">
        <w:instrText xml:space="preserve"> ADDIN EN.CITE </w:instrText>
      </w:r>
      <w:r w:rsidR="003F2D71">
        <w:fldChar w:fldCharType="begin">
          <w:fldData xml:space="preserve">PEVuZE5vdGU+PENpdGU+PEF1dGhvcj5NYWxpazwvQXV0aG9yPjxZZWFyPjIwMTY8L1llYXI+PFJl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</w:fldData>
        </w:fldChar>
      </w:r>
      <w:r w:rsidR="003F2D71">
        <w:instrText xml:space="preserve"> ADDIN EN.CITE.DATA </w:instrText>
      </w:r>
      <w:r w:rsidR="003F2D71">
        <w:fldChar w:fldCharType="end"/>
      </w:r>
      <w:r w:rsidR="00D464B6">
        <w:fldChar w:fldCharType="separate"/>
      </w:r>
      <w:r w:rsidR="003F2D71" w:rsidRPr="003F2D71">
        <w:rPr>
          <w:noProof/>
          <w:vertAlign w:val="superscript"/>
        </w:rPr>
        <w:t>2, 12, 13</w:t>
      </w:r>
      <w:r w:rsidR="00D464B6">
        <w:fldChar w:fldCharType="end"/>
      </w:r>
      <w:r>
        <w:t xml:space="preserve"> In all cases, diagnosis of stroke was based on clinical evaluation with radiological confirmation. Subtyping of stroke cases was based on the TOAST criteria; in this analysis we considered the CE, LAS and SVS subtypes.</w:t>
      </w:r>
      <w:r>
        <w:fldChar w:fldCharType="begin"/>
      </w:r>
      <w:r w:rsidR="003F2D71">
        <w:instrText xml:space="preserve"> ADDIN EN.CITE &lt;EndNote&gt;&lt;Cite&gt;&lt;Author&gt;Adams&lt;/Author&gt;&lt;Year&gt;1993&lt;/Year&gt;&lt;RecNum&gt;116&lt;/RecNum&gt;&lt;DisplayText&gt;&lt;style face="superscript"&gt;14&lt;/style&gt;&lt;/DisplayText&gt;&lt;record&gt;&lt;rec-number&gt;116&lt;/rec-number&gt;&lt;foreign-keys&gt;&lt;key app="EN" db-id="2swdd0zdm5z90be5rrtv0z2h0ppewwdvz9r9" timestamp="1366822477"&gt;116&lt;/key&gt;&lt;/foreign-keys&gt;&lt;ref-type name="Journal Article"&gt;17&lt;/ref-type&gt;&lt;contributors&gt;&lt;authors&gt;&lt;author&gt;Adams, H. P., Jr.&lt;/author&gt;&lt;author&gt;Bendixen, B. H.&lt;/author&gt;&lt;author&gt;Kappelle, L. J.&lt;/author&gt;&lt;author&gt;Biller, J.&lt;/author&gt;&lt;author&gt;Love, B. B.&lt;/author&gt;&lt;author&gt;Gordon, D. L.&lt;/author&gt;&lt;author&gt;Marsh, E. E., 3rd&lt;/author&gt;&lt;/authors&gt;&lt;/contributors&gt;&lt;auth-address&gt;Department of Neurology, University of Iowa, Iowa City 52242-1053.&lt;/auth-address&gt;&lt;titles&gt;&lt;title&gt;Classification of subtype of acute ischemic stroke. Definitions for use in a multicenter clinical trial. TOAST. Trial of Org 10172 in Acute Stroke Treatment&lt;/title&gt;&lt;secondary-title&gt;Stroke&lt;/secondary-title&gt;&lt;/titles&gt;&lt;periodical&gt;&lt;full-title&gt;Stroke&lt;/full-title&gt;&lt;abbr-1&gt;Stroke&lt;/abbr-1&gt;&lt;abbr-2&gt;Stroke&lt;/abbr-2&gt;&lt;/periodical&gt;&lt;pages&gt;35-41&lt;/pages&gt;&lt;volume&gt;24&lt;/volume&gt;&lt;number&gt;1&lt;/number&gt;&lt;edition&gt;1993/01/01&lt;/edition&gt;&lt;keywords&gt;&lt;keyword&gt;Anticoagulants/therapeutic use&lt;/keyword&gt;&lt;keyword&gt;Arteriosclerosis/complications&lt;/keyword&gt;&lt;keyword&gt;Brain Ischemia/ classification/drug therapy&lt;/keyword&gt;&lt;keyword&gt;Cerebral Infarction/ classification/drug therapy/etiology&lt;/keyword&gt;&lt;keyword&gt;Chondroitin Sulfates&lt;/keyword&gt;&lt;keyword&gt;Dermatan Sulfate&lt;/keyword&gt;&lt;keyword&gt;Diagnosis, Differential&lt;/keyword&gt;&lt;keyword&gt;Embolism/complications&lt;/keyword&gt;&lt;keyword&gt;Glycosaminoglycans/therapeutic use&lt;/keyword&gt;&lt;keyword&gt;Heparinoids/therapeutic use&lt;/keyword&gt;&lt;keyword&gt;Heparitin Sulfate&lt;/keyword&gt;&lt;keyword&gt;Humans&lt;/keyword&gt;&lt;/keywords&gt;&lt;dates&gt;&lt;year&gt;1993&lt;/year&gt;&lt;pub-dates&gt;&lt;date&gt;Jan&lt;/date&gt;&lt;/pub-dates&gt;&lt;/dates&gt;&lt;isbn&gt;0039-2499 (Print)&amp;#xD;0039-2499 (Linking)&lt;/isbn&gt;&lt;accession-num&gt;7678184&lt;/accession-num&gt;&lt;urls&gt;&lt;/urls&gt;&lt;remote-database-provider&gt;NLM&lt;/remote-database-provider&gt;&lt;language&gt;eng&lt;/language&gt;&lt;/record&gt;&lt;/Cite&gt;&lt;/EndNote&gt;</w:instrText>
      </w:r>
      <w:r>
        <w:fldChar w:fldCharType="separate"/>
      </w:r>
      <w:r w:rsidR="003F2D71" w:rsidRPr="003F2D71">
        <w:rPr>
          <w:noProof/>
          <w:vertAlign w:val="superscript"/>
        </w:rPr>
        <w:t>14</w:t>
      </w:r>
      <w:r>
        <w:fldChar w:fldCharType="end"/>
      </w:r>
      <w:r>
        <w:t xml:space="preserve"> </w:t>
      </w:r>
      <w:r w:rsidR="00DE3785">
        <w:t xml:space="preserve">Of note, our SVS </w:t>
      </w:r>
      <w:r w:rsidR="003F2D71">
        <w:t>analysis</w:t>
      </w:r>
      <w:r w:rsidR="00DE3785">
        <w:t xml:space="preserve"> included a large sample (1,012 cases, 970 controls) of younger onset (age&lt;70) MRI-confirmed lacunar strokes, meaning that although we investigated all subtypes, we had most power to identify associations with SVS. </w:t>
      </w:r>
    </w:p>
    <w:p w14:paraId="0326DE60" w14:textId="77777777" w:rsidR="00707461" w:rsidRDefault="00707461" w:rsidP="00291239"/>
    <w:p w14:paraId="1E270333" w14:textId="12EA1534" w:rsidR="00632966" w:rsidRDefault="00A71E23" w:rsidP="00291239">
      <w:r>
        <w:t>In</w:t>
      </w:r>
      <w:r w:rsidR="00632966">
        <w:t xml:space="preserve"> stage </w:t>
      </w:r>
      <w:r>
        <w:t>I</w:t>
      </w:r>
      <w:r w:rsidR="00632966">
        <w:t xml:space="preserve">I, we took 3 SNPs from the top 25 loci from each phenotype forward for </w:t>
      </w:r>
      <w:r w:rsidR="00F5194B">
        <w:t xml:space="preserve">a first </w:t>
      </w:r>
      <w:r w:rsidR="00D56379">
        <w:t xml:space="preserve">in silico </w:t>
      </w:r>
      <w:r w:rsidR="00632966">
        <w:t xml:space="preserve">replication in </w:t>
      </w:r>
      <w:r w:rsidR="00A13E77">
        <w:t xml:space="preserve">the </w:t>
      </w:r>
      <w:r w:rsidR="00632966" w:rsidRPr="0052470A">
        <w:t>NINDS Stroke Genetics Network</w:t>
      </w:r>
      <w:r w:rsidR="00732996">
        <w:t xml:space="preserve"> (SiGN)</w:t>
      </w:r>
      <w:r w:rsidR="00632966">
        <w:t>,</w:t>
      </w:r>
      <w:r w:rsidR="00815D65" w:rsidRPr="00815D65">
        <w:t xml:space="preserve"> </w:t>
      </w:r>
      <w:r w:rsidR="00815D65">
        <w:fldChar w:fldCharType="begin"/>
      </w:r>
      <w:r w:rsidR="003F2D71">
        <w:instrText xml:space="preserve"> ADDIN EN.CITE &lt;EndNote&gt;&lt;Cite ExcludeAuth="1"&gt;&lt;Year&gt;2015&lt;/Year&gt;&lt;RecNum&gt;684&lt;/RecNum&gt;&lt;DisplayText&gt;&lt;style face="superscript"&gt;2&lt;/style&gt;&lt;/DisplayText&gt;&lt;record&gt;&lt;rec-number&gt;684&lt;/rec-number&gt;&lt;foreign-keys&gt;&lt;key app="EN" db-id="2swdd0zdm5z90be5rrtv0z2h0ppewwdvz9r9" timestamp="1453133830"&gt;684&lt;/key&gt;&lt;/foreign-keys&gt;&lt;ref-type name="Journal Article"&gt;17&lt;/ref-type&gt;&lt;contributors&gt;&lt;/contributors&gt;&lt;titles&gt;&lt;title&gt;Loci associated with ischaemic stroke and its subtypes (SiGN): a genome-wide association study&lt;/title&gt;&lt;secondary-title&gt;Lancet Neurol&lt;/secondary-title&gt;&lt;alt-title&gt;The Lancet. Neurology&lt;/alt-title&gt;&lt;/titles&gt;&lt;periodical&gt;&lt;full-title&gt;Lancet Neurol&lt;/full-title&gt;&lt;/periodical&gt;&lt;edition&gt;2015/12/29&lt;/edition&gt;&lt;dates&gt;&lt;year&gt;2015&lt;/year&gt;&lt;pub-dates&gt;&lt;date&gt;Dec 18&lt;/date&gt;&lt;/pub-dates&gt;&lt;/dates&gt;&lt;isbn&gt;1474-4422&lt;/isbn&gt;&lt;accession-num&gt;26708676&lt;/accession-num&gt;&lt;urls&gt;&lt;related-urls&gt;&lt;url&gt;http://ac.els-cdn.com/S1474442215003385/1-s2.0-S1474442215003385-main.pdf?_tid=f38082f6-bdfe-11e5-8596-00000aab0f26&amp;amp;acdnat=1453134021_84a8514cefe825d0a98a5c0f7eeb7542&lt;/url&gt;&lt;/related-urls&gt;&lt;/urls&gt;&lt;electronic-resource-num&gt;10.1016/s1474-4422(15)00338-5&lt;/electronic-resource-num&gt;&lt;remote-database-provider&gt;NLM&lt;/remote-database-provider&gt;&lt;language&gt;Eng&lt;/language&gt;&lt;/record&gt;&lt;/Cite&gt;&lt;/EndNote&gt;</w:instrText>
      </w:r>
      <w:r w:rsidR="00815D65">
        <w:fldChar w:fldCharType="separate"/>
      </w:r>
      <w:r w:rsidR="003F2D71" w:rsidRPr="003F2D71">
        <w:rPr>
          <w:noProof/>
          <w:vertAlign w:val="superscript"/>
        </w:rPr>
        <w:t>2</w:t>
      </w:r>
      <w:r w:rsidR="00815D65">
        <w:fldChar w:fldCharType="end"/>
      </w:r>
      <w:r w:rsidR="00632966">
        <w:t xml:space="preserve"> which consisted of 7,743 cases and 17,790 controls. We meta-analysed </w:t>
      </w:r>
      <w:r w:rsidR="009C0BC3">
        <w:t>stages I and II</w:t>
      </w:r>
      <w:r w:rsidR="00632966">
        <w:t xml:space="preserve"> together and identified 3 loci with p&lt;5x10</w:t>
      </w:r>
      <w:r w:rsidR="00632966">
        <w:rPr>
          <w:vertAlign w:val="superscript"/>
        </w:rPr>
        <w:t>-7</w:t>
      </w:r>
      <w:r w:rsidR="005C620A">
        <w:t>. Finally in stage III</w:t>
      </w:r>
      <w:r w:rsidR="00832CDA">
        <w:t>,</w:t>
      </w:r>
      <w:r w:rsidR="00632966">
        <w:t xml:space="preserve"> </w:t>
      </w:r>
      <w:r w:rsidR="005C620A">
        <w:t>we determine wh</w:t>
      </w:r>
      <w:r w:rsidR="00832CDA">
        <w:t>e</w:t>
      </w:r>
      <w:r w:rsidR="005C620A">
        <w:t xml:space="preserve">ther these 3 SNPs were associated with </w:t>
      </w:r>
      <w:r w:rsidR="00832CDA">
        <w:t xml:space="preserve">the phenotype in which they were identified (CE or SVS) </w:t>
      </w:r>
      <w:r w:rsidR="005C620A">
        <w:t xml:space="preserve">by </w:t>
      </w:r>
      <w:r w:rsidR="00D56379" w:rsidRPr="00F157B2">
        <w:rPr>
          <w:i/>
        </w:rPr>
        <w:t>in silico</w:t>
      </w:r>
      <w:r w:rsidR="00D56379">
        <w:t xml:space="preserve"> </w:t>
      </w:r>
      <w:r w:rsidR="00632966">
        <w:t xml:space="preserve">replication in </w:t>
      </w:r>
      <w:r w:rsidR="009254C2">
        <w:t>a large Icelandic population</w:t>
      </w:r>
      <w:r w:rsidR="00632966">
        <w:t xml:space="preserve"> (</w:t>
      </w:r>
      <w:r w:rsidR="009254C2">
        <w:t xml:space="preserve">deCODE; </w:t>
      </w:r>
      <w:r w:rsidR="00750EAE">
        <w:t xml:space="preserve">520 SVS cases, 1,100 CE cases, 50,728 controls; </w:t>
      </w:r>
      <w:r>
        <w:t>stage III</w:t>
      </w:r>
      <w:r w:rsidR="00632966">
        <w:t xml:space="preserve">). </w:t>
      </w:r>
    </w:p>
    <w:p w14:paraId="5FC2A01B" w14:textId="15DAD2EB" w:rsidR="00205543" w:rsidRDefault="00205543" w:rsidP="00291239"/>
    <w:p w14:paraId="4D4569C6" w14:textId="77777777" w:rsidR="000A328A" w:rsidRPr="00C74C60" w:rsidRDefault="000A328A" w:rsidP="00291239">
      <w:pPr>
        <w:rPr>
          <w:i/>
        </w:rPr>
      </w:pPr>
      <w:r w:rsidRPr="00C74C60">
        <w:rPr>
          <w:i/>
        </w:rPr>
        <w:t>Genotyping and Imputation</w:t>
      </w:r>
    </w:p>
    <w:p w14:paraId="76F42576" w14:textId="590D6AD4" w:rsidR="00107CF0" w:rsidRPr="00107CF0" w:rsidRDefault="00A13A46" w:rsidP="00291239">
      <w:r>
        <w:t>Genotyping, quality control and imputation of all studies has been described previously.</w:t>
      </w:r>
      <w:r w:rsidR="00DB630B">
        <w:fldChar w:fldCharType="begin">
          <w:fldData xml:space="preserve">PEVuZE5vdGU+PENpdGU+PEF1dGhvcj5UcmF5bG9yPC9BdXRob3I+PFllYXI+MjAxMjwvWWVhcj48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</w:fldData>
        </w:fldChar>
      </w:r>
      <w:r w:rsidR="003F2D71">
        <w:instrText xml:space="preserve"> ADDIN EN.CITE </w:instrText>
      </w:r>
      <w:r w:rsidR="003F2D71">
        <w:fldChar w:fldCharType="begin">
          <w:fldData xml:space="preserve">PEVuZE5vdGU+PENpdGU+PEF1dGhvcj5UcmF5bG9yPC9BdXRob3I+PFllYXI+MjAxMjwvWWVhcj48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</w:fldData>
        </w:fldChar>
      </w:r>
      <w:r w:rsidR="003F2D71">
        <w:instrText xml:space="preserve"> ADDIN EN.CITE.DATA </w:instrText>
      </w:r>
      <w:r w:rsidR="003F2D71">
        <w:fldChar w:fldCharType="end"/>
      </w:r>
      <w:r w:rsidR="00DB630B">
        <w:fldChar w:fldCharType="separate"/>
      </w:r>
      <w:r w:rsidR="003F2D71" w:rsidRPr="003F2D71">
        <w:rPr>
          <w:noProof/>
          <w:vertAlign w:val="superscript"/>
        </w:rPr>
        <w:t>2, 3, 13</w:t>
      </w:r>
      <w:r w:rsidR="00DB630B">
        <w:fldChar w:fldCharType="end"/>
      </w:r>
      <w:r w:rsidRPr="00A13A46">
        <w:t xml:space="preserve"> </w:t>
      </w:r>
      <w:r w:rsidR="00107CF0">
        <w:t>All studies were genotyped on commercially available arra</w:t>
      </w:r>
      <w:r w:rsidR="00FB0065">
        <w:t>ys from I</w:t>
      </w:r>
      <w:r w:rsidR="00E84066">
        <w:t>llumina or Affymetrix and impu</w:t>
      </w:r>
      <w:r w:rsidR="00FB0065">
        <w:t>ted</w:t>
      </w:r>
      <w:r w:rsidR="00107CF0">
        <w:t xml:space="preserve"> to 1000 Genomes </w:t>
      </w:r>
      <w:r w:rsidR="007B199E">
        <w:t xml:space="preserve">phase 1 </w:t>
      </w:r>
      <w:r w:rsidR="00107CF0">
        <w:t>reference panel</w:t>
      </w:r>
      <w:r w:rsidR="007B199E">
        <w:t>s</w:t>
      </w:r>
      <w:r w:rsidR="0056307D">
        <w:t xml:space="preserve"> using IMPUTE or MACH</w:t>
      </w:r>
      <w:r w:rsidR="00107CF0">
        <w:t>.</w:t>
      </w:r>
      <w:r w:rsidR="00B3023D">
        <w:fldChar w:fldCharType="begin"/>
      </w:r>
      <w:r w:rsidR="003F2D71">
        <w:instrText xml:space="preserve"> ADDIN EN.CITE &lt;EndNote&gt;&lt;Cite&gt;&lt;Author&gt;Howie&lt;/Author&gt;&lt;Year&gt;2012&lt;/Year&gt;&lt;RecNum&gt;164&lt;/RecNum&gt;&lt;DisplayText&gt;&lt;style face="superscript"&gt;15&lt;/style&gt;&lt;/DisplayText&gt;&lt;record&gt;&lt;rec-number&gt;164&lt;/rec-number&gt;&lt;foreign-keys&gt;&lt;key app="EN" db-id="2swdd0zdm5z90be5rrtv0z2h0ppewwdvz9r9" timestamp="1372238296"&gt;164&lt;/key&gt;&lt;/foreign-keys&gt;&lt;ref-type name="Journal Article"&gt;17&lt;/ref-type&gt;&lt;contributors&gt;&lt;authors&gt;&lt;author&gt;Howie, B.&lt;/author&gt;&lt;author&gt;Fuchsberger, C.&lt;/author&gt;&lt;author&gt;Stephens, M.&lt;/author&gt;&lt;author&gt;Marchini, J.&lt;/author&gt;&lt;author&gt;Abecasis, G. R.&lt;/author&gt;&lt;/authors&gt;&lt;/contributors&gt;&lt;auth-address&gt;Department of Human Genetics, University of Chicago, Chicago, Illinois, USA.&lt;/auth-address&gt;&lt;titles&gt;&lt;title&gt;Fast and accurate genotype imputation in genome-wide association studies through pre-phasing&lt;/title&gt;&lt;secondary-title&gt;Nat Genet&lt;/secondary-title&gt;&lt;/titles&gt;&lt;periodical&gt;&lt;full-title&gt;Nature Genetics&lt;/full-title&gt;&lt;abbr-1&gt;Nat. Genet.&lt;/abbr-1&gt;&lt;abbr-2&gt;Nat Genet&lt;/abbr-2&gt;&lt;/periodical&gt;&lt;pages&gt;955-9&lt;/pages&gt;&lt;volume&gt;44&lt;/volume&gt;&lt;number&gt;8&lt;/number&gt;&lt;edition&gt;2012/07/24&lt;/edition&gt;&lt;keywords&gt;&lt;keyword&gt;Computational Biology&lt;/keyword&gt;&lt;keyword&gt;Databases, Genetic&lt;/keyword&gt;&lt;keyword&gt;Genome-Wide Association Study/ methods/statistics &amp;amp; numerical data&lt;/keyword&gt;&lt;keyword&gt;Genotype&lt;/keyword&gt;&lt;keyword&gt;Haplotypes&lt;/keyword&gt;&lt;keyword&gt;Human Genome Project&lt;/keyword&gt;&lt;keyword&gt;Humans&lt;/keyword&gt;&lt;/keywords&gt;&lt;dates&gt;&lt;year&gt;2012&lt;/year&gt;&lt;pub-dates&gt;&lt;date&gt;Aug&lt;/date&gt;&lt;/pub-dates&gt;&lt;/dates&gt;&lt;isbn&gt;1546-1718 (Electronic)&amp;#xD;1061-4036 (Linking)&lt;/isbn&gt;&lt;accession-num&gt;22820512&lt;/accession-num&gt;&lt;urls&gt;&lt;/urls&gt;&lt;electronic-resource-num&gt;10.1038/ng.2354&lt;/electronic-resource-num&gt;&lt;remote-database-provider&gt;NLM&lt;/remote-database-provider&gt;&lt;language&gt;eng&lt;/language&gt;&lt;/record&gt;&lt;/Cite&gt;&lt;/EndNote&gt;</w:instrText>
      </w:r>
      <w:r w:rsidR="00B3023D">
        <w:fldChar w:fldCharType="separate"/>
      </w:r>
      <w:r w:rsidR="003F2D71" w:rsidRPr="003F2D71">
        <w:rPr>
          <w:noProof/>
          <w:vertAlign w:val="superscript"/>
        </w:rPr>
        <w:t>15</w:t>
      </w:r>
      <w:r w:rsidR="00B3023D">
        <w:fldChar w:fldCharType="end"/>
      </w:r>
      <w:r w:rsidR="00107CF0">
        <w:t xml:space="preserve"> Imputation quality</w:t>
      </w:r>
      <w:r w:rsidR="00CE3447">
        <w:t xml:space="preserve"> score</w:t>
      </w:r>
      <w:r w:rsidR="00107CF0">
        <w:t xml:space="preserve"> was assessed by calculating the ratio of the </w:t>
      </w:r>
      <w:r w:rsidR="00C40FD0">
        <w:t>observed</w:t>
      </w:r>
      <w:r w:rsidR="00107CF0">
        <w:t xml:space="preserve"> to the </w:t>
      </w:r>
      <w:r w:rsidR="00C40FD0">
        <w:t xml:space="preserve">expected </w:t>
      </w:r>
      <w:r w:rsidR="00107CF0">
        <w:t>binomial variance</w:t>
      </w:r>
      <w:r w:rsidR="00257C90">
        <w:t xml:space="preserve"> of the allele dosage</w:t>
      </w:r>
      <w:r w:rsidR="00107CF0">
        <w:t xml:space="preserve">. </w:t>
      </w:r>
    </w:p>
    <w:p w14:paraId="7AF7B70E" w14:textId="77777777" w:rsidR="000A328A" w:rsidRDefault="000A328A" w:rsidP="00291239"/>
    <w:p w14:paraId="0C368408" w14:textId="77777777" w:rsidR="000A328A" w:rsidRPr="00C74C60" w:rsidRDefault="000A328A" w:rsidP="00291239">
      <w:pPr>
        <w:rPr>
          <w:i/>
        </w:rPr>
      </w:pPr>
      <w:r w:rsidRPr="00C74C60">
        <w:rPr>
          <w:i/>
        </w:rPr>
        <w:t>Association analysis</w:t>
      </w:r>
    </w:p>
    <w:p w14:paraId="161C86EC" w14:textId="393C3073" w:rsidR="009343F9" w:rsidRDefault="005D7498" w:rsidP="00291239">
      <w:r>
        <w:t>Association analysis was performed using a</w:t>
      </w:r>
      <w:r w:rsidR="00B3244F">
        <w:t xml:space="preserve"> covariate-</w:t>
      </w:r>
      <w:r>
        <w:t>informed approach,</w:t>
      </w:r>
      <w:r>
        <w:fldChar w:fldCharType="begin">
          <w:fldData xml:space="preserve">PEVuZE5vdGU+PENpdGU+PEF1dGhvcj5aYWl0bGVuPC9BdXRob3I+PFllYXI+MjAxMjwvWWVhcj48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</w:fldData>
        </w:fldChar>
      </w:r>
      <w:r w:rsidR="003F2D71">
        <w:instrText xml:space="preserve"> ADDIN EN.CITE </w:instrText>
      </w:r>
      <w:r w:rsidR="003F2D71">
        <w:fldChar w:fldCharType="begin">
          <w:fldData xml:space="preserve">PEVuZE5vdGU+PENpdGU+PEF1dGhvcj5aYWl0bGVuPC9BdXRob3I+PFllYXI+MjAxMjwvWWVhcj48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</w:fldData>
        </w:fldChar>
      </w:r>
      <w:r w:rsidR="003F2D71">
        <w:instrText xml:space="preserve"> ADDIN EN.CITE.DATA </w:instrText>
      </w:r>
      <w:r w:rsidR="003F2D71">
        <w:fldChar w:fldCharType="end"/>
      </w:r>
      <w:r>
        <w:fldChar w:fldCharType="separate"/>
      </w:r>
      <w:r w:rsidR="003F2D71" w:rsidRPr="003F2D71">
        <w:rPr>
          <w:noProof/>
          <w:vertAlign w:val="superscript"/>
        </w:rPr>
        <w:t>11, 16</w:t>
      </w:r>
      <w:r>
        <w:fldChar w:fldCharType="end"/>
      </w:r>
      <w:r>
        <w:t xml:space="preserve"> which </w:t>
      </w:r>
      <w:r w:rsidR="00B3244F">
        <w:t>we,</w:t>
      </w:r>
      <w:r w:rsidR="00B3244F" w:rsidRPr="00B3244F">
        <w:rPr>
          <w:noProof/>
          <w:vertAlign w:val="superscript"/>
        </w:rPr>
        <w:t xml:space="preserve"> </w:t>
      </w:r>
      <w:r w:rsidR="00B3244F">
        <w:t>and others,</w:t>
      </w:r>
      <w:r w:rsidR="00B3244F" w:rsidRPr="00B3244F">
        <w:t xml:space="preserve"> </w:t>
      </w:r>
      <w:r w:rsidR="00B3244F">
        <w:t>have implemented previously.</w:t>
      </w:r>
      <w:r w:rsidR="00B3244F" w:rsidRPr="00205543">
        <w:rPr>
          <w:noProof/>
          <w:vertAlign w:val="superscript"/>
        </w:rPr>
        <w:t>11</w:t>
      </w:r>
      <w:r w:rsidR="00F5194B">
        <w:rPr>
          <w:noProof/>
          <w:vertAlign w:val="superscript"/>
        </w:rPr>
        <w:t xml:space="preserve">, </w:t>
      </w:r>
      <w:r w:rsidR="00B3244F">
        <w:fldChar w:fldCharType="begin">
          <w:fldData xml:space="preserve">PEVuZE5vdGU+PENpdGU+PEF1dGhvcj5XaWxsaWFtczwvQXV0aG9yPjxZZWFyPjIwMTQ8L1llYXI+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==
</w:fldData>
        </w:fldChar>
      </w:r>
      <w:r w:rsidR="003F2D71">
        <w:instrText xml:space="preserve"> ADDIN EN.CITE </w:instrText>
      </w:r>
      <w:r w:rsidR="003F2D71">
        <w:fldChar w:fldCharType="begin">
          <w:fldData xml:space="preserve">PEVuZE5vdGU+PENpdGU+PEF1dGhvcj5XaWxsaWFtczwvQXV0aG9yPjxZZWFyPjIwMTQ8L1llYXI+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==
</w:fldData>
        </w:fldChar>
      </w:r>
      <w:r w:rsidR="003F2D71">
        <w:instrText xml:space="preserve"> ADDIN EN.CITE.DATA </w:instrText>
      </w:r>
      <w:r w:rsidR="003F2D71">
        <w:fldChar w:fldCharType="end"/>
      </w:r>
      <w:r w:rsidR="00B3244F">
        <w:fldChar w:fldCharType="separate"/>
      </w:r>
      <w:r w:rsidR="003F2D71" w:rsidRPr="003F2D71">
        <w:rPr>
          <w:noProof/>
          <w:vertAlign w:val="superscript"/>
        </w:rPr>
        <w:t>17</w:t>
      </w:r>
      <w:r w:rsidR="00B3244F">
        <w:fldChar w:fldCharType="end"/>
      </w:r>
      <w:r w:rsidR="00B3244F">
        <w:t xml:space="preserve"> </w:t>
      </w:r>
      <w:r w:rsidR="009343F9">
        <w:t xml:space="preserve">Briefly, the approach uses case/control status and a </w:t>
      </w:r>
      <w:r w:rsidR="00691F4D">
        <w:t xml:space="preserve">covariable </w:t>
      </w:r>
      <w:r w:rsidR="009343F9">
        <w:t>– in this case age-at-onset – to estimate each individual’s stroke liability</w:t>
      </w:r>
      <w:r w:rsidR="009C5533">
        <w:t>, which can be interpreted as their underlying propensity to stroke,</w:t>
      </w:r>
      <w:r w:rsidR="009343F9">
        <w:t xml:space="preserve"> on a normal</w:t>
      </w:r>
      <w:r w:rsidR="002B4CAB">
        <w:t>ly</w:t>
      </w:r>
      <w:r w:rsidR="009343F9">
        <w:t xml:space="preserve">-distributed scale. In </w:t>
      </w:r>
      <w:r w:rsidR="005C620A">
        <w:t xml:space="preserve">this analysis </w:t>
      </w:r>
      <w:r w:rsidR="009343F9">
        <w:t xml:space="preserve">cases with an earlier age-at-onset </w:t>
      </w:r>
      <w:r w:rsidR="002B4CAB">
        <w:t>take</w:t>
      </w:r>
      <w:r w:rsidR="009343F9">
        <w:t xml:space="preserve"> more extreme positive values than late onset cases</w:t>
      </w:r>
      <w:r w:rsidR="004C12C5">
        <w:t xml:space="preserve"> as</w:t>
      </w:r>
      <w:r w:rsidR="009868C6">
        <w:t xml:space="preserve">, </w:t>
      </w:r>
      <w:r w:rsidR="004C12C5">
        <w:t xml:space="preserve">due to </w:t>
      </w:r>
      <w:r w:rsidR="009868C6">
        <w:t xml:space="preserve">the </w:t>
      </w:r>
      <w:r w:rsidR="004C12C5">
        <w:t>lo</w:t>
      </w:r>
      <w:r w:rsidR="009868C6">
        <w:t xml:space="preserve">wer prevalence </w:t>
      </w:r>
      <w:r w:rsidR="00905BF5">
        <w:t xml:space="preserve">of stroke </w:t>
      </w:r>
      <w:r w:rsidR="009868C6">
        <w:t>at younger ages, they are assumed to have higher stroke liability</w:t>
      </w:r>
      <w:r w:rsidR="009343F9">
        <w:t>. Conversely, controls who are older and stroke-free at age-at-observation take more extreme negative value than younger controls as they have been stroke-free for a longer time and are therefore assumed to have a lower stroke liability.</w:t>
      </w:r>
    </w:p>
    <w:p w14:paraId="0A1E621A" w14:textId="6E7F9BA4" w:rsidR="005D7498" w:rsidRDefault="00B3244F" w:rsidP="00291239">
      <w:r>
        <w:t xml:space="preserve">In this analysis, the approach </w:t>
      </w:r>
      <w:r w:rsidR="005D7498">
        <w:t xml:space="preserve">was </w:t>
      </w:r>
      <w:r w:rsidR="005D7498" w:rsidRPr="00FA6811">
        <w:t xml:space="preserve">implemented in our software, CIAO (provided </w:t>
      </w:r>
      <w:r w:rsidR="00FA6811">
        <w:t xml:space="preserve">at </w:t>
      </w:r>
      <w:r w:rsidR="00FA6811" w:rsidRPr="0095233D">
        <w:t>https://sites.google.com/site/mtraylor263/software/covariate-informed-gwas-analysis</w:t>
      </w:r>
      <w:r w:rsidR="005D7498" w:rsidRPr="0095233D">
        <w:t>).</w:t>
      </w:r>
      <w:r w:rsidR="005D7498">
        <w:t xml:space="preserve"> </w:t>
      </w:r>
      <w:r w:rsidR="008F75E8">
        <w:t>Specifically, t</w:t>
      </w:r>
      <w:r>
        <w:t xml:space="preserve">he approach taken is to </w:t>
      </w:r>
      <w:r w:rsidR="005D7498">
        <w:t xml:space="preserve">model phenotype data using a continuous unobserved </w:t>
      </w:r>
      <w:r w:rsidR="00FD19E5">
        <w:t xml:space="preserve">normally distributed </w:t>
      </w:r>
      <w:r w:rsidR="005D7498">
        <w:t>quantitative trait</w:t>
      </w:r>
      <w:r w:rsidR="00FD19E5">
        <w:t xml:space="preserve">, </w:t>
      </w:r>
      <w:r w:rsidR="005D7498">
        <w:t>called the disease liability</w:t>
      </w:r>
      <w:r w:rsidR="00A7795E">
        <w:t xml:space="preserve"> (</w:t>
      </w:r>
      <m:oMath>
        <m:r>
          <w:rPr>
            <w:rFonts w:ascii="Cambria Math" w:hAnsi="Cambria Math"/>
          </w:rPr>
          <m:t>φ=</m:t>
        </m:r>
        <m:nary>
          <m:naryPr>
            <m:chr m:val="∑"/>
            <m:limLoc m:val="undOvr"/>
            <m:ctrlPr>
              <w:rPr>
                <w:rFonts w:ascii="Cambria Math" w:hAnsi="Cambria Math"/>
                <w:i/>
              </w:rPr>
            </m:ctrlPr>
          </m:naryPr>
          <m:sub>
            <m:r>
              <w:rPr>
                <w:rFonts w:ascii="Cambria Math" w:hAnsi="Cambria Math"/>
              </w:rPr>
              <m:t>j=1</m:t>
            </m:r>
          </m:sub>
          <m:sup>
            <m:r>
              <w:rPr>
                <w:rFonts w:ascii="Cambria Math" w:hAnsi="Cambria Math"/>
              </w:rPr>
              <m:t>J</m:t>
            </m:r>
          </m:sup>
          <m:e>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r>
                  <m:rPr>
                    <m:aln/>
                  </m:rP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t</m:t>
                        </m:r>
                      </m:e>
                      <m:sub>
                        <m:r>
                          <w:rPr>
                            <w:rFonts w:ascii="Cambria Math" w:hAnsi="Cambria Math"/>
                          </w:rPr>
                          <m:t>j</m:t>
                        </m:r>
                      </m:sub>
                    </m:sSub>
                  </m:e>
                </m:acc>
              </m:e>
            </m:d>
          </m:e>
        </m:nary>
        <m:r>
          <w:rPr>
            <w:rFonts w:ascii="Cambria Math" w:hAnsi="Cambria Math"/>
          </w:rPr>
          <m:t>+m+ε</m:t>
        </m:r>
      </m:oMath>
      <w:r w:rsidR="00A7795E">
        <w:t>),</w:t>
      </w:r>
      <w:r w:rsidR="005D7498">
        <w:t xml:space="preserve"> </w:t>
      </w:r>
      <w:r w:rsidR="00A7795E" w:rsidRPr="001430CD">
        <w:t xml:space="preserve">where </w:t>
      </w:r>
      <m:oMath>
        <m:r>
          <w:rPr>
            <w:rFonts w:ascii="Cambria Math" w:hAnsi="Cambria Math"/>
          </w:rPr>
          <m:t>ε=γg+N(0,1)</m:t>
        </m:r>
      </m:oMath>
      <w:r w:rsidR="00FD19E5" w:rsidRPr="00923060">
        <w:t xml:space="preserve"> and </w:t>
      </w:r>
      <m:oMath>
        <m:r>
          <w:rPr>
            <w:rFonts w:ascii="Cambria Math" w:hAnsi="Cambria Math"/>
          </w:rPr>
          <m:t>g</m:t>
        </m:r>
      </m:oMath>
      <w:r w:rsidR="00FD19E5" w:rsidRPr="00923060">
        <w:t xml:space="preserve"> denotes the genetic</w:t>
      </w:r>
      <w:r w:rsidR="00FD19E5">
        <w:t xml:space="preserve"> effects.</w:t>
      </w:r>
      <w:r w:rsidR="00A7795E" w:rsidRPr="001430CD">
        <w:t xml:space="preserve"> </w:t>
      </w:r>
      <w:r w:rsidR="00FD19E5">
        <w:t>T</w:t>
      </w:r>
      <w:r w:rsidR="00A7795E" w:rsidRPr="001430CD">
        <w:t>hen an individual is a case (</w:t>
      </w:r>
      <w:r w:rsidR="00A7795E" w:rsidRPr="001430CD">
        <w:rPr>
          <w:i/>
        </w:rPr>
        <w:t>z=1</w:t>
      </w:r>
      <w:r w:rsidR="00A7795E" w:rsidRPr="001430CD">
        <w:t xml:space="preserve">) if and only if </w:t>
      </w:r>
      <m:oMath>
        <m:r>
          <w:rPr>
            <w:rFonts w:ascii="Cambria Math" w:hAnsi="Cambria Math"/>
          </w:rPr>
          <m:t>φ≥0</m:t>
        </m:r>
      </m:oMath>
      <w:r w:rsidR="00A7795E" w:rsidRPr="001430CD">
        <w:t xml:space="preserve"> and is a control (</w:t>
      </w:r>
      <w:r w:rsidR="00A7795E" w:rsidRPr="001430CD">
        <w:rPr>
          <w:i/>
        </w:rPr>
        <w:t>z=0</w:t>
      </w:r>
      <w:r w:rsidR="00A7795E" w:rsidRPr="001430CD">
        <w:t xml:space="preserve">) otherwise.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00A7795E" w:rsidRPr="001430CD">
        <w:t xml:space="preserve"> is a parameter estimating the effect of a given covariate </w:t>
      </w:r>
      <w:r w:rsidR="00A7795E" w:rsidRPr="001430CD">
        <w:rPr>
          <w:i/>
        </w:rPr>
        <w:t>j</w:t>
      </w:r>
      <w:r>
        <w:t xml:space="preserve"> on the liability scale</w:t>
      </w:r>
      <w:r w:rsidR="00A7795E">
        <w:t xml:space="preserve">. </w:t>
      </w:r>
      <m:oMath>
        <m:r>
          <w:rPr>
            <w:rFonts w:ascii="Cambria Math" w:hAnsi="Cambria Math"/>
          </w:rPr>
          <m:t>m</m:t>
        </m:r>
      </m:oMath>
      <w:r w:rsidR="00FD19E5" w:rsidRPr="001430CD">
        <w:t xml:space="preserve"> denotes the disease </w:t>
      </w:r>
      <w:r w:rsidR="001F4E0E">
        <w:t>prevalence</w:t>
      </w:r>
      <w:r w:rsidR="00FD19E5" w:rsidRPr="001430CD">
        <w:t xml:space="preserve"> </w:t>
      </w:r>
      <w:r w:rsidR="00FD19E5" w:rsidRPr="001430CD">
        <w:rPr>
          <w:i/>
        </w:rPr>
        <w:t xml:space="preserve">p </w:t>
      </w:r>
      <w:r w:rsidR="00FD19E5" w:rsidRPr="001430CD">
        <w:t xml:space="preserve">at the covariate mea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t</m:t>
                </m:r>
              </m:e>
              <m:sub>
                <m:r>
                  <w:rPr>
                    <w:rFonts w:ascii="Cambria Math" w:hAnsi="Cambria Math"/>
                  </w:rPr>
                  <m:t>j</m:t>
                </m:r>
              </m:sub>
            </m:sSub>
          </m:e>
        </m:acc>
      </m:oMath>
      <w:r w:rsidR="00FD19E5" w:rsidRPr="001430CD">
        <w:t xml:space="preserve"> under a normal cumulative distribution function </w:t>
      </w:r>
      <m:oMath>
        <m:r>
          <w:rPr>
            <w:rFonts w:ascii="Cambria Math" w:hAnsi="Cambria Math"/>
          </w:rPr>
          <m:t xml:space="preserve">( </m:t>
        </m:r>
        <m:r>
          <m:rPr>
            <m:sty m:val="p"/>
          </m:rPr>
          <w:rPr>
            <w:rFonts w:ascii="Cambria Math" w:hAnsi="Cambria Math"/>
          </w:rPr>
          <m:t>Φ</m:t>
        </m:r>
        <m:d>
          <m:dPr>
            <m:ctrlPr>
              <w:rPr>
                <w:rFonts w:ascii="Cambria Math" w:hAnsi="Cambria Math"/>
                <w:i/>
              </w:rPr>
            </m:ctrlPr>
          </m:dPr>
          <m:e>
            <m:r>
              <w:rPr>
                <w:rFonts w:ascii="Cambria Math" w:hAnsi="Cambria Math"/>
              </w:rPr>
              <m:t>-m</m:t>
            </m:r>
          </m:e>
        </m:d>
        <m:r>
          <w:rPr>
            <w:rFonts w:ascii="Cambria Math" w:hAnsi="Cambria Math"/>
          </w:rPr>
          <m:t>=p)</m:t>
        </m:r>
      </m:oMath>
      <w:r w:rsidR="00FD19E5" w:rsidRPr="001430CD">
        <w:t>.</w:t>
      </w:r>
      <w:r w:rsidR="00FD19E5">
        <w:t xml:space="preserve"> </w:t>
      </w:r>
      <w:r>
        <w:t>This</w:t>
      </w:r>
      <w:r w:rsidR="00A7795E">
        <w:t xml:space="preserve"> model</w:t>
      </w:r>
      <w:r w:rsidR="005D7498">
        <w:t xml:space="preserve"> </w:t>
      </w:r>
      <w:r w:rsidR="00FD19E5">
        <w:t xml:space="preserve">is used </w:t>
      </w:r>
      <w:r w:rsidR="005D7498">
        <w:t xml:space="preserve">to approximate the effect of </w:t>
      </w:r>
      <w:r>
        <w:t xml:space="preserve">a disease covariate – in this case </w:t>
      </w:r>
      <w:r w:rsidR="005D7498">
        <w:t xml:space="preserve">age-at-onset </w:t>
      </w:r>
      <w:r>
        <w:t xml:space="preserve">- </w:t>
      </w:r>
      <w:r w:rsidR="005D7498">
        <w:t xml:space="preserve">on the liability scale, based on estimates of </w:t>
      </w:r>
      <w:r w:rsidR="009743AA">
        <w:t xml:space="preserve">risk of </w:t>
      </w:r>
      <w:r w:rsidR="005D7498">
        <w:t>ischaemic stroke by age from epidemiological data</w:t>
      </w:r>
      <w:r w:rsidR="00832F9D">
        <w:t xml:space="preserve">, thereby estimating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005D7498">
        <w:t xml:space="preserve">. </w:t>
      </w:r>
      <w:r w:rsidR="00FD19E5">
        <w:t>For this analysis, t</w:t>
      </w:r>
      <w:r>
        <w:t xml:space="preserve">he gender-specific </w:t>
      </w:r>
      <w:r w:rsidR="00A66BCE">
        <w:t>risk</w:t>
      </w:r>
      <w:r>
        <w:t xml:space="preserve"> of ischaemic stroke by age </w:t>
      </w:r>
      <w:r w:rsidR="009743AA">
        <w:t xml:space="preserve">from an index age of 55 </w:t>
      </w:r>
      <w:r>
        <w:t xml:space="preserve">was obtained from </w:t>
      </w:r>
      <w:r w:rsidR="00727285">
        <w:t>population-based estimates</w:t>
      </w:r>
      <w:r w:rsidR="00082942">
        <w:t xml:space="preserve"> (1.8%, 5.4%, and 12.1% before 65, 75, and 85, respectively in women; 2.4%, 7.3%, and 12.6% before 65, 75, and 85, respectively in men)</w:t>
      </w:r>
      <w:r w:rsidR="008C109A">
        <w:t>.</w:t>
      </w:r>
      <w:r>
        <w:fldChar w:fldCharType="begin"/>
      </w:r>
      <w:r w:rsidR="003F2D71">
        <w:instrText xml:space="preserve"> ADDIN EN.CITE &lt;EndNote&gt;&lt;Cite&gt;&lt;Author&gt;Seshadri&lt;/Author&gt;&lt;Year&gt;2007&lt;/Year&gt;&lt;RecNum&gt;123&lt;/RecNum&gt;&lt;DisplayText&gt;&lt;style face="superscript"&gt;18&lt;/style&gt;&lt;/DisplayText&gt;&lt;record&gt;&lt;rec-number&gt;123&lt;/rec-number&gt;&lt;foreign-keys&gt;&lt;key app="EN" db-id="2swdd0zdm5z90be5rrtv0z2h0ppewwdvz9r9" timestamp="1367416454"&gt;123&lt;/key&gt;&lt;/foreign-keys&gt;&lt;ref-type name="Journal Article"&gt;17&lt;/ref-type&gt;&lt;contributors&gt;&lt;authors&gt;&lt;author&gt;Seshadri, S.&lt;/author&gt;&lt;author&gt;Wolf, P. A.&lt;/author&gt;&lt;/authors&gt;&lt;/contributors&gt;&lt;auth-address&gt;Department of Neurology, Boston University School of Medicine, Boston, Massachusetts 02118-2526, USA. suseshad@bu.edu&lt;/auth-address&gt;&lt;titles&gt;&lt;title&gt;Lifetime risk of stroke and dementia: current concepts, and estimates from the Framingham Study&lt;/title&gt;&lt;secondary-title&gt;Lancet Neurol&lt;/secondary-title&gt;&lt;/titles&gt;&lt;periodical&gt;&lt;full-title&gt;Lancet Neurol&lt;/full-title&gt;&lt;/periodical&gt;&lt;pages&gt;1106-14&lt;/pages&gt;&lt;volume&gt;6&lt;/volume&gt;&lt;number&gt;12&lt;/number&gt;&lt;edition&gt;2007/11/23&lt;/edition&gt;&lt;keywords&gt;&lt;keyword&gt;Age Factors&lt;/keyword&gt;&lt;keyword&gt;Blood Pressure/physiology&lt;/keyword&gt;&lt;keyword&gt;Dementia/epidemiology/mortality/pathology&lt;/keyword&gt;&lt;keyword&gt;Female&lt;/keyword&gt;&lt;keyword&gt;Humans&lt;/keyword&gt;&lt;keyword&gt;Male&lt;/keyword&gt;&lt;keyword&gt;Mortality&lt;/keyword&gt;&lt;keyword&gt;Risk&lt;/keyword&gt;&lt;keyword&gt;Risk Factors&lt;/keyword&gt;&lt;keyword&gt;Sex Factors&lt;/keyword&gt;&lt;keyword&gt;Stroke/epidemiology/mortality/pathology&lt;/keyword&gt;&lt;/keywords&gt;&lt;dates&gt;&lt;year&gt;2007&lt;/year&gt;&lt;pub-dates&gt;&lt;date&gt;Dec&lt;/date&gt;&lt;/pub-dates&gt;&lt;/dates&gt;&lt;isbn&gt;1474-4422 (Print)&amp;#xD;1474-4422 (Linking)&lt;/isbn&gt;&lt;accession-num&gt;18031707&lt;/accession-num&gt;&lt;urls&gt;&lt;/urls&gt;&lt;electronic-resource-num&gt;10.1016/s1474-4422(07)70291-0&lt;/electronic-resource-num&gt;&lt;remote-database-provider&gt;NLM&lt;/remote-database-provider&gt;&lt;language&gt;eng&lt;/language&gt;&lt;/record&gt;&lt;/Cite&gt;&lt;/EndNote&gt;</w:instrText>
      </w:r>
      <w:r>
        <w:fldChar w:fldCharType="separate"/>
      </w:r>
      <w:r w:rsidR="003F2D71" w:rsidRPr="003F2D71">
        <w:rPr>
          <w:noProof/>
          <w:vertAlign w:val="superscript"/>
        </w:rPr>
        <w:t>18</w:t>
      </w:r>
      <w:r>
        <w:fldChar w:fldCharType="end"/>
      </w:r>
      <w:r>
        <w:t xml:space="preserve"> </w:t>
      </w:r>
      <w:r w:rsidR="008C109A" w:rsidRPr="008C109A">
        <w:t xml:space="preserve">We assumed that 20% of ischaemic stroke cases had </w:t>
      </w:r>
      <w:r w:rsidR="00E55AE3">
        <w:t>each of</w:t>
      </w:r>
      <w:r w:rsidR="008C109A" w:rsidRPr="008C109A">
        <w:t xml:space="preserve"> the cardioembolic, small vessel or large vessel stroke subtype</w:t>
      </w:r>
      <w:r w:rsidR="0036220E">
        <w:t>s</w:t>
      </w:r>
      <w:r w:rsidR="008C109A" w:rsidRPr="008C109A">
        <w:t>, approximating proportions observed in population-based studies.</w:t>
      </w:r>
      <w:r>
        <w:t>.</w:t>
      </w:r>
      <w:r>
        <w:fldChar w:fldCharType="begin">
          <w:fldData xml:space="preserve">PEVuZE5vdGU+PENpdGU+PEF1dGhvcj5Mb3ZldHQ8L0F1dGhvcj48WWVhcj4yMDA0PC9ZZWFyPjxS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</w:fldData>
        </w:fldChar>
      </w:r>
      <w:r w:rsidR="003F2D71">
        <w:instrText xml:space="preserve"> ADDIN EN.CITE </w:instrText>
      </w:r>
      <w:r w:rsidR="003F2D71">
        <w:fldChar w:fldCharType="begin">
          <w:fldData xml:space="preserve">PEVuZE5vdGU+PENpdGU+PEF1dGhvcj5Mb3ZldHQ8L0F1dGhvcj48WWVhcj4yMDA0PC9ZZWFyPjxS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</w:fldData>
        </w:fldChar>
      </w:r>
      <w:r w:rsidR="003F2D71">
        <w:instrText xml:space="preserve"> ADDIN EN.CITE.DATA </w:instrText>
      </w:r>
      <w:r w:rsidR="003F2D71">
        <w:fldChar w:fldCharType="end"/>
      </w:r>
      <w:r>
        <w:fldChar w:fldCharType="separate"/>
      </w:r>
      <w:r w:rsidR="003F2D71" w:rsidRPr="003F2D71">
        <w:rPr>
          <w:noProof/>
          <w:vertAlign w:val="superscript"/>
        </w:rPr>
        <w:t>19</w:t>
      </w:r>
      <w:r>
        <w:fldChar w:fldCharType="end"/>
      </w:r>
      <w:r>
        <w:t xml:space="preserve"> </w:t>
      </w:r>
      <w:r w:rsidR="005D7498">
        <w:t xml:space="preserve">We developed two models for our analysis; one based on the </w:t>
      </w:r>
      <w:r w:rsidR="006F0126">
        <w:t>risk</w:t>
      </w:r>
      <w:r w:rsidR="005D7498">
        <w:t xml:space="preserve"> rates for all ischaemic stroke, and secondly for the three stroke subtypes. We used these models to calculate posterior mean liabilities after conditioning on age-at-onset for the four stroke phenotypes separately</w:t>
      </w:r>
      <w:r w:rsidR="00A7795E">
        <w:t xml:space="preserve"> (</w:t>
      </w:r>
      <m:oMath>
        <m:r>
          <w:rPr>
            <w:rFonts w:ascii="Cambria Math" w:hAnsi="Cambria Math"/>
          </w:rPr>
          <m:t>E</m:t>
        </m:r>
        <m:d>
          <m:dPr>
            <m:ctrlPr>
              <w:rPr>
                <w:rFonts w:ascii="Cambria Math" w:hAnsi="Cambria Math"/>
              </w:rPr>
            </m:ctrlPr>
          </m:dPr>
          <m:e>
            <m:r>
              <w:rPr>
                <w:rFonts w:ascii="Cambria Math" w:hAnsi="Cambria Math"/>
              </w:rPr>
              <m:t>ε</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f>
          <m:fPr>
            <m:ctrlPr>
              <w:rPr>
                <w:rFonts w:ascii="Cambria Math" w:hAnsi="Cambria Math"/>
              </w:rPr>
            </m:ctrlPr>
          </m:fPr>
          <m:num>
            <m:nary>
              <m:naryPr>
                <m:limLoc m:val="undOvr"/>
                <m:ctrlPr>
                  <w:rPr>
                    <w:rFonts w:ascii="Cambria Math" w:hAnsi="Cambria Math"/>
                  </w:rPr>
                </m:ctrlPr>
              </m:naryPr>
              <m:sub>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t</m:t>
                    </m:r>
                    <m:r>
                      <m:rPr>
                        <m:sty m:val="p"/>
                      </m:rPr>
                      <w:rPr>
                        <w:rFonts w:ascii="Cambria Math" w:hAnsi="Cambria Math"/>
                      </w:rPr>
                      <m:t>-</m:t>
                    </m:r>
                    <m:acc>
                      <m:accPr>
                        <m:chr m:val="̅"/>
                        <m:ctrlPr>
                          <w:rPr>
                            <w:rFonts w:ascii="Cambria Math" w:hAnsi="Cambria Math"/>
                          </w:rPr>
                        </m:ctrlPr>
                      </m:accPr>
                      <m:e>
                        <m:r>
                          <w:rPr>
                            <w:rFonts w:ascii="Cambria Math" w:hAnsi="Cambria Math"/>
                          </w:rPr>
                          <m:t>t</m:t>
                        </m:r>
                      </m:e>
                    </m:acc>
                  </m:e>
                </m:d>
                <m:r>
                  <m:rPr>
                    <m:sty m:val="p"/>
                  </m:rPr>
                  <w:rPr>
                    <w:rFonts w:ascii="Cambria Math" w:hAnsi="Cambria Math"/>
                  </w:rPr>
                  <m:t>-</m:t>
                </m:r>
                <m:r>
                  <w:rPr>
                    <w:rFonts w:ascii="Cambria Math" w:hAnsi="Cambria Math"/>
                  </w:rPr>
                  <m:t>m</m:t>
                </m:r>
              </m:sub>
              <m:sup>
                <m:r>
                  <m:rPr>
                    <m:sty m:val="p"/>
                  </m:rPr>
                  <w:rPr>
                    <w:rFonts w:ascii="Cambria Math" w:hAnsi="Cambria Math"/>
                  </w:rPr>
                  <m:t>∞</m:t>
                </m:r>
              </m:sup>
              <m:e>
                <m:r>
                  <w:rPr>
                    <w:rFonts w:ascii="Cambria Math" w:hAnsi="Cambria Math"/>
                  </w:rPr>
                  <m:t>ε</m:t>
                </m:r>
              </m:e>
            </m:nary>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r>
                      <w:rPr>
                        <w:rFonts w:ascii="Cambria Math" w:hAnsi="Cambria Math"/>
                      </w:rPr>
                      <m:t>π</m:t>
                    </m:r>
                  </m:e>
                </m:rad>
              </m:den>
            </m:f>
            <m:sSup>
              <m:sSupPr>
                <m:ctrlPr>
                  <w:rPr>
                    <w:rFonts w:ascii="Cambria Math" w:hAnsi="Cambria Math"/>
                  </w:rPr>
                </m:ctrlPr>
              </m:sSupPr>
              <m:e>
                <m:r>
                  <w:rPr>
                    <w:rFonts w:ascii="Cambria Math" w:hAnsi="Cambria Math"/>
                  </w:rPr>
                  <m:t>e</m:t>
                </m:r>
              </m:e>
              <m:sup>
                <m:d>
                  <m:dPr>
                    <m:ctrlPr>
                      <w:rPr>
                        <w:rFonts w:ascii="Cambria Math" w:hAnsi="Cambria Math"/>
                      </w:rPr>
                    </m:ctrlPr>
                  </m:dPr>
                  <m:e>
                    <m:f>
                      <m:fPr>
                        <m:ctrlPr>
                          <w:rPr>
                            <w:rFonts w:ascii="Cambria Math" w:hAnsi="Cambria Math"/>
                          </w:rPr>
                        </m:ctrlPr>
                      </m:fPr>
                      <m:num>
                        <m:r>
                          <m:rPr>
                            <m:sty m:val="p"/>
                          </m:rPr>
                          <w:rPr>
                            <w:rFonts w:ascii="Cambria Math" w:hAnsi="Cambria Math"/>
                          </w:rPr>
                          <m:t>-</m:t>
                        </m:r>
                        <m:sSup>
                          <m:sSupPr>
                            <m:ctrlPr>
                              <w:rPr>
                                <w:rFonts w:ascii="Cambria Math" w:hAnsi="Cambria Math"/>
                              </w:rPr>
                            </m:ctrlPr>
                          </m:sSupPr>
                          <m:e>
                            <m:r>
                              <w:rPr>
                                <w:rFonts w:ascii="Cambria Math" w:hAnsi="Cambria Math"/>
                              </w:rPr>
                              <m:t>ε</m:t>
                            </m:r>
                          </m:e>
                          <m:sup>
                            <m:r>
                              <m:rPr>
                                <m:sty m:val="p"/>
                              </m:rPr>
                              <w:rPr>
                                <w:rFonts w:ascii="Cambria Math" w:hAnsi="Cambria Math"/>
                              </w:rPr>
                              <m:t>2</m:t>
                            </m:r>
                          </m:sup>
                        </m:sSup>
                      </m:num>
                      <m:den>
                        <m:r>
                          <m:rPr>
                            <m:sty m:val="p"/>
                          </m:rPr>
                          <w:rPr>
                            <w:rFonts w:ascii="Cambria Math" w:hAnsi="Cambria Math"/>
                          </w:rPr>
                          <m:t>2</m:t>
                        </m:r>
                      </m:den>
                    </m:f>
                  </m:e>
                </m:d>
              </m:sup>
            </m:sSup>
            <m:r>
              <w:rPr>
                <w:rFonts w:ascii="Cambria Math" w:hAnsi="Cambria Math"/>
              </w:rPr>
              <m:t>dε</m:t>
            </m:r>
          </m:num>
          <m:den>
            <m:nary>
              <m:naryPr>
                <m:limLoc m:val="subSup"/>
                <m:ctrlPr>
                  <w:rPr>
                    <w:rFonts w:ascii="Cambria Math" w:hAnsi="Cambria Math"/>
                  </w:rPr>
                </m:ctrlPr>
              </m:naryPr>
              <m:sub>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t</m:t>
                    </m:r>
                    <m:r>
                      <m:rPr>
                        <m:sty m:val="p"/>
                      </m:rPr>
                      <w:rPr>
                        <w:rFonts w:ascii="Cambria Math" w:hAnsi="Cambria Math"/>
                      </w:rPr>
                      <m:t>-</m:t>
                    </m:r>
                    <m:acc>
                      <m:accPr>
                        <m:chr m:val="̅"/>
                        <m:ctrlPr>
                          <w:rPr>
                            <w:rFonts w:ascii="Cambria Math" w:hAnsi="Cambria Math"/>
                          </w:rPr>
                        </m:ctrlPr>
                      </m:accPr>
                      <m:e>
                        <m:r>
                          <w:rPr>
                            <w:rFonts w:ascii="Cambria Math" w:hAnsi="Cambria Math"/>
                          </w:rPr>
                          <m:t>t</m:t>
                        </m:r>
                      </m:e>
                    </m:acc>
                  </m:e>
                </m:d>
                <m:r>
                  <m:rPr>
                    <m:sty m:val="p"/>
                  </m:rPr>
                  <w:rPr>
                    <w:rFonts w:ascii="Cambria Math" w:hAnsi="Cambria Math"/>
                  </w:rPr>
                  <m:t>-</m:t>
                </m:r>
                <m:r>
                  <w:rPr>
                    <w:rFonts w:ascii="Cambria Math" w:hAnsi="Cambria Math"/>
                  </w:rPr>
                  <m:t>m</m:t>
                </m:r>
              </m:sub>
              <m:sup>
                <m:r>
                  <m:rPr>
                    <m:sty m:val="p"/>
                  </m:rPr>
                  <w:rPr>
                    <w:rFonts w:ascii="Cambria Math" w:hAnsi="Cambria Math"/>
                  </w:rPr>
                  <m:t>∞</m:t>
                </m:r>
              </m:sup>
              <m:e>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r>
                          <w:rPr>
                            <w:rFonts w:ascii="Cambria Math" w:hAnsi="Cambria Math"/>
                          </w:rPr>
                          <m:t>π</m:t>
                        </m:r>
                      </m:e>
                    </m:rad>
                  </m:den>
                </m:f>
                <m:sSup>
                  <m:sSupPr>
                    <m:ctrlPr>
                      <w:rPr>
                        <w:rFonts w:ascii="Cambria Math" w:hAnsi="Cambria Math"/>
                      </w:rPr>
                    </m:ctrlPr>
                  </m:sSupPr>
                  <m:e>
                    <m:r>
                      <w:rPr>
                        <w:rFonts w:ascii="Cambria Math" w:hAnsi="Cambria Math"/>
                      </w:rPr>
                      <m:t>e</m:t>
                    </m:r>
                  </m:e>
                  <m:sup>
                    <m:d>
                      <m:dPr>
                        <m:ctrlPr>
                          <w:rPr>
                            <w:rFonts w:ascii="Cambria Math" w:hAnsi="Cambria Math"/>
                          </w:rPr>
                        </m:ctrlPr>
                      </m:dPr>
                      <m:e>
                        <m:f>
                          <m:fPr>
                            <m:ctrlPr>
                              <w:rPr>
                                <w:rFonts w:ascii="Cambria Math" w:hAnsi="Cambria Math"/>
                              </w:rPr>
                            </m:ctrlPr>
                          </m:fPr>
                          <m:num>
                            <m:r>
                              <m:rPr>
                                <m:sty m:val="p"/>
                              </m:rPr>
                              <w:rPr>
                                <w:rFonts w:ascii="Cambria Math" w:hAnsi="Cambria Math"/>
                              </w:rPr>
                              <m:t>-</m:t>
                            </m:r>
                            <m:sSup>
                              <m:sSupPr>
                                <m:ctrlPr>
                                  <w:rPr>
                                    <w:rFonts w:ascii="Cambria Math" w:hAnsi="Cambria Math"/>
                                  </w:rPr>
                                </m:ctrlPr>
                              </m:sSupPr>
                              <m:e>
                                <m:r>
                                  <w:rPr>
                                    <w:rFonts w:ascii="Cambria Math" w:hAnsi="Cambria Math"/>
                                  </w:rPr>
                                  <m:t>ε</m:t>
                                </m:r>
                              </m:e>
                              <m:sup>
                                <m:r>
                                  <m:rPr>
                                    <m:sty m:val="p"/>
                                  </m:rPr>
                                  <w:rPr>
                                    <w:rFonts w:ascii="Cambria Math" w:hAnsi="Cambria Math"/>
                                  </w:rPr>
                                  <m:t>2</m:t>
                                </m:r>
                              </m:sup>
                            </m:sSup>
                          </m:num>
                          <m:den>
                            <m:r>
                              <m:rPr>
                                <m:sty m:val="p"/>
                              </m:rPr>
                              <w:rPr>
                                <w:rFonts w:ascii="Cambria Math" w:hAnsi="Cambria Math"/>
                              </w:rPr>
                              <m:t>2</m:t>
                            </m:r>
                          </m:den>
                        </m:f>
                      </m:e>
                    </m:d>
                  </m:sup>
                </m:sSup>
              </m:e>
            </m:nary>
            <m:r>
              <w:rPr>
                <w:rFonts w:ascii="Cambria Math" w:hAnsi="Cambria Math"/>
              </w:rPr>
              <m:t>dε</m:t>
            </m:r>
          </m:den>
        </m:f>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r>
          <w:rPr>
            <w:rFonts w:ascii="Cambria Math" w:hAnsi="Cambria Math"/>
          </w:rPr>
          <m:t>z</m:t>
        </m:r>
        <m:r>
          <m:rPr>
            <m:sty m:val="p"/>
          </m:rPr>
          <w:rPr>
            <w:rFonts w:ascii="Cambria Math" w:hAnsi="Cambria Math"/>
          </w:rPr>
          <m:t>=1</m:t>
        </m:r>
      </m:oMath>
      <w:r w:rsidR="00A7795E">
        <w:t>)</w:t>
      </w:r>
      <w:r w:rsidR="005D7498">
        <w:t>. Controls were modelled in the same way, but were assumed to take the posterior mean from the lower (unaffected) portion of the distribution in the liability threshold model</w:t>
      </w:r>
      <w:r w:rsidR="00A7795E">
        <w:t xml:space="preserve"> (</w:t>
      </w:r>
      <m:oMath>
        <m:r>
          <w:rPr>
            <w:rFonts w:ascii="Cambria Math" w:hAnsi="Cambria Math"/>
          </w:rPr>
          <m:t>E</m:t>
        </m:r>
        <m:d>
          <m:dPr>
            <m:ctrlPr>
              <w:rPr>
                <w:rFonts w:ascii="Cambria Math" w:hAnsi="Cambria Math"/>
                <w:b/>
              </w:rPr>
            </m:ctrlPr>
          </m:dPr>
          <m:e>
            <m:r>
              <w:rPr>
                <w:rFonts w:ascii="Cambria Math" w:hAnsi="Cambria Math"/>
              </w:rPr>
              <m:t>ε</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e>
        </m:d>
        <m:r>
          <m:rPr>
            <m:sty m:val="p"/>
          </m:rPr>
          <w:rPr>
            <w:rFonts w:ascii="Cambria Math" w:hAnsi="Cambria Math"/>
          </w:rPr>
          <m:t>=</m:t>
        </m:r>
        <m:f>
          <m:fPr>
            <m:ctrlPr>
              <w:rPr>
                <w:rFonts w:ascii="Cambria Math" w:hAnsi="Cambria Math"/>
                <w:b/>
              </w:rPr>
            </m:ctrlPr>
          </m:fPr>
          <m:num>
            <m:nary>
              <m:naryPr>
                <m:limLoc m:val="undOvr"/>
                <m:ctrlPr>
                  <w:rPr>
                    <w:rFonts w:ascii="Cambria Math" w:hAnsi="Cambria Math"/>
                    <w:b/>
                  </w:rPr>
                </m:ctrlPr>
              </m:naryPr>
              <m:sub>
                <m:r>
                  <m:rPr>
                    <m:sty m:val="p"/>
                  </m:rPr>
                  <w:rPr>
                    <w:rFonts w:ascii="Cambria Math" w:hAnsi="Cambria Math"/>
                  </w:rPr>
                  <m:t>∞</m:t>
                </m:r>
              </m:sub>
              <m:sup>
                <m:r>
                  <m:rPr>
                    <m:sty m:val="p"/>
                  </m:rPr>
                  <w:rPr>
                    <w:rFonts w:ascii="Cambria Math" w:hAnsi="Cambria Math"/>
                  </w:rPr>
                  <m:t>-</m:t>
                </m:r>
                <m:r>
                  <w:rPr>
                    <w:rFonts w:ascii="Cambria Math" w:hAnsi="Cambria Math"/>
                  </w:rPr>
                  <m:t>c</m:t>
                </m:r>
                <m:d>
                  <m:dPr>
                    <m:ctrlPr>
                      <w:rPr>
                        <w:rFonts w:ascii="Cambria Math" w:hAnsi="Cambria Math"/>
                        <w:b/>
                      </w:rPr>
                    </m:ctrlPr>
                  </m:dPr>
                  <m:e>
                    <m:r>
                      <w:rPr>
                        <w:rFonts w:ascii="Cambria Math" w:hAnsi="Cambria Math"/>
                      </w:rPr>
                      <m:t>t</m:t>
                    </m:r>
                    <m:r>
                      <m:rPr>
                        <m:sty m:val="p"/>
                      </m:rPr>
                      <w:rPr>
                        <w:rFonts w:ascii="Cambria Math" w:hAnsi="Cambria Math"/>
                      </w:rPr>
                      <m:t>-</m:t>
                    </m:r>
                    <m:acc>
                      <m:accPr>
                        <m:chr m:val="̅"/>
                        <m:ctrlPr>
                          <w:rPr>
                            <w:rFonts w:ascii="Cambria Math" w:hAnsi="Cambria Math"/>
                            <w:b/>
                          </w:rPr>
                        </m:ctrlPr>
                      </m:accPr>
                      <m:e>
                        <m:r>
                          <w:rPr>
                            <w:rFonts w:ascii="Cambria Math" w:hAnsi="Cambria Math"/>
                          </w:rPr>
                          <m:t>t</m:t>
                        </m:r>
                      </m:e>
                    </m:acc>
                  </m:e>
                </m:d>
                <m:r>
                  <m:rPr>
                    <m:sty m:val="p"/>
                  </m:rPr>
                  <w:rPr>
                    <w:rFonts w:ascii="Cambria Math" w:hAnsi="Cambria Math"/>
                  </w:rPr>
                  <m:t>-</m:t>
                </m:r>
                <m:r>
                  <w:rPr>
                    <w:rFonts w:ascii="Cambria Math" w:hAnsi="Cambria Math"/>
                  </w:rPr>
                  <m:t>m</m:t>
                </m:r>
              </m:sup>
              <m:e>
                <m:r>
                  <w:rPr>
                    <w:rFonts w:ascii="Cambria Math" w:hAnsi="Cambria Math"/>
                  </w:rPr>
                  <m:t>ε</m:t>
                </m:r>
              </m:e>
            </m:nary>
            <m:f>
              <m:fPr>
                <m:ctrlPr>
                  <w:rPr>
                    <w:rFonts w:ascii="Cambria Math" w:hAnsi="Cambria Math"/>
                    <w:b/>
                  </w:rPr>
                </m:ctrlPr>
              </m:fPr>
              <m:num>
                <m:r>
                  <m:rPr>
                    <m:sty m:val="p"/>
                  </m:rPr>
                  <w:rPr>
                    <w:rFonts w:ascii="Cambria Math" w:hAnsi="Cambria Math"/>
                  </w:rPr>
                  <m:t>1</m:t>
                </m:r>
              </m:num>
              <m:den>
                <m:rad>
                  <m:radPr>
                    <m:degHide m:val="1"/>
                    <m:ctrlPr>
                      <w:rPr>
                        <w:rFonts w:ascii="Cambria Math" w:hAnsi="Cambria Math"/>
                        <w:b/>
                        <w:bCs/>
                      </w:rPr>
                    </m:ctrlPr>
                  </m:radPr>
                  <m:deg/>
                  <m:e>
                    <m:r>
                      <m:rPr>
                        <m:sty m:val="p"/>
                      </m:rPr>
                      <w:rPr>
                        <w:rFonts w:ascii="Cambria Math" w:hAnsi="Cambria Math"/>
                      </w:rPr>
                      <m:t>2</m:t>
                    </m:r>
                    <m:r>
                      <w:rPr>
                        <w:rFonts w:ascii="Cambria Math" w:hAnsi="Cambria Math"/>
                      </w:rPr>
                      <m:t>π</m:t>
                    </m:r>
                  </m:e>
                </m:rad>
              </m:den>
            </m:f>
            <m:sSup>
              <m:sSupPr>
                <m:ctrlPr>
                  <w:rPr>
                    <w:rFonts w:ascii="Cambria Math" w:hAnsi="Cambria Math"/>
                    <w:b/>
                    <w:bCs/>
                  </w:rPr>
                </m:ctrlPr>
              </m:sSupPr>
              <m:e>
                <m:r>
                  <w:rPr>
                    <w:rFonts w:ascii="Cambria Math" w:hAnsi="Cambria Math"/>
                  </w:rPr>
                  <m:t>e</m:t>
                </m:r>
              </m:e>
              <m:sup>
                <m:d>
                  <m:dPr>
                    <m:ctrlPr>
                      <w:rPr>
                        <w:rFonts w:ascii="Cambria Math" w:hAnsi="Cambria Math"/>
                        <w:b/>
                        <w:bCs/>
                      </w:rPr>
                    </m:ctrlPr>
                  </m:dPr>
                  <m:e>
                    <m:f>
                      <m:fPr>
                        <m:ctrlPr>
                          <w:rPr>
                            <w:rFonts w:ascii="Cambria Math" w:hAnsi="Cambria Math"/>
                            <w:b/>
                            <w:bCs/>
                          </w:rPr>
                        </m:ctrlPr>
                      </m:fPr>
                      <m:num>
                        <m:r>
                          <m:rPr>
                            <m:sty m:val="p"/>
                          </m:rPr>
                          <w:rPr>
                            <w:rFonts w:ascii="Cambria Math" w:hAnsi="Cambria Math"/>
                          </w:rPr>
                          <m:t>-</m:t>
                        </m:r>
                        <m:sSup>
                          <m:sSupPr>
                            <m:ctrlPr>
                              <w:rPr>
                                <w:rFonts w:ascii="Cambria Math" w:hAnsi="Cambria Math"/>
                                <w:b/>
                                <w:bCs/>
                              </w:rPr>
                            </m:ctrlPr>
                          </m:sSupPr>
                          <m:e>
                            <m:r>
                              <w:rPr>
                                <w:rFonts w:ascii="Cambria Math" w:hAnsi="Cambria Math"/>
                              </w:rPr>
                              <m:t>ε</m:t>
                            </m:r>
                          </m:e>
                          <m:sup>
                            <m:r>
                              <m:rPr>
                                <m:sty m:val="p"/>
                              </m:rPr>
                              <w:rPr>
                                <w:rFonts w:ascii="Cambria Math" w:hAnsi="Cambria Math"/>
                              </w:rPr>
                              <m:t>2</m:t>
                            </m:r>
                          </m:sup>
                        </m:sSup>
                      </m:num>
                      <m:den>
                        <m:r>
                          <m:rPr>
                            <m:sty m:val="p"/>
                          </m:rPr>
                          <w:rPr>
                            <w:rFonts w:ascii="Cambria Math" w:hAnsi="Cambria Math"/>
                          </w:rPr>
                          <m:t>2</m:t>
                        </m:r>
                      </m:den>
                    </m:f>
                  </m:e>
                </m:d>
              </m:sup>
            </m:sSup>
            <m:r>
              <w:rPr>
                <w:rFonts w:ascii="Cambria Math" w:hAnsi="Cambria Math"/>
              </w:rPr>
              <m:t>dε</m:t>
            </m:r>
          </m:num>
          <m:den>
            <m:nary>
              <m:naryPr>
                <m:limLoc m:val="subSup"/>
                <m:ctrlPr>
                  <w:rPr>
                    <w:rFonts w:ascii="Cambria Math" w:hAnsi="Cambria Math"/>
                    <w:b/>
                    <w:bCs/>
                  </w:rPr>
                </m:ctrlPr>
              </m:naryPr>
              <m:sub>
                <m:r>
                  <m:rPr>
                    <m:sty m:val="p"/>
                  </m:rPr>
                  <w:rPr>
                    <w:rFonts w:ascii="Cambria Math" w:hAnsi="Cambria Math"/>
                  </w:rPr>
                  <m:t>∞</m:t>
                </m:r>
              </m:sub>
              <m:sup>
                <m:r>
                  <m:rPr>
                    <m:sty m:val="p"/>
                  </m:rPr>
                  <w:rPr>
                    <w:rFonts w:ascii="Cambria Math" w:hAnsi="Cambria Math"/>
                  </w:rPr>
                  <m:t>-</m:t>
                </m:r>
                <m:r>
                  <w:rPr>
                    <w:rFonts w:ascii="Cambria Math" w:hAnsi="Cambria Math"/>
                  </w:rPr>
                  <m:t>c</m:t>
                </m:r>
                <m:d>
                  <m:dPr>
                    <m:ctrlPr>
                      <w:rPr>
                        <w:rFonts w:ascii="Cambria Math" w:hAnsi="Cambria Math"/>
                        <w:b/>
                      </w:rPr>
                    </m:ctrlPr>
                  </m:dPr>
                  <m:e>
                    <m:r>
                      <w:rPr>
                        <w:rFonts w:ascii="Cambria Math" w:hAnsi="Cambria Math"/>
                      </w:rPr>
                      <m:t>t</m:t>
                    </m:r>
                    <m:r>
                      <m:rPr>
                        <m:sty m:val="p"/>
                      </m:rPr>
                      <w:rPr>
                        <w:rFonts w:ascii="Cambria Math" w:hAnsi="Cambria Math"/>
                      </w:rPr>
                      <m:t>-</m:t>
                    </m:r>
                    <m:acc>
                      <m:accPr>
                        <m:chr m:val="̅"/>
                        <m:ctrlPr>
                          <w:rPr>
                            <w:rFonts w:ascii="Cambria Math" w:hAnsi="Cambria Math"/>
                            <w:b/>
                          </w:rPr>
                        </m:ctrlPr>
                      </m:accPr>
                      <m:e>
                        <m:r>
                          <w:rPr>
                            <w:rFonts w:ascii="Cambria Math" w:hAnsi="Cambria Math"/>
                          </w:rPr>
                          <m:t>t</m:t>
                        </m:r>
                      </m:e>
                    </m:acc>
                  </m:e>
                </m:d>
                <m:r>
                  <m:rPr>
                    <m:sty m:val="p"/>
                  </m:rPr>
                  <w:rPr>
                    <w:rFonts w:ascii="Cambria Math" w:hAnsi="Cambria Math"/>
                  </w:rPr>
                  <m:t>-</m:t>
                </m:r>
                <m:r>
                  <w:rPr>
                    <w:rFonts w:ascii="Cambria Math" w:hAnsi="Cambria Math"/>
                  </w:rPr>
                  <m:t>m</m:t>
                </m:r>
              </m:sup>
              <m:e>
                <m:f>
                  <m:fPr>
                    <m:ctrlPr>
                      <w:rPr>
                        <w:rFonts w:ascii="Cambria Math" w:hAnsi="Cambria Math"/>
                        <w:b/>
                      </w:rPr>
                    </m:ctrlPr>
                  </m:fPr>
                  <m:num>
                    <m:r>
                      <m:rPr>
                        <m:sty m:val="p"/>
                      </m:rPr>
                      <w:rPr>
                        <w:rFonts w:ascii="Cambria Math" w:hAnsi="Cambria Math"/>
                      </w:rPr>
                      <m:t>1</m:t>
                    </m:r>
                  </m:num>
                  <m:den>
                    <m:rad>
                      <m:radPr>
                        <m:degHide m:val="1"/>
                        <m:ctrlPr>
                          <w:rPr>
                            <w:rFonts w:ascii="Cambria Math" w:hAnsi="Cambria Math"/>
                            <w:b/>
                            <w:bCs/>
                          </w:rPr>
                        </m:ctrlPr>
                      </m:radPr>
                      <m:deg/>
                      <m:e>
                        <m:r>
                          <m:rPr>
                            <m:sty m:val="p"/>
                          </m:rPr>
                          <w:rPr>
                            <w:rFonts w:ascii="Cambria Math" w:hAnsi="Cambria Math"/>
                          </w:rPr>
                          <m:t>2</m:t>
                        </m:r>
                        <m:r>
                          <w:rPr>
                            <w:rFonts w:ascii="Cambria Math" w:hAnsi="Cambria Math"/>
                          </w:rPr>
                          <m:t>π</m:t>
                        </m:r>
                      </m:e>
                    </m:rad>
                  </m:den>
                </m:f>
                <m:sSup>
                  <m:sSupPr>
                    <m:ctrlPr>
                      <w:rPr>
                        <w:rFonts w:ascii="Cambria Math" w:hAnsi="Cambria Math"/>
                        <w:b/>
                        <w:bCs/>
                      </w:rPr>
                    </m:ctrlPr>
                  </m:sSupPr>
                  <m:e>
                    <m:r>
                      <w:rPr>
                        <w:rFonts w:ascii="Cambria Math" w:hAnsi="Cambria Math"/>
                      </w:rPr>
                      <m:t>e</m:t>
                    </m:r>
                  </m:e>
                  <m:sup>
                    <m:d>
                      <m:dPr>
                        <m:ctrlPr>
                          <w:rPr>
                            <w:rFonts w:ascii="Cambria Math" w:hAnsi="Cambria Math"/>
                            <w:b/>
                            <w:bCs/>
                          </w:rPr>
                        </m:ctrlPr>
                      </m:dPr>
                      <m:e>
                        <m:f>
                          <m:fPr>
                            <m:ctrlPr>
                              <w:rPr>
                                <w:rFonts w:ascii="Cambria Math" w:hAnsi="Cambria Math"/>
                                <w:b/>
                                <w:bCs/>
                              </w:rPr>
                            </m:ctrlPr>
                          </m:fPr>
                          <m:num>
                            <m:r>
                              <m:rPr>
                                <m:sty m:val="p"/>
                              </m:rPr>
                              <w:rPr>
                                <w:rFonts w:ascii="Cambria Math" w:hAnsi="Cambria Math"/>
                              </w:rPr>
                              <m:t>-</m:t>
                            </m:r>
                            <m:sSup>
                              <m:sSupPr>
                                <m:ctrlPr>
                                  <w:rPr>
                                    <w:rFonts w:ascii="Cambria Math" w:hAnsi="Cambria Math"/>
                                    <w:b/>
                                    <w:bCs/>
                                  </w:rPr>
                                </m:ctrlPr>
                              </m:sSupPr>
                              <m:e>
                                <m:r>
                                  <w:rPr>
                                    <w:rFonts w:ascii="Cambria Math" w:hAnsi="Cambria Math"/>
                                  </w:rPr>
                                  <m:t>ε</m:t>
                                </m:r>
                              </m:e>
                              <m:sup>
                                <m:r>
                                  <m:rPr>
                                    <m:sty m:val="p"/>
                                  </m:rPr>
                                  <w:rPr>
                                    <w:rFonts w:ascii="Cambria Math" w:hAnsi="Cambria Math"/>
                                  </w:rPr>
                                  <m:t>2</m:t>
                                </m:r>
                              </m:sup>
                            </m:sSup>
                          </m:num>
                          <m:den>
                            <m:r>
                              <m:rPr>
                                <m:sty m:val="p"/>
                              </m:rPr>
                              <w:rPr>
                                <w:rFonts w:ascii="Cambria Math" w:hAnsi="Cambria Math"/>
                              </w:rPr>
                              <m:t>2</m:t>
                            </m:r>
                          </m:den>
                        </m:f>
                      </m:e>
                    </m:d>
                  </m:sup>
                </m:sSup>
              </m:e>
            </m:nary>
            <m:r>
              <w:rPr>
                <w:rFonts w:ascii="Cambria Math" w:hAnsi="Cambria Math"/>
              </w:rPr>
              <m:t>dε</m:t>
            </m:r>
          </m:den>
        </m:f>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r>
          <w:rPr>
            <w:rFonts w:ascii="Cambria Math" w:hAnsi="Cambria Math"/>
          </w:rPr>
          <m:t>z</m:t>
        </m:r>
        <m:r>
          <m:rPr>
            <m:sty m:val="p"/>
          </m:rPr>
          <w:rPr>
            <w:rFonts w:ascii="Cambria Math" w:hAnsi="Cambria Math"/>
          </w:rPr>
          <m:t>=0)</m:t>
        </m:r>
      </m:oMath>
      <w:r w:rsidR="005D7498">
        <w:t>. Where age data was missing, individuals were assigned the median age value</w:t>
      </w:r>
      <w:r w:rsidR="00BE23A5">
        <w:t xml:space="preserve"> (&lt;1% of cases)</w:t>
      </w:r>
      <w:r w:rsidR="005D7498">
        <w:t xml:space="preserve">. Regression was then performed on posterior liabilities </w:t>
      </w:r>
      <w:r>
        <w:t>(</w:t>
      </w:r>
      <m:oMath>
        <m:r>
          <w:rPr>
            <w:rFonts w:ascii="Cambria Math" w:hAnsi="Cambria Math"/>
          </w:rPr>
          <m:t>E</m:t>
        </m:r>
        <m:d>
          <m:dPr>
            <m:ctrlPr>
              <w:rPr>
                <w:rFonts w:ascii="Cambria Math" w:hAnsi="Cambria Math"/>
                <w:b/>
              </w:rPr>
            </m:ctrlPr>
          </m:dPr>
          <m:e>
            <m:r>
              <w:rPr>
                <w:rFonts w:ascii="Cambria Math" w:hAnsi="Cambria Math"/>
              </w:rPr>
              <m:t>ε</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e>
        </m:d>
        <m:r>
          <m:rPr>
            <m:sty m:val="bi"/>
          </m:rPr>
          <w:rPr>
            <w:rFonts w:ascii="Cambria Math" w:hAnsi="Cambria Math"/>
          </w:rPr>
          <m:t>)</m:t>
        </m:r>
      </m:oMath>
      <w:r>
        <w:rPr>
          <w:b/>
        </w:rPr>
        <w:t xml:space="preserve"> </w:t>
      </w:r>
      <w:r w:rsidR="005D7498">
        <w:t>by multiplying the number of samples by the squared correlation between the expected genotype dosage and posterior mean liabilities for each of the discovery cohorts in the four ischaemic stroke phenotypes (</w:t>
      </w:r>
      <w:r w:rsidR="005253AA">
        <w:t xml:space="preserve">all IS, </w:t>
      </w:r>
      <w:r w:rsidR="005D7498">
        <w:t>CE, LAS, SVS)</w:t>
      </w:r>
      <w:r>
        <w:t>.</w:t>
      </w:r>
      <w:r w:rsidR="005D7498">
        <w:t xml:space="preserve"> Ancestry-informative principal components were included where appropriate, using the EIGENSTRAT procedure.</w:t>
      </w:r>
      <w:r w:rsidR="005D7498">
        <w:fldChar w:fldCharType="begin"/>
      </w:r>
      <w:r w:rsidR="003F2D71">
        <w:instrText xml:space="preserve"> ADDIN EN.CITE &lt;EndNote&gt;&lt;Cite&gt;&lt;Author&gt;Price&lt;/Author&gt;&lt;Year&gt;2006&lt;/Year&gt;&lt;RecNum&gt;105&lt;/RecNum&gt;&lt;DisplayText&gt;&lt;style face="superscript"&gt;20&lt;/style&gt;&lt;/DisplayText&gt;&lt;record&gt;&lt;rec-number&gt;105&lt;/rec-number&gt;&lt;foreign-keys&gt;&lt;key app="EN" db-id="2swdd0zdm5z90be5rrtv0z2h0ppewwdvz9r9" timestamp="1366822477"&gt;105&lt;/key&gt;&lt;/foreign-keys&gt;&lt;ref-type name="Journal Article"&gt;17&lt;/ref-type&gt;&lt;contributors&gt;&lt;authors&gt;&lt;author&gt;Price, A. L.&lt;/author&gt;&lt;author&gt;Patterson, N. J.&lt;/author&gt;&lt;author&gt;Plenge, R. M.&lt;/author&gt;&lt;author&gt;Weinblatt, M. E.&lt;/author&gt;&lt;author&gt;Shadick, N. A.&lt;/author&gt;&lt;author&gt;Reich, D.&lt;/author&gt;&lt;/authors&gt;&lt;/contributors&gt;&lt;auth-address&gt;Department of Genetics, Harvard Medical School, Boston, Massachusetts 02115, USA. aprice@broad.mit.edu&lt;/auth-address&gt;&lt;titles&gt;&lt;title&gt;Principal components analysis corrects for stratification in genome-wide association studies&lt;/title&gt;&lt;secondary-title&gt;Nat Genet&lt;/secondary-title&gt;&lt;/titles&gt;&lt;periodical&gt;&lt;full-title&gt;Nature Genetics&lt;/full-title&gt;&lt;abbr-1&gt;Nat. Genet.&lt;/abbr-1&gt;&lt;abbr-2&gt;Nat Genet&lt;/abbr-2&gt;&lt;/periodical&gt;&lt;pages&gt;904-9&lt;/pages&gt;&lt;volume&gt;38&lt;/volume&gt;&lt;number&gt;8&lt;/number&gt;&lt;edition&gt;2006/07/25&lt;/edition&gt;&lt;keywords&gt;&lt;keyword&gt;Algorithms&lt;/keyword&gt;&lt;keyword&gt;Alleles&lt;/keyword&gt;&lt;keyword&gt;Case-Control Studies&lt;/keyword&gt;&lt;keyword&gt;Databases, Nucleic Acid&lt;/keyword&gt;&lt;keyword&gt;Genetic Markers&lt;/keyword&gt;&lt;keyword&gt;Genome, Human&lt;/keyword&gt;&lt;keyword&gt;Genomics/ statistics &amp;amp; numerical data&lt;/keyword&gt;&lt;keyword&gt;Genotype&lt;/keyword&gt;&lt;keyword&gt;Humans&lt;/keyword&gt;&lt;keyword&gt;Phenotype&lt;/keyword&gt;&lt;keyword&gt;Polymorphism, Single Nucleotide&lt;/keyword&gt;&lt;keyword&gt;Principal Component Analysis&lt;/keyword&gt;&lt;/keywords&gt;&lt;dates&gt;&lt;year&gt;2006&lt;/year&gt;&lt;pub-dates&gt;&lt;date&gt;Aug&lt;/date&gt;&lt;/pub-dates&gt;&lt;/dates&gt;&lt;isbn&gt;1061-4036 (Print)&amp;#xD;1061-4036 (Linking)&lt;/isbn&gt;&lt;accession-num&gt;16862161&lt;/accession-num&gt;&lt;urls&gt;&lt;/urls&gt;&lt;electronic-resource-num&gt;10.1038/ng1847&lt;/electronic-resource-num&gt;&lt;remote-database-provider&gt;NLM&lt;/remote-database-provider&gt;&lt;language&gt;eng&lt;/language&gt;&lt;/record&gt;&lt;/Cite&gt;&lt;/EndNote&gt;</w:instrText>
      </w:r>
      <w:r w:rsidR="005D7498">
        <w:fldChar w:fldCharType="separate"/>
      </w:r>
      <w:r w:rsidR="003F2D71" w:rsidRPr="003F2D71">
        <w:rPr>
          <w:noProof/>
          <w:vertAlign w:val="superscript"/>
        </w:rPr>
        <w:t>20</w:t>
      </w:r>
      <w:r w:rsidR="005D7498">
        <w:fldChar w:fldCharType="end"/>
      </w:r>
      <w:r w:rsidR="005D7498">
        <w:t xml:space="preserve"> Any residual inflation was accounted for by </w:t>
      </w:r>
      <w:r w:rsidR="00727285">
        <w:t>adjusting results</w:t>
      </w:r>
      <w:r w:rsidR="005D7498">
        <w:t xml:space="preserve"> by the genomic inflation factor, </w:t>
      </w:r>
      <w:r w:rsidR="005D7498" w:rsidRPr="00857996">
        <w:rPr>
          <w:rFonts w:ascii="Times New Roman" w:hAnsi="Times New Roman" w:cs="Times New Roman"/>
        </w:rPr>
        <w:t>λ</w:t>
      </w:r>
      <w:r w:rsidR="005D7498" w:rsidRPr="00923060">
        <w:t>.</w:t>
      </w:r>
      <w:r w:rsidR="005D7498">
        <w:fldChar w:fldCharType="begin">
          <w:fldData xml:space="preserve">PEVuZE5vdGU+PENpdGU+PEF1dGhvcj5EZXZsaW48L0F1dGhvcj48WWVhcj4xOTk5PC9ZZWFyPjxS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</w:fldData>
        </w:fldChar>
      </w:r>
      <w:r w:rsidR="003F2D71">
        <w:instrText xml:space="preserve"> ADDIN EN.CITE </w:instrText>
      </w:r>
      <w:r w:rsidR="003F2D71">
        <w:fldChar w:fldCharType="begin">
          <w:fldData xml:space="preserve">PEVuZE5vdGU+PENpdGU+PEF1dGhvcj5EZXZsaW48L0F1dGhvcj48WWVhcj4xOTk5PC9ZZWFyPjxS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</w:fldData>
        </w:fldChar>
      </w:r>
      <w:r w:rsidR="003F2D71">
        <w:instrText xml:space="preserve"> ADDIN EN.CITE.DATA </w:instrText>
      </w:r>
      <w:r w:rsidR="003F2D71">
        <w:fldChar w:fldCharType="end"/>
      </w:r>
      <w:r w:rsidR="005D7498">
        <w:fldChar w:fldCharType="separate"/>
      </w:r>
      <w:r w:rsidR="003F2D71" w:rsidRPr="003F2D71">
        <w:rPr>
          <w:noProof/>
          <w:vertAlign w:val="superscript"/>
        </w:rPr>
        <w:t>21</w:t>
      </w:r>
      <w:r w:rsidR="005D7498">
        <w:fldChar w:fldCharType="end"/>
      </w:r>
      <w:r w:rsidR="000044F5">
        <w:t xml:space="preserve"> In all analyses, SNPs with imputation quality score&lt;0.7 or minor allele frequency&lt;0.01 were excluded and meta-analysis was performed using Stouffer’s method in METAL.</w:t>
      </w:r>
      <w:r w:rsidR="000044F5">
        <w:fldChar w:fldCharType="begin"/>
      </w:r>
      <w:r w:rsidR="003F2D71">
        <w:instrText xml:space="preserve"> ADDIN EN.CITE &lt;EndNote&gt;&lt;Cite&gt;&lt;Author&gt;Willer&lt;/Author&gt;&lt;Year&gt;2010&lt;/Year&gt;&lt;RecNum&gt;80&lt;/RecNum&gt;&lt;DisplayText&gt;&lt;style face="superscript"&gt;22&lt;/style&gt;&lt;/DisplayText&gt;&lt;record&gt;&lt;rec-number&gt;80&lt;/rec-number&gt;&lt;foreign-keys&gt;&lt;key app="EN" db-id="2swdd0zdm5z90be5rrtv0z2h0ppewwdvz9r9" timestamp="1366822475"&gt;80&lt;/key&gt;&lt;/foreign-keys&gt;&lt;ref-type name="Journal Article"&gt;17&lt;/ref-type&gt;&lt;contributors&gt;&lt;authors&gt;&lt;author&gt;Willer, C. J.&lt;/author&gt;&lt;author&gt;Li, Y.&lt;/author&gt;&lt;author&gt;Abecasis, G. R.&lt;/author&gt;&lt;/authors&gt;&lt;/contributors&gt;&lt;auth-address&gt;Department of Biostatistics, University of Michigan, 1420 Washington Heights, Ann Arbor, Michigan 48109, USA.&lt;/auth-address&gt;&lt;titles&gt;&lt;title&gt;METAL: fast and efficient meta-analysis of genomewide association scans&lt;/title&gt;&lt;secondary-title&gt;Bioinformatics&lt;/secondary-title&gt;&lt;/titles&gt;&lt;periodical&gt;&lt;full-title&gt;Bioinformatics&lt;/full-title&gt;&lt;abbr-1&gt;Bioinformatics&lt;/abbr-1&gt;&lt;abbr-2&gt;Bioinformatics&lt;/abbr-2&gt;&lt;/periodical&gt;&lt;pages&gt;2190-1&lt;/pages&gt;&lt;volume&gt;26&lt;/volume&gt;&lt;number&gt;17&lt;/number&gt;&lt;edition&gt;2010/07/10&lt;/edition&gt;&lt;keywords&gt;&lt;keyword&gt;Chromosome Mapping&lt;/keyword&gt;&lt;keyword&gt;Computational Biology/ methods&lt;/keyword&gt;&lt;keyword&gt;Genome-Wide Association Study&lt;/keyword&gt;&lt;keyword&gt;Software&lt;/keyword&gt;&lt;/keywords&gt;&lt;dates&gt;&lt;year&gt;2010&lt;/year&gt;&lt;pub-dates&gt;&lt;date&gt;Sep 1&lt;/date&gt;&lt;/pub-dates&gt;&lt;/dates&gt;&lt;isbn&gt;1367-4811 (Electronic)&amp;#xD;1367-4803 (Linking)&lt;/isbn&gt;&lt;accession-num&gt;20616382&lt;/accession-num&gt;&lt;urls&gt;&lt;/urls&gt;&lt;custom2&gt;2922887&lt;/custom2&gt;&lt;electronic-resource-num&gt;10.1093/bioinformatics/btq340&lt;/electronic-resource-num&gt;&lt;remote-database-provider&gt;NLM&lt;/remote-database-provider&gt;&lt;language&gt;eng&lt;/language&gt;&lt;/record&gt;&lt;/Cite&gt;&lt;/EndNote&gt;</w:instrText>
      </w:r>
      <w:r w:rsidR="000044F5">
        <w:fldChar w:fldCharType="separate"/>
      </w:r>
      <w:r w:rsidR="003F2D71" w:rsidRPr="003F2D71">
        <w:rPr>
          <w:noProof/>
          <w:vertAlign w:val="superscript"/>
        </w:rPr>
        <w:t>22</w:t>
      </w:r>
      <w:r w:rsidR="000044F5">
        <w:fldChar w:fldCharType="end"/>
      </w:r>
    </w:p>
    <w:p w14:paraId="049596B0" w14:textId="77777777" w:rsidR="005D7498" w:rsidRDefault="005D7498" w:rsidP="00291239"/>
    <w:p w14:paraId="0B599B8C" w14:textId="7AEB7F17" w:rsidR="009A69F1" w:rsidRPr="00C74C60" w:rsidRDefault="00335DB4" w:rsidP="00291239">
      <w:pPr>
        <w:rPr>
          <w:i/>
        </w:rPr>
      </w:pPr>
      <w:r w:rsidRPr="00C74C60">
        <w:rPr>
          <w:i/>
        </w:rPr>
        <w:t>Further analysis</w:t>
      </w:r>
      <w:r w:rsidR="005C5FCE" w:rsidRPr="00C74C60">
        <w:rPr>
          <w:i/>
        </w:rPr>
        <w:t xml:space="preserve"> </w:t>
      </w:r>
      <w:r w:rsidR="009A69F1" w:rsidRPr="00C74C60">
        <w:rPr>
          <w:i/>
        </w:rPr>
        <w:t xml:space="preserve">of a novel locus </w:t>
      </w:r>
      <w:r w:rsidRPr="00C74C60">
        <w:rPr>
          <w:i/>
        </w:rPr>
        <w:t xml:space="preserve">associated </w:t>
      </w:r>
      <w:r w:rsidR="009A69F1" w:rsidRPr="00C74C60">
        <w:rPr>
          <w:i/>
        </w:rPr>
        <w:t xml:space="preserve">with </w:t>
      </w:r>
      <w:r w:rsidR="0086660A" w:rsidRPr="00C74C60">
        <w:rPr>
          <w:i/>
        </w:rPr>
        <w:t>s</w:t>
      </w:r>
      <w:r w:rsidR="009A69F1" w:rsidRPr="00C74C60">
        <w:rPr>
          <w:i/>
        </w:rPr>
        <w:t xml:space="preserve">mall </w:t>
      </w:r>
      <w:r w:rsidR="0086660A" w:rsidRPr="00C74C60">
        <w:rPr>
          <w:i/>
        </w:rPr>
        <w:t>v</w:t>
      </w:r>
      <w:r w:rsidR="009A69F1" w:rsidRPr="00C74C60">
        <w:rPr>
          <w:i/>
        </w:rPr>
        <w:t xml:space="preserve">essel </w:t>
      </w:r>
      <w:r w:rsidR="0086660A" w:rsidRPr="00C74C60">
        <w:rPr>
          <w:i/>
        </w:rPr>
        <w:t>s</w:t>
      </w:r>
      <w:r w:rsidR="009A69F1" w:rsidRPr="00C74C60">
        <w:rPr>
          <w:i/>
        </w:rPr>
        <w:t xml:space="preserve">troke </w:t>
      </w:r>
    </w:p>
    <w:p w14:paraId="7CDA306E" w14:textId="239DA7CB" w:rsidR="00202610" w:rsidRDefault="000D3E9D" w:rsidP="00291239">
      <w:r>
        <w:t xml:space="preserve">For </w:t>
      </w:r>
      <w:r w:rsidR="00202610">
        <w:t xml:space="preserve">a </w:t>
      </w:r>
      <w:r w:rsidR="00310366">
        <w:t>novel variant</w:t>
      </w:r>
      <w:r w:rsidR="00335DB4">
        <w:t xml:space="preserve"> associated with SVS</w:t>
      </w:r>
      <w:r>
        <w:t xml:space="preserve">, we </w:t>
      </w:r>
      <w:r w:rsidR="007A6E64">
        <w:t xml:space="preserve">performed further analysis to elucidate the association for different groups based on age-at-onset. </w:t>
      </w:r>
      <w:r w:rsidR="0090276F">
        <w:t xml:space="preserve">Firstly, </w:t>
      </w:r>
      <w:r w:rsidR="004C330A">
        <w:t xml:space="preserve">for datasets in </w:t>
      </w:r>
      <w:r w:rsidR="00D24F19">
        <w:t>stage I and II</w:t>
      </w:r>
      <w:r w:rsidR="004C330A">
        <w:t xml:space="preserve">, </w:t>
      </w:r>
      <w:r w:rsidR="0090276F">
        <w:t>w</w:t>
      </w:r>
      <w:r w:rsidR="007A6E64">
        <w:t xml:space="preserve">e </w:t>
      </w:r>
      <w:r>
        <w:t xml:space="preserve">divided the cases into quartiles based on age-at-onset and estimated the association of the SNP with each quartile </w:t>
      </w:r>
      <w:r w:rsidR="000D59E4">
        <w:t>using</w:t>
      </w:r>
      <w:r>
        <w:t xml:space="preserve"> logistic regression</w:t>
      </w:r>
      <w:r w:rsidR="000D59E4">
        <w:t xml:space="preserve"> with all controls</w:t>
      </w:r>
      <w:r>
        <w:t>, meta-analysing using a fixed-effects inverse variance weighted approach</w:t>
      </w:r>
      <w:r w:rsidR="00F83FFA">
        <w:t xml:space="preserve"> (data not available in BRAINS, MGH-GASROS, ISGS/SWISS)</w:t>
      </w:r>
      <w:r>
        <w:t>.</w:t>
      </w:r>
      <w:r w:rsidR="00644289">
        <w:t xml:space="preserve"> </w:t>
      </w:r>
      <w:r w:rsidR="0090276F">
        <w:t>Secondly, we interrogated associations at the locus in non-</w:t>
      </w:r>
      <w:r w:rsidR="00C06DFA">
        <w:t>European ancestry</w:t>
      </w:r>
      <w:r w:rsidR="0090276F">
        <w:t xml:space="preserve"> populations, comprising 657 small vessel </w:t>
      </w:r>
      <w:r w:rsidR="007914CA">
        <w:t xml:space="preserve">African-American </w:t>
      </w:r>
      <w:r w:rsidR="0090276F">
        <w:t>stroke cases and 3,251</w:t>
      </w:r>
      <w:r w:rsidR="007914CA">
        <w:t xml:space="preserve"> matched </w:t>
      </w:r>
      <w:r w:rsidR="0090276F">
        <w:t>controls from</w:t>
      </w:r>
      <w:r w:rsidR="00A13E77">
        <w:t xml:space="preserve"> the</w:t>
      </w:r>
      <w:r w:rsidR="0090276F">
        <w:t xml:space="preserve"> </w:t>
      </w:r>
      <w:r w:rsidR="007914CA" w:rsidRPr="0052470A">
        <w:t>NINDS Stroke Genetics Network</w:t>
      </w:r>
      <w:r w:rsidR="0090276F">
        <w:t xml:space="preserve"> and </w:t>
      </w:r>
      <w:r w:rsidR="007914CA">
        <w:t>African or African-Cari</w:t>
      </w:r>
      <w:r w:rsidR="00B83E7E">
        <w:t>b</w:t>
      </w:r>
      <w:r w:rsidR="007914CA">
        <w:t xml:space="preserve">bean ancestry individuals from </w:t>
      </w:r>
      <w:r w:rsidR="0090276F">
        <w:t>the South London Ethnicity and Stroke Study</w:t>
      </w:r>
      <w:r w:rsidR="00ED7C60">
        <w:t xml:space="preserve"> (SLESS)</w:t>
      </w:r>
      <w:r w:rsidR="0090276F">
        <w:t>,</w:t>
      </w:r>
      <w:r w:rsidR="00815D65" w:rsidRPr="00815D65">
        <w:t xml:space="preserve"> </w:t>
      </w:r>
      <w:r w:rsidR="00815D65">
        <w:fldChar w:fldCharType="begin">
          <w:fldData xml:space="preserve">PEVuZE5vdGU+PENpdGUgRXhjbHVkZUF1dGg9IjEiPjxZZWFyPjIwMTU8L1llYXI+PFJlY051bT42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</w:fldData>
        </w:fldChar>
      </w:r>
      <w:r w:rsidR="003F2D71">
        <w:instrText xml:space="preserve"> ADDIN EN.CITE </w:instrText>
      </w:r>
      <w:r w:rsidR="003F2D71">
        <w:fldChar w:fldCharType="begin">
          <w:fldData xml:space="preserve">PEVuZE5vdGU+PENpdGUgRXhjbHVkZUF1dGg9IjEiPjxZZWFyPjIwMTU8L1llYXI+PFJlY051bT42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</w:fldData>
        </w:fldChar>
      </w:r>
      <w:r w:rsidR="003F2D71">
        <w:instrText xml:space="preserve"> ADDIN EN.CITE.DATA </w:instrText>
      </w:r>
      <w:r w:rsidR="003F2D71">
        <w:fldChar w:fldCharType="end"/>
      </w:r>
      <w:r w:rsidR="00815D65">
        <w:fldChar w:fldCharType="separate"/>
      </w:r>
      <w:r w:rsidR="003F2D71" w:rsidRPr="003F2D71">
        <w:rPr>
          <w:noProof/>
          <w:vertAlign w:val="superscript"/>
        </w:rPr>
        <w:t>2, 23</w:t>
      </w:r>
      <w:r w:rsidR="00815D65">
        <w:fldChar w:fldCharType="end"/>
      </w:r>
      <w:r w:rsidR="0090276F">
        <w:t xml:space="preserve"> and 314 </w:t>
      </w:r>
      <w:r w:rsidR="00245B5C">
        <w:t>SVS</w:t>
      </w:r>
      <w:r w:rsidR="0090276F">
        <w:t xml:space="preserve"> cases and 5,193 controls of Pakistani ancestry from the RACE study.</w:t>
      </w:r>
      <w:r w:rsidR="0090276F">
        <w:fldChar w:fldCharType="begin">
          <w:fldData xml:space="preserve">PEVuZE5vdGU+PENpdGU+PEF1dGhvcj5UcmF5bG9yPC9BdXRob3I+PFllYXI+MjAxMjwvWWVhcj48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</w:fldData>
        </w:fldChar>
      </w:r>
      <w:r w:rsidR="003F2D71">
        <w:instrText xml:space="preserve"> ADDIN EN.CITE </w:instrText>
      </w:r>
      <w:r w:rsidR="003F2D71">
        <w:fldChar w:fldCharType="begin">
          <w:fldData xml:space="preserve">PEVuZE5vdGU+PENpdGU+PEF1dGhvcj5UcmF5bG9yPC9BdXRob3I+PFllYXI+MjAxMjwvWWVhcj48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</w:fldData>
        </w:fldChar>
      </w:r>
      <w:r w:rsidR="003F2D71">
        <w:instrText xml:space="preserve"> ADDIN EN.CITE.DATA </w:instrText>
      </w:r>
      <w:r w:rsidR="003F2D71">
        <w:fldChar w:fldCharType="end"/>
      </w:r>
      <w:r w:rsidR="0090276F">
        <w:fldChar w:fldCharType="separate"/>
      </w:r>
      <w:r w:rsidR="003F2D71" w:rsidRPr="003F2D71">
        <w:rPr>
          <w:noProof/>
          <w:vertAlign w:val="superscript"/>
        </w:rPr>
        <w:t>3</w:t>
      </w:r>
      <w:r w:rsidR="0090276F">
        <w:fldChar w:fldCharType="end"/>
      </w:r>
      <w:r w:rsidR="005A3F6E">
        <w:t xml:space="preserve"> We used logistic regression</w:t>
      </w:r>
      <w:r w:rsidR="00D81B71">
        <w:t xml:space="preserve"> to evaluate the association within each group, and evaluated the overall transethnic association by meta-analysing using Stouffer’s method.</w:t>
      </w:r>
    </w:p>
    <w:p w14:paraId="1E8C9E5A" w14:textId="77777777" w:rsidR="00AC71FA" w:rsidRDefault="00AC71FA" w:rsidP="00291239"/>
    <w:p w14:paraId="78F2C8D3" w14:textId="22C47EA3" w:rsidR="000A328A" w:rsidRPr="008709AC" w:rsidRDefault="00335DB4" w:rsidP="00291239">
      <w:r>
        <w:t>In addition</w:t>
      </w:r>
      <w:r w:rsidR="008709AC">
        <w:t xml:space="preserve">, we explored association </w:t>
      </w:r>
      <w:r>
        <w:t xml:space="preserve">of the SNP </w:t>
      </w:r>
      <w:r w:rsidR="008709AC">
        <w:t xml:space="preserve">with other </w:t>
      </w:r>
      <w:r w:rsidR="00245B5C">
        <w:t>SVD</w:t>
      </w:r>
      <w:r w:rsidR="00D700F3">
        <w:t xml:space="preserve"> phenotypes. We evaluated association of the SNP with</w:t>
      </w:r>
      <w:r w:rsidR="008709AC">
        <w:t xml:space="preserve"> </w:t>
      </w:r>
      <w:r w:rsidR="00115A09">
        <w:t xml:space="preserve">1) </w:t>
      </w:r>
      <w:r w:rsidR="008709AC">
        <w:t>white matter hyperintensity volumes (WMHV)</w:t>
      </w:r>
      <w:r w:rsidR="00115A09">
        <w:t xml:space="preserve"> </w:t>
      </w:r>
      <w:r w:rsidR="0068145B">
        <w:t xml:space="preserve">measured on T2-weighted MRI </w:t>
      </w:r>
      <w:r w:rsidR="00115A09">
        <w:t xml:space="preserve">in 3,670 </w:t>
      </w:r>
      <w:r w:rsidR="0068145B">
        <w:t xml:space="preserve">ischaemic </w:t>
      </w:r>
      <w:r w:rsidR="00115A09">
        <w:t>stroke patients</w:t>
      </w:r>
      <w:r w:rsidR="00254602">
        <w:t xml:space="preserve"> of European ancestry</w:t>
      </w:r>
      <w:r w:rsidR="00D700F3">
        <w:t>,</w:t>
      </w:r>
      <w:r w:rsidR="00C1702C">
        <w:fldChar w:fldCharType="begin"/>
      </w:r>
      <w:r w:rsidR="003F2D71">
        <w:instrText xml:space="preserve"> ADDIN EN.CITE &lt;EndNote&gt;&lt;Cite ExcludeYear="1"&gt;&lt;Author&gt;Traylor&lt;/Author&gt;&lt;RecNum&gt;666&lt;/RecNum&gt;&lt;DisplayText&gt;&lt;style face="superscript"&gt;24&lt;/style&gt;&lt;/DisplayText&gt;&lt;record&gt;&lt;rec-number&gt;666&lt;/rec-number&gt;&lt;foreign-keys&gt;&lt;key app="EN" db-id="2swdd0zdm5z90be5rrtv0z2h0ppewwdvz9r9" timestamp="1449440850"&gt;666&lt;/key&gt;&lt;/foreign-keys&gt;&lt;ref-type name="Journal Article"&gt;17&lt;/ref-type&gt;&lt;contributors&gt;&lt;authors&gt;&lt;author&gt;Traylor, M.&lt;/author&gt;&lt;author&gt;Zhang, C. &lt;/author&gt;&lt;author&gt;Adib-Samii, P.&lt;/author&gt;&lt;author&gt;Bevan, S.&lt;/author&gt;&lt;author&gt;Thijs, V.&lt;/author&gt;&lt;author&gt;Lemmens, R.&lt;/author&gt;&lt;author&gt;Rost, N.&lt;/author&gt;&lt;/authors&gt;&lt;/contributors&gt;&lt;titles&gt;&lt;title&gt;Genome-wide Meta-analysis of Cerebral White Matter Hyperintensities in Patients with Stroke &lt;/title&gt;&lt;secondary-title&gt;Neurology (in press)&lt;/secondary-title&gt;&lt;/titles&gt;&lt;periodical&gt;&lt;full-title&gt;Neurology (in press)&lt;/full-title&gt;&lt;/periodical&gt;&lt;dates&gt;&lt;/dates&gt;&lt;urls&gt;&lt;/urls&gt;&lt;/record&gt;&lt;/Cite&gt;&lt;/EndNote&gt;</w:instrText>
      </w:r>
      <w:r w:rsidR="00C1702C">
        <w:fldChar w:fldCharType="separate"/>
      </w:r>
      <w:r w:rsidR="003F2D71" w:rsidRPr="003F2D71">
        <w:rPr>
          <w:noProof/>
          <w:vertAlign w:val="superscript"/>
        </w:rPr>
        <w:t>24</w:t>
      </w:r>
      <w:r w:rsidR="00C1702C">
        <w:fldChar w:fldCharType="end"/>
      </w:r>
      <w:r w:rsidR="00D700F3">
        <w:t xml:space="preserve"> </w:t>
      </w:r>
      <w:r w:rsidR="00115A09">
        <w:t>2)</w:t>
      </w:r>
      <w:r w:rsidR="00D700F3">
        <w:t xml:space="preserve"> in </w:t>
      </w:r>
      <w:r w:rsidR="00727285">
        <w:t>MRI-defined</w:t>
      </w:r>
      <w:r w:rsidR="00D700F3">
        <w:t xml:space="preserve"> </w:t>
      </w:r>
      <w:r w:rsidR="00BD2D4D">
        <w:t xml:space="preserve">small subcortical brain infarcts (SSBI) </w:t>
      </w:r>
      <w:r w:rsidR="00D700F3">
        <w:t>brain infarcts</w:t>
      </w:r>
      <w:r w:rsidR="00115A09">
        <w:t xml:space="preserve"> in 17,197 </w:t>
      </w:r>
      <w:r w:rsidR="00727285">
        <w:t>trans</w:t>
      </w:r>
      <w:r w:rsidR="00845479">
        <w:t>-</w:t>
      </w:r>
      <w:r w:rsidR="00727285">
        <w:t xml:space="preserve">ethnic </w:t>
      </w:r>
      <w:r w:rsidR="00115A09">
        <w:t xml:space="preserve">individuals </w:t>
      </w:r>
      <w:r w:rsidR="00537483">
        <w:t xml:space="preserve">(85.7% European; </w:t>
      </w:r>
      <w:r w:rsidR="00212702">
        <w:t>8.8</w:t>
      </w:r>
      <w:r w:rsidR="00845479">
        <w:t xml:space="preserve">% African-American; 3.5% Hispanic; </w:t>
      </w:r>
      <w:r w:rsidR="00212702">
        <w:t>1.0</w:t>
      </w:r>
      <w:r w:rsidR="00845479">
        <w:t xml:space="preserve">% Chinese; 1.0% Malay) </w:t>
      </w:r>
      <w:r w:rsidR="0068145B">
        <w:t>from community st</w:t>
      </w:r>
      <w:r w:rsidR="00727285">
        <w:t>udies recruited within the neuro-</w:t>
      </w:r>
      <w:r w:rsidR="0068145B">
        <w:t xml:space="preserve">CHARGE consortium </w:t>
      </w:r>
      <w:r w:rsidR="00115A09">
        <w:t>(</w:t>
      </w:r>
      <w:r w:rsidR="000574DD">
        <w:t xml:space="preserve">mean age </w:t>
      </w:r>
      <w:r w:rsidR="000574DD" w:rsidRPr="000574DD">
        <w:t>68.90 ± 10.31</w:t>
      </w:r>
      <w:r w:rsidR="000574DD">
        <w:t xml:space="preserve">; </w:t>
      </w:r>
      <w:r w:rsidR="00115A09">
        <w:t>1</w:t>
      </w:r>
      <w:r w:rsidR="00644289">
        <w:t>,</w:t>
      </w:r>
      <w:r w:rsidR="00115A09">
        <w:t xml:space="preserve">986 with </w:t>
      </w:r>
      <w:r w:rsidR="00115A09" w:rsidRPr="00C25E03">
        <w:t>infarcts)</w:t>
      </w:r>
      <w:r w:rsidR="00727285" w:rsidRPr="00C25E03">
        <w:t>.</w:t>
      </w:r>
      <w:r w:rsidR="00BD2D4D">
        <w:t xml:space="preserve"> </w:t>
      </w:r>
      <w:r w:rsidR="00F12671">
        <w:t xml:space="preserve">SSBI </w:t>
      </w:r>
      <w:r w:rsidR="00727285">
        <w:t xml:space="preserve">were defined as </w:t>
      </w:r>
      <w:r w:rsidR="00727285" w:rsidRPr="00537944">
        <w:t>MRI-defined brain infarct</w:t>
      </w:r>
      <w:r w:rsidR="00727285">
        <w:t>s</w:t>
      </w:r>
      <w:r w:rsidR="007F446B">
        <w:t xml:space="preserve"> of 3-15 mm or 3-20 mm in size, </w:t>
      </w:r>
      <w:r w:rsidR="00727285" w:rsidRPr="00537944">
        <w:t>located in the basal ganglia, the white matter, or the brainstem</w:t>
      </w:r>
      <w:r w:rsidR="00727285">
        <w:t xml:space="preserve">. Association analysis was performed overall, and for the subset of </w:t>
      </w:r>
      <w:r w:rsidR="007F446B">
        <w:t>cases</w:t>
      </w:r>
      <w:r w:rsidR="00727285">
        <w:t xml:space="preserve"> with extensive WMH burden – defined as the top age-specific quartile </w:t>
      </w:r>
      <w:r w:rsidR="008F6476">
        <w:t>of</w:t>
      </w:r>
      <w:r w:rsidR="00727285">
        <w:t xml:space="preserve"> WMH volume on a quantitative scale </w:t>
      </w:r>
      <w:r w:rsidR="008F6476">
        <w:t>or</w:t>
      </w:r>
      <w:r w:rsidR="00727285">
        <w:t xml:space="preserve"> </w:t>
      </w:r>
      <w:r w:rsidR="00727285" w:rsidRPr="00791C39">
        <w:t xml:space="preserve">above </w:t>
      </w:r>
      <w:r w:rsidR="008F6476">
        <w:t xml:space="preserve">the </w:t>
      </w:r>
      <w:r w:rsidR="00727285" w:rsidRPr="00791C39">
        <w:t>age-specific median by 5-year age-categ</w:t>
      </w:r>
      <w:r w:rsidR="00727285">
        <w:t xml:space="preserve">ories for studies using </w:t>
      </w:r>
      <w:r w:rsidR="00727285" w:rsidRPr="00791C39">
        <w:t>semi-q</w:t>
      </w:r>
      <w:r w:rsidR="00727285">
        <w:t>uantitative measurements of WMH burden; N=549;</w:t>
      </w:r>
      <w:r w:rsidR="00537944">
        <w:t xml:space="preserve"> </w:t>
      </w:r>
      <w:r w:rsidR="00115A09">
        <w:t>3)</w:t>
      </w:r>
      <w:r w:rsidR="00727285">
        <w:t xml:space="preserve"> </w:t>
      </w:r>
      <w:r w:rsidR="008709AC">
        <w:t>ICH</w:t>
      </w:r>
      <w:r w:rsidR="00115A09">
        <w:t xml:space="preserve"> in 1,545 </w:t>
      </w:r>
      <w:r w:rsidR="006D6BE7">
        <w:t xml:space="preserve">European ancestry </w:t>
      </w:r>
      <w:r w:rsidR="00115A09">
        <w:t>cases and 1,481 controls</w:t>
      </w:r>
      <w:r w:rsidR="005D3D26">
        <w:t xml:space="preserve">, </w:t>
      </w:r>
      <w:r w:rsidR="008F75E8">
        <w:t>described previously,</w:t>
      </w:r>
      <w:r w:rsidR="008F75E8">
        <w:fldChar w:fldCharType="begin">
          <w:fldData xml:space="preserve">PEVuZE5vdGU+PENpdGU+PEF1dGhvcj5Xb288L0F1dGhvcj48WWVhcj4yMDE0PC9ZZWFyPjxSZWNO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=
</w:fldData>
        </w:fldChar>
      </w:r>
      <w:r w:rsidR="008F75E8">
        <w:instrText xml:space="preserve"> ADDIN EN.CITE </w:instrText>
      </w:r>
      <w:r w:rsidR="008F75E8">
        <w:fldChar w:fldCharType="begin">
          <w:fldData xml:space="preserve">PEVuZE5vdGU+PENpdGU+PEF1dGhvcj5Xb288L0F1dGhvcj48WWVhcj4yMDE0PC9ZZWFyPjxSZWNO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=
</w:fldData>
        </w:fldChar>
      </w:r>
      <w:r w:rsidR="008F75E8">
        <w:instrText xml:space="preserve"> ADDIN EN.CITE.DATA </w:instrText>
      </w:r>
      <w:r w:rsidR="008F75E8">
        <w:fldChar w:fldCharType="end"/>
      </w:r>
      <w:r w:rsidR="008F75E8">
        <w:fldChar w:fldCharType="separate"/>
      </w:r>
      <w:r w:rsidR="008F75E8" w:rsidRPr="003F2D71">
        <w:rPr>
          <w:noProof/>
          <w:vertAlign w:val="superscript"/>
        </w:rPr>
        <w:t>25</w:t>
      </w:r>
      <w:r w:rsidR="008F75E8">
        <w:fldChar w:fldCharType="end"/>
      </w:r>
      <w:r w:rsidR="008F75E8">
        <w:t xml:space="preserve"> </w:t>
      </w:r>
      <w:r w:rsidR="005D3D26">
        <w:t xml:space="preserve">and stratified </w:t>
      </w:r>
      <w:r w:rsidR="0068145B">
        <w:t xml:space="preserve">according to </w:t>
      </w:r>
      <w:r w:rsidR="005D3D26">
        <w:t xml:space="preserve">lobar </w:t>
      </w:r>
      <w:r w:rsidR="0068145B">
        <w:t>or</w:t>
      </w:r>
      <w:r w:rsidR="005D3D26">
        <w:t xml:space="preserve"> nonlobar location</w:t>
      </w:r>
      <w:r w:rsidR="008709AC">
        <w:t>.</w:t>
      </w:r>
      <w:r w:rsidR="008F75E8" w:rsidDel="008F75E8">
        <w:t xml:space="preserve"> </w:t>
      </w:r>
    </w:p>
    <w:p w14:paraId="150F3673" w14:textId="77777777" w:rsidR="000A328A" w:rsidRDefault="000A328A" w:rsidP="00291239"/>
    <w:p w14:paraId="7F7BBD74" w14:textId="12B10E6D" w:rsidR="0000014C" w:rsidRPr="00C74C60" w:rsidRDefault="0000014C" w:rsidP="00291239">
      <w:pPr>
        <w:rPr>
          <w:i/>
        </w:rPr>
      </w:pPr>
      <w:r w:rsidRPr="00C74C60">
        <w:rPr>
          <w:i/>
        </w:rPr>
        <w:t xml:space="preserve">Evaluation of regulatory chromatin states, </w:t>
      </w:r>
      <w:r w:rsidR="002F422B" w:rsidRPr="00C74C60">
        <w:rPr>
          <w:i/>
        </w:rPr>
        <w:t xml:space="preserve">mRNA expression </w:t>
      </w:r>
      <w:r w:rsidR="002F422B">
        <w:rPr>
          <w:i/>
        </w:rPr>
        <w:t>and DNA</w:t>
      </w:r>
      <w:r w:rsidRPr="00C74C60">
        <w:rPr>
          <w:i/>
        </w:rPr>
        <w:t xml:space="preserve"> methylation </w:t>
      </w:r>
    </w:p>
    <w:p w14:paraId="64F03555" w14:textId="4E13B8C9" w:rsidR="00BB21D9" w:rsidRPr="00F157B2" w:rsidRDefault="00656D44" w:rsidP="00291239">
      <w:pPr>
        <w:rPr>
          <w:b/>
          <w:i/>
        </w:rPr>
      </w:pPr>
      <w:r w:rsidRPr="00F157B2">
        <w:t>To investigate a novel locus, we used existing resources and perform</w:t>
      </w:r>
      <w:r w:rsidR="00F45F88">
        <w:t>ed</w:t>
      </w:r>
      <w:r w:rsidRPr="00F157B2">
        <w:t xml:space="preserve"> some further analyses to characterize its regulatory potential. </w:t>
      </w:r>
      <w:r w:rsidR="00312626">
        <w:t>We interrogated chromatin states and regulatory motifs from ENCODE and Epigenomics Roadmap using Haploreg v4.1.</w:t>
      </w:r>
      <w:r w:rsidR="002C75DE">
        <w:fldChar w:fldCharType="begin">
          <w:fldData xml:space="preserve">PEVuZE5vdGU+PENpdGU+PEF1dGhvcj5XYXJkPC9BdXRob3I+PFllYXI+MjAxMjwvWWVhcj48UmVj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</w:fldData>
        </w:fldChar>
      </w:r>
      <w:r w:rsidR="003F2D71">
        <w:instrText xml:space="preserve"> ADDIN EN.CITE </w:instrText>
      </w:r>
      <w:r w:rsidR="003F2D71">
        <w:fldChar w:fldCharType="begin">
          <w:fldData xml:space="preserve">PEVuZE5vdGU+PENpdGU+PEF1dGhvcj5XYXJkPC9BdXRob3I+PFllYXI+MjAxMjwvWWVhcj48UmVj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</w:fldData>
        </w:fldChar>
      </w:r>
      <w:r w:rsidR="003F2D71">
        <w:instrText xml:space="preserve"> ADDIN EN.CITE.DATA </w:instrText>
      </w:r>
      <w:r w:rsidR="003F2D71">
        <w:fldChar w:fldCharType="end"/>
      </w:r>
      <w:r w:rsidR="002C75DE">
        <w:fldChar w:fldCharType="separate"/>
      </w:r>
      <w:r w:rsidR="003F2D71" w:rsidRPr="003F2D71">
        <w:rPr>
          <w:noProof/>
          <w:vertAlign w:val="superscript"/>
        </w:rPr>
        <w:t>26</w:t>
      </w:r>
      <w:r w:rsidR="002C75DE">
        <w:fldChar w:fldCharType="end"/>
      </w:r>
      <w:r w:rsidR="002C75DE">
        <w:t xml:space="preserve"> We </w:t>
      </w:r>
      <w:r w:rsidR="00AF5334">
        <w:t xml:space="preserve">also </w:t>
      </w:r>
      <w:r w:rsidR="002C75DE">
        <w:t xml:space="preserve">evaluated whether </w:t>
      </w:r>
      <w:r w:rsidR="00AF5334">
        <w:t xml:space="preserve">the </w:t>
      </w:r>
      <w:r w:rsidR="002C75DE">
        <w:t>associated SNP influence</w:t>
      </w:r>
      <w:r w:rsidR="00AF5334">
        <w:t>s</w:t>
      </w:r>
      <w:r w:rsidR="002C75DE">
        <w:t xml:space="preserve"> gene expression using GTEx portal.</w:t>
      </w:r>
      <w:r w:rsidR="002C75DE">
        <w:fldChar w:fldCharType="begin">
          <w:fldData xml:space="preserve">PEVuZE5vdGU+PENpdGUgRXhjbHVkZUF1dGg9IjEiPjxZZWFyPjIwMTU8L1llYXI+PFJlY051bT42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</w:fldData>
        </w:fldChar>
      </w:r>
      <w:r w:rsidR="003F2D71">
        <w:instrText xml:space="preserve"> ADDIN EN.CITE </w:instrText>
      </w:r>
      <w:r w:rsidR="003F2D71">
        <w:fldChar w:fldCharType="begin">
          <w:fldData xml:space="preserve">PEVuZE5vdGU+PENpdGUgRXhjbHVkZUF1dGg9IjEiPjxZZWFyPjIwMTU8L1llYXI+PFJlY051bT42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</w:fldData>
        </w:fldChar>
      </w:r>
      <w:r w:rsidR="003F2D71">
        <w:instrText xml:space="preserve"> ADDIN EN.CITE.DATA </w:instrText>
      </w:r>
      <w:r w:rsidR="003F2D71">
        <w:fldChar w:fldCharType="end"/>
      </w:r>
      <w:r w:rsidR="002C75DE">
        <w:fldChar w:fldCharType="separate"/>
      </w:r>
      <w:r w:rsidR="003F2D71" w:rsidRPr="003F2D71">
        <w:rPr>
          <w:noProof/>
          <w:vertAlign w:val="superscript"/>
        </w:rPr>
        <w:t>27</w:t>
      </w:r>
      <w:r w:rsidR="002C75DE">
        <w:fldChar w:fldCharType="end"/>
      </w:r>
      <w:r w:rsidR="002C75DE">
        <w:t xml:space="preserve"> </w:t>
      </w:r>
      <w:r w:rsidR="00AF5334">
        <w:t>Upon identifying an association between the SNP and expression of a nearby gene, we evaluated the evidence that the association signal for SVS and gene expression derive</w:t>
      </w:r>
      <w:r w:rsidR="00E34313">
        <w:t>s</w:t>
      </w:r>
      <w:r w:rsidR="00AF5334">
        <w:t xml:space="preserve"> from the same causal variant using a Bayesian colocalisation test.</w:t>
      </w:r>
      <w:r w:rsidR="001B771A">
        <w:fldChar w:fldCharType="begin">
          <w:fldData xml:space="preserve">PEVuZE5vdGU+PENpdGU+PEF1dGhvcj5HaWFtYmFydG9sb21laTwvQXV0aG9yPjxZZWFyPjIwMTQ8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</w:fldData>
        </w:fldChar>
      </w:r>
      <w:r w:rsidR="001B771A">
        <w:instrText xml:space="preserve"> ADDIN EN.CITE </w:instrText>
      </w:r>
      <w:r w:rsidR="001B771A">
        <w:fldChar w:fldCharType="begin">
          <w:fldData xml:space="preserve">PEVuZE5vdGU+PENpdGU+PEF1dGhvcj5HaWFtYmFydG9sb21laTwvQXV0aG9yPjxZZWFyPjIwMTQ8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</w:fldData>
        </w:fldChar>
      </w:r>
      <w:r w:rsidR="001B771A">
        <w:instrText xml:space="preserve"> ADDIN EN.CITE.DATA </w:instrText>
      </w:r>
      <w:r w:rsidR="001B771A">
        <w:fldChar w:fldCharType="end"/>
      </w:r>
      <w:r w:rsidR="001B771A">
        <w:fldChar w:fldCharType="separate"/>
      </w:r>
      <w:r w:rsidR="001B771A" w:rsidRPr="001B771A">
        <w:rPr>
          <w:noProof/>
          <w:vertAlign w:val="superscript"/>
        </w:rPr>
        <w:t>28</w:t>
      </w:r>
      <w:r w:rsidR="001B771A">
        <w:fldChar w:fldCharType="end"/>
      </w:r>
      <w:r w:rsidR="00BB21D9">
        <w:t xml:space="preserve"> Using the R</w:t>
      </w:r>
      <w:r w:rsidR="00BB21D9" w:rsidRPr="00BB21D9">
        <w:t xml:space="preserve"> coloc package (</w:t>
      </w:r>
      <w:hyperlink r:id="rId11" w:history="1">
        <w:r w:rsidR="00BB21D9" w:rsidRPr="00F715D6">
          <w:rPr>
            <w:rStyle w:val="Hyperlink"/>
          </w:rPr>
          <w:t>http://cran.r-project.org/web/packages/coloc</w:t>
        </w:r>
      </w:hyperlink>
      <w:r w:rsidR="00BB21D9" w:rsidRPr="00BB21D9">
        <w:t>)</w:t>
      </w:r>
      <w:r w:rsidR="00BB21D9">
        <w:t>, we compared 5 models</w:t>
      </w:r>
      <w:r w:rsidR="00E0530B">
        <w:t xml:space="preserve"> for SNPs with 50K</w:t>
      </w:r>
      <w:r w:rsidR="00BB21D9">
        <w:t>b of our lead SNP</w:t>
      </w:r>
      <w:r w:rsidR="006D1350">
        <w:t xml:space="preserve"> using the appr</w:t>
      </w:r>
      <w:r w:rsidR="0014355F">
        <w:t>o</w:t>
      </w:r>
      <w:r w:rsidR="006D1350">
        <w:t>a</w:t>
      </w:r>
      <w:r w:rsidR="0014355F">
        <w:t>ch</w:t>
      </w:r>
      <w:r w:rsidR="00BB21D9">
        <w:t xml:space="preserve"> (</w:t>
      </w:r>
      <w:r w:rsidR="00BB21D9" w:rsidRPr="00F157B2">
        <w:t>H</w:t>
      </w:r>
      <w:r w:rsidR="00BB21D9" w:rsidRPr="00F157B2">
        <w:rPr>
          <w:vertAlign w:val="subscript"/>
        </w:rPr>
        <w:t>0</w:t>
      </w:r>
      <w:r w:rsidR="00BB21D9" w:rsidRPr="00F157B2">
        <w:t>: No association with either trait</w:t>
      </w:r>
      <w:r w:rsidR="00BB21D9">
        <w:t xml:space="preserve">; </w:t>
      </w:r>
      <w:r w:rsidR="00BB21D9" w:rsidRPr="00F157B2">
        <w:t>H</w:t>
      </w:r>
      <w:r w:rsidR="00BB21D9" w:rsidRPr="00F157B2">
        <w:rPr>
          <w:vertAlign w:val="subscript"/>
        </w:rPr>
        <w:t>1</w:t>
      </w:r>
      <w:r w:rsidR="00BB21D9" w:rsidRPr="00F157B2">
        <w:t>: Association with SVS, not with expression</w:t>
      </w:r>
      <w:r w:rsidR="00BB21D9">
        <w:t xml:space="preserve">; </w:t>
      </w:r>
      <w:r w:rsidR="00BB21D9" w:rsidRPr="00F157B2">
        <w:t>H</w:t>
      </w:r>
      <w:r w:rsidR="00BB21D9" w:rsidRPr="00F157B2">
        <w:rPr>
          <w:vertAlign w:val="subscript"/>
        </w:rPr>
        <w:t>2</w:t>
      </w:r>
      <w:r w:rsidR="00BB21D9" w:rsidRPr="00F157B2">
        <w:t>: Association with expression, not with SVS</w:t>
      </w:r>
      <w:r w:rsidR="00BB21D9">
        <w:t xml:space="preserve">; </w:t>
      </w:r>
      <w:r w:rsidR="00BB21D9" w:rsidRPr="00F157B2">
        <w:t>H</w:t>
      </w:r>
      <w:r w:rsidR="00BB21D9" w:rsidRPr="00F157B2">
        <w:rPr>
          <w:vertAlign w:val="subscript"/>
        </w:rPr>
        <w:t>3</w:t>
      </w:r>
      <w:r w:rsidR="00BB21D9" w:rsidRPr="00F157B2">
        <w:t>: Association with SVS and expression, two independent SNPs</w:t>
      </w:r>
      <w:r w:rsidR="00BB21D9">
        <w:t xml:space="preserve">; </w:t>
      </w:r>
      <w:r w:rsidR="00BB21D9" w:rsidRPr="00F157B2">
        <w:t>H</w:t>
      </w:r>
      <w:r w:rsidR="00BB21D9" w:rsidRPr="00F157B2">
        <w:rPr>
          <w:vertAlign w:val="subscript"/>
        </w:rPr>
        <w:t>4</w:t>
      </w:r>
      <w:r w:rsidR="00BB21D9" w:rsidRPr="00F157B2">
        <w:t>: Association with SVS and expression, one shared SNP</w:t>
      </w:r>
      <w:r w:rsidR="00BB21D9">
        <w:t>)</w:t>
      </w:r>
      <w:r w:rsidR="0014355F">
        <w:t>.</w:t>
      </w:r>
    </w:p>
    <w:p w14:paraId="31DDE6EB" w14:textId="77777777" w:rsidR="00326A37" w:rsidRDefault="00326A37" w:rsidP="00291239"/>
    <w:p w14:paraId="2BBD75E3" w14:textId="48587006" w:rsidR="0000014C" w:rsidRPr="00326A37" w:rsidRDefault="00ED0232" w:rsidP="00291239">
      <w:r>
        <w:t>Next</w:t>
      </w:r>
      <w:r w:rsidR="002C75DE">
        <w:t xml:space="preserve">, we assessed whether the </w:t>
      </w:r>
      <w:r w:rsidR="00083A06">
        <w:t xml:space="preserve">lead </w:t>
      </w:r>
      <w:r w:rsidR="002C75DE">
        <w:t>SNP</w:t>
      </w:r>
      <w:r w:rsidR="005D73D1">
        <w:t xml:space="preserve"> (rs12445022)</w:t>
      </w:r>
      <w:r w:rsidR="002C75DE">
        <w:t xml:space="preserve">, or </w:t>
      </w:r>
      <w:r w:rsidR="005D73D1">
        <w:t xml:space="preserve">3 </w:t>
      </w:r>
      <w:r w:rsidR="002C75DE">
        <w:t xml:space="preserve">SNPs in </w:t>
      </w:r>
      <w:r w:rsidR="00F12671">
        <w:t>linkage disequilibrium (LD)</w:t>
      </w:r>
      <w:r w:rsidR="005D73D1">
        <w:t xml:space="preserve"> (rs4843625, rs12920915, rs12444224)</w:t>
      </w:r>
      <w:r w:rsidR="002C75DE">
        <w:t>, influence DNA methylation levels in whole blood.</w:t>
      </w:r>
      <w:r w:rsidR="00326A37">
        <w:t xml:space="preserve"> </w:t>
      </w:r>
      <w:r w:rsidR="00326A37" w:rsidRPr="00326A37">
        <w:t xml:space="preserve">We </w:t>
      </w:r>
      <w:r w:rsidR="00982AB7">
        <w:t>evaluated</w:t>
      </w:r>
      <w:r w:rsidR="00982AB7" w:rsidRPr="00326A37">
        <w:t xml:space="preserve"> </w:t>
      </w:r>
      <w:r w:rsidR="00326A37" w:rsidRPr="00326A37">
        <w:t>genetic association</w:t>
      </w:r>
      <w:r w:rsidR="00982AB7">
        <w:t>s</w:t>
      </w:r>
      <w:r w:rsidR="00326A37" w:rsidRPr="00326A37">
        <w:t xml:space="preserve"> of whole blood DNA methylation levels at selected CpG-sites profiled on the Illumina Infinium HumanMethylation450 BeadChip array in a group of 660 monozygotic (MZ) female twins (mean age 59, age range 18 to 79).  These individuals were research volunteers from the TwinsUK cohort in the United Kingdom</w:t>
      </w:r>
      <w:r w:rsidR="0090041A">
        <w:t>.</w:t>
      </w:r>
      <w:r w:rsidR="0090041A">
        <w:fldChar w:fldCharType="begin">
          <w:fldData xml:space="preserve">PEVuZE5vdGU+PENpdGU+PEF1dGhvcj5Nb2F5eWVyaTwvQXV0aG9yPjxZZWFyPjIwMTM8L1llYXI+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=
</w:fldData>
        </w:fldChar>
      </w:r>
      <w:r w:rsidR="001B771A">
        <w:instrText xml:space="preserve"> ADDIN EN.CITE </w:instrText>
      </w:r>
      <w:r w:rsidR="001B771A">
        <w:fldChar w:fldCharType="begin">
          <w:fldData xml:space="preserve">PEVuZE5vdGU+PENpdGU+PEF1dGhvcj5Nb2F5eWVyaTwvQXV0aG9yPjxZZWFyPjIwMTM8L1llYXI+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=
</w:fldData>
        </w:fldChar>
      </w:r>
      <w:r w:rsidR="001B771A">
        <w:instrText xml:space="preserve"> ADDIN EN.CITE.DATA </w:instrText>
      </w:r>
      <w:r w:rsidR="001B771A">
        <w:fldChar w:fldCharType="end"/>
      </w:r>
      <w:r w:rsidR="0090041A">
        <w:fldChar w:fldCharType="separate"/>
      </w:r>
      <w:r w:rsidR="001B771A" w:rsidRPr="001B771A">
        <w:rPr>
          <w:noProof/>
          <w:vertAlign w:val="superscript"/>
        </w:rPr>
        <w:t>29</w:t>
      </w:r>
      <w:r w:rsidR="0090041A">
        <w:fldChar w:fldCharType="end"/>
      </w:r>
      <w:r w:rsidR="00326A37" w:rsidRPr="00326A37">
        <w:t xml:space="preserve"> </w:t>
      </w:r>
      <w:r w:rsidR="006726B8">
        <w:t xml:space="preserve">All were of European ancestry. </w:t>
      </w:r>
      <w:r w:rsidR="00326A37" w:rsidRPr="00326A37">
        <w:t>For each CpG-site of interest we calculated the normalised methylation means for the 330 MZ twin pairs as a phenotype in the genetic analysis, and took into account covariates including smoking, BMI, age, methylation plate, and blood cell count estimates. TwinsUK imputed genotypes were obtained for the 1000 genomes reference set,</w:t>
      </w:r>
      <w:r w:rsidR="0090041A">
        <w:fldChar w:fldCharType="begin">
          <w:fldData xml:space="preserve">PEVuZE5vdGU+PENpdGU+PEF1dGhvcj5BYmVjYXNpczwvQXV0aG9yPjxZZWFyPjIwMTI8L1llYXI+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</w:fldData>
        </w:fldChar>
      </w:r>
      <w:r w:rsidR="001B771A">
        <w:instrText xml:space="preserve"> ADDIN EN.CITE </w:instrText>
      </w:r>
      <w:r w:rsidR="001B771A">
        <w:fldChar w:fldCharType="begin">
          <w:fldData xml:space="preserve">PEVuZE5vdGU+PENpdGU+PEF1dGhvcj5BYmVjYXNpczwvQXV0aG9yPjxZZWFyPjIwMTI8L1llYXI+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</w:fldData>
        </w:fldChar>
      </w:r>
      <w:r w:rsidR="001B771A">
        <w:instrText xml:space="preserve"> ADDIN EN.CITE.DATA </w:instrText>
      </w:r>
      <w:r w:rsidR="001B771A">
        <w:fldChar w:fldCharType="end"/>
      </w:r>
      <w:r w:rsidR="0090041A">
        <w:fldChar w:fldCharType="separate"/>
      </w:r>
      <w:r w:rsidR="001B771A" w:rsidRPr="001B771A">
        <w:rPr>
          <w:noProof/>
          <w:vertAlign w:val="superscript"/>
        </w:rPr>
        <w:t>30</w:t>
      </w:r>
      <w:r w:rsidR="0090041A">
        <w:fldChar w:fldCharType="end"/>
      </w:r>
      <w:r w:rsidR="00326A37" w:rsidRPr="00326A37">
        <w:t xml:space="preserve"> where we excluded SN</w:t>
      </w:r>
      <w:r w:rsidR="00326A37">
        <w:t>Ps with Hardy–Weinberg p&lt;1x10</w:t>
      </w:r>
      <w:r w:rsidR="00326A37">
        <w:rPr>
          <w:vertAlign w:val="superscript"/>
        </w:rPr>
        <w:t>-4</w:t>
      </w:r>
      <w:r w:rsidR="00326A37" w:rsidRPr="00326A37">
        <w:t xml:space="preserve">, </w:t>
      </w:r>
      <w:r w:rsidR="00F12671">
        <w:t>Minor allele frequency (</w:t>
      </w:r>
      <w:r w:rsidR="00326A37" w:rsidRPr="00326A37">
        <w:t>MAF</w:t>
      </w:r>
      <w:r w:rsidR="00F12671">
        <w:t>)</w:t>
      </w:r>
      <w:r w:rsidR="00326A37" w:rsidRPr="00326A37">
        <w:t xml:space="preserve"> &lt;5% and those with IMPUTE info value &lt;0.8.</w:t>
      </w:r>
      <w:r w:rsidR="00326A37">
        <w:t xml:space="preserve"> We tested for association with our SNP, or SNPs in close LD (r</w:t>
      </w:r>
      <w:r w:rsidR="00326A37">
        <w:rPr>
          <w:vertAlign w:val="superscript"/>
        </w:rPr>
        <w:t>2</w:t>
      </w:r>
      <w:r w:rsidR="00326A37">
        <w:t>&gt;0.6) with DNA methylation at CpG-sites. We used p&lt;</w:t>
      </w:r>
      <w:r w:rsidR="005D73D1">
        <w:t>4</w:t>
      </w:r>
      <w:r w:rsidR="00326A37">
        <w:t>x10</w:t>
      </w:r>
      <w:r w:rsidR="00326A37">
        <w:rPr>
          <w:vertAlign w:val="superscript"/>
        </w:rPr>
        <w:t>-</w:t>
      </w:r>
      <w:r w:rsidR="005D73D1">
        <w:rPr>
          <w:vertAlign w:val="superscript"/>
        </w:rPr>
        <w:t>5</w:t>
      </w:r>
      <w:r w:rsidR="00326A37">
        <w:t>, equivalent to a false discovery rate (FDR) &lt;5%,</w:t>
      </w:r>
      <w:r w:rsidR="005D73D1">
        <w:fldChar w:fldCharType="begin">
          <w:fldData xml:space="preserve">PEVuZE5vdGU+PENpdGU+PEF1dGhvcj5TaGk8L0F1dGhvcj48WWVhcj4yMDE0PC9ZZWFyPjxSZWNO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</w:fldData>
        </w:fldChar>
      </w:r>
      <w:r w:rsidR="005D73D1">
        <w:instrText xml:space="preserve"> ADDIN EN.CITE </w:instrText>
      </w:r>
      <w:r w:rsidR="005D73D1">
        <w:fldChar w:fldCharType="begin">
          <w:fldData xml:space="preserve">PEVuZE5vdGU+PENpdGU+PEF1dGhvcj5TaGk8L0F1dGhvcj48WWVhcj4yMDE0PC9ZZWFyPjxSZWNO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</w:fldData>
        </w:fldChar>
      </w:r>
      <w:r w:rsidR="005D73D1">
        <w:instrText xml:space="preserve"> ADDIN EN.CITE.DATA </w:instrText>
      </w:r>
      <w:r w:rsidR="005D73D1">
        <w:fldChar w:fldCharType="end"/>
      </w:r>
      <w:r w:rsidR="005D73D1">
        <w:fldChar w:fldCharType="separate"/>
      </w:r>
      <w:r w:rsidR="005D73D1" w:rsidRPr="005D73D1">
        <w:rPr>
          <w:noProof/>
          <w:vertAlign w:val="superscript"/>
        </w:rPr>
        <w:t>31</w:t>
      </w:r>
      <w:r w:rsidR="005D73D1">
        <w:fldChar w:fldCharType="end"/>
      </w:r>
      <w:r w:rsidR="00326A37">
        <w:t xml:space="preserve"> to identify significant </w:t>
      </w:r>
      <w:r w:rsidR="004F439B">
        <w:t>cis-m</w:t>
      </w:r>
      <w:r w:rsidR="00364111">
        <w:t>QTL</w:t>
      </w:r>
      <w:r w:rsidR="00326A37">
        <w:t xml:space="preserve"> associations.</w:t>
      </w:r>
    </w:p>
    <w:p w14:paraId="662511AD" w14:textId="77777777" w:rsidR="00E9764F" w:rsidRDefault="00E9764F" w:rsidP="00291239"/>
    <w:p w14:paraId="2EDAB423" w14:textId="0A32A8BC" w:rsidR="0000014C" w:rsidRDefault="00ED0232" w:rsidP="00291239">
      <w:r>
        <w:t>Finally</w:t>
      </w:r>
      <w:r w:rsidR="00E9764F">
        <w:t>, w</w:t>
      </w:r>
      <w:r w:rsidR="00E9764F" w:rsidRPr="00E9764F">
        <w:t xml:space="preserve">e </w:t>
      </w:r>
      <w:r w:rsidR="00F77689">
        <w:t>explored</w:t>
      </w:r>
      <w:r w:rsidR="00E9764F" w:rsidRPr="00E9764F">
        <w:t xml:space="preserve"> genetic associations </w:t>
      </w:r>
      <w:r w:rsidR="007F535F">
        <w:t xml:space="preserve">at 16q24.2 </w:t>
      </w:r>
      <w:r w:rsidR="00B60C7A">
        <w:t xml:space="preserve">(defined as within 50Kb of rs12445022) </w:t>
      </w:r>
      <w:r w:rsidR="00E9764F" w:rsidRPr="00E9764F">
        <w:t>with</w:t>
      </w:r>
      <w:r w:rsidR="001A39DD">
        <w:t xml:space="preserve"> DNA methylation profiles in </w:t>
      </w:r>
      <w:r w:rsidR="002A6DBB">
        <w:t>166</w:t>
      </w:r>
      <w:r w:rsidR="00E9764F" w:rsidRPr="00E9764F">
        <w:t xml:space="preserve"> human fetal brain samples </w:t>
      </w:r>
      <w:r w:rsidR="001A39DD">
        <w:t>(</w:t>
      </w:r>
      <w:r w:rsidR="002A6DBB">
        <w:t>92</w:t>
      </w:r>
      <w:r w:rsidR="001A39DD">
        <w:t xml:space="preserve"> male, </w:t>
      </w:r>
      <w:r w:rsidR="002A6DBB">
        <w:t>74</w:t>
      </w:r>
      <w:r w:rsidR="001A39DD">
        <w:t xml:space="preserve"> female) </w:t>
      </w:r>
      <w:r w:rsidR="00E9764F" w:rsidRPr="00E9764F">
        <w:t>ranging from 56–166 d</w:t>
      </w:r>
      <w:r w:rsidR="00E9764F">
        <w:t>ays</w:t>
      </w:r>
      <w:r w:rsidR="00E9764F" w:rsidRPr="00E9764F">
        <w:t xml:space="preserve"> post-conception</w:t>
      </w:r>
      <w:r w:rsidR="00F77689">
        <w:t xml:space="preserve"> </w:t>
      </w:r>
      <w:r w:rsidR="0017708E">
        <w:t xml:space="preserve">initially </w:t>
      </w:r>
      <w:r w:rsidR="00F77689">
        <w:t xml:space="preserve">using publically available data </w:t>
      </w:r>
      <w:r w:rsidR="007F535F">
        <w:t xml:space="preserve">– which holds results for mQTL associations reaching the study-wide significance threshold </w:t>
      </w:r>
      <w:r w:rsidR="00F77689">
        <w:t>(</w:t>
      </w:r>
      <w:r w:rsidR="00F77689" w:rsidRPr="00F77689">
        <w:t>http://epigenetics.essex.ac.uk/mQTL/</w:t>
      </w:r>
      <w:r w:rsidR="00F77689">
        <w:t>)</w:t>
      </w:r>
      <w:r w:rsidR="00E9764F">
        <w:t>. Methods for this study have been published in detail elsewhere.</w:t>
      </w:r>
      <w:r w:rsidR="00E9764F">
        <w:fldChar w:fldCharType="begin">
          <w:fldData xml:space="preserve">PEVuZE5vdGU+PENpdGU+PEF1dGhvcj5IYW5ub248L0F1dGhvcj48WWVhcj4yMDE2PC9ZZWFyPjxS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</w:fldData>
        </w:fldChar>
      </w:r>
      <w:r w:rsidR="005D73D1">
        <w:instrText xml:space="preserve"> ADDIN EN.CITE </w:instrText>
      </w:r>
      <w:r w:rsidR="005D73D1">
        <w:fldChar w:fldCharType="begin">
          <w:fldData xml:space="preserve">PEVuZE5vdGU+PENpdGU+PEF1dGhvcj5IYW5ub248L0F1dGhvcj48WWVhcj4yMDE2PC9ZZWFyPjxS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</w:fldData>
        </w:fldChar>
      </w:r>
      <w:r w:rsidR="005D73D1">
        <w:instrText xml:space="preserve"> ADDIN EN.CITE.DATA </w:instrText>
      </w:r>
      <w:r w:rsidR="005D73D1">
        <w:fldChar w:fldCharType="end"/>
      </w:r>
      <w:r w:rsidR="00E9764F">
        <w:fldChar w:fldCharType="separate"/>
      </w:r>
      <w:r w:rsidR="005D73D1" w:rsidRPr="005D73D1">
        <w:rPr>
          <w:noProof/>
          <w:vertAlign w:val="superscript"/>
        </w:rPr>
        <w:t>32</w:t>
      </w:r>
      <w:r w:rsidR="00E9764F">
        <w:fldChar w:fldCharType="end"/>
      </w:r>
      <w:r w:rsidR="001A39DD">
        <w:t xml:space="preserve"> Briefly, DNA methylation levels </w:t>
      </w:r>
      <w:r w:rsidR="007F535F">
        <w:t xml:space="preserve">were profiled </w:t>
      </w:r>
      <w:r w:rsidR="001A39DD">
        <w:t xml:space="preserve">on the Illumina Infinium HumanMethylation450 BeadChip array and SNP genotypes </w:t>
      </w:r>
      <w:r w:rsidR="007F535F">
        <w:t xml:space="preserve">were obtained </w:t>
      </w:r>
      <w:r w:rsidR="001A39DD">
        <w:t>from the Illumina HumanOmniExpress BeadChip and imputed to 1000 Genomes phase 3 using SHAPEIT and Minimac3</w:t>
      </w:r>
      <w:r w:rsidR="004D2B5C">
        <w:t xml:space="preserve"> via the Michigan Imputation Server</w:t>
      </w:r>
      <w:r w:rsidR="001A39DD">
        <w:t>.</w:t>
      </w:r>
      <w:r w:rsidR="004D2B5C">
        <w:fldChar w:fldCharType="begin">
          <w:fldData xml:space="preserve">PEVuZE5vdGU+PENpdGU+PEF1dGhvcj5Ib3dpZTwvQXV0aG9yPjxZZWFyPjIwMTI8L1llYXI+PFJl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</w:fldData>
        </w:fldChar>
      </w:r>
      <w:r w:rsidR="005D73D1">
        <w:instrText xml:space="preserve"> ADDIN EN.CITE </w:instrText>
      </w:r>
      <w:r w:rsidR="005D73D1">
        <w:fldChar w:fldCharType="begin">
          <w:fldData xml:space="preserve">PEVuZE5vdGU+PENpdGU+PEF1dGhvcj5Ib3dpZTwvQXV0aG9yPjxZZWFyPjIwMTI8L1llYXI+PFJl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</w:fldData>
        </w:fldChar>
      </w:r>
      <w:r w:rsidR="005D73D1">
        <w:instrText xml:space="preserve"> ADDIN EN.CITE.DATA </w:instrText>
      </w:r>
      <w:r w:rsidR="005D73D1">
        <w:fldChar w:fldCharType="end"/>
      </w:r>
      <w:r w:rsidR="004D2B5C">
        <w:fldChar w:fldCharType="separate"/>
      </w:r>
      <w:r w:rsidR="005D73D1" w:rsidRPr="005D73D1">
        <w:rPr>
          <w:noProof/>
          <w:vertAlign w:val="superscript"/>
        </w:rPr>
        <w:t>15, 33</w:t>
      </w:r>
      <w:r w:rsidR="004D2B5C">
        <w:fldChar w:fldCharType="end"/>
      </w:r>
      <w:r w:rsidR="00B347C9">
        <w:t xml:space="preserve"> </w:t>
      </w:r>
      <w:r w:rsidR="00B347C9" w:rsidRPr="00B347C9">
        <w:t>SNP-methylation probe pairs were tested using the R package MatrixEQTL</w:t>
      </w:r>
      <w:r w:rsidR="00B347C9">
        <w:t>,</w:t>
      </w:r>
      <w:r w:rsidR="00B347C9">
        <w:fldChar w:fldCharType="begin"/>
      </w:r>
      <w:r w:rsidR="005D73D1">
        <w:instrText xml:space="preserve"> ADDIN EN.CITE &lt;EndNote&gt;&lt;Cite&gt;&lt;Author&gt;Shabalin&lt;/Author&gt;&lt;Year&gt;2012&lt;/Year&gt;&lt;RecNum&gt;679&lt;/RecNum&gt;&lt;DisplayText&gt;&lt;style face="superscript"&gt;34&lt;/style&gt;&lt;/DisplayText&gt;&lt;record&gt;&lt;rec-number&gt;679&lt;/rec-number&gt;&lt;foreign-keys&gt;&lt;key app="EN" db-id="2swdd0zdm5z90be5rrtv0z2h0ppewwdvz9r9" timestamp="1452268502"&gt;679&lt;/key&gt;&lt;/foreign-keys&gt;&lt;ref-type name="Journal Article"&gt;17&lt;/ref-type&gt;&lt;contributors&gt;&lt;authors&gt;&lt;author&gt;Shabalin, A. A.&lt;/author&gt;&lt;/authors&gt;&lt;/contributors&gt;&lt;auth-address&gt;Department of Biostatistics, University of North Carolina at Chapel Hill, Chapel Hill, NC 27599, USA. shabalin@email.unc.edu&lt;/auth-address&gt;&lt;titles&gt;&lt;title&gt;Matrix eQTL: ultra fast eQTL analysis via large matrix operations&lt;/title&gt;&lt;secondary-title&gt;Bioinformatics&lt;/secondary-title&gt;&lt;alt-title&gt;Bioinformatics (Oxford, England)&lt;/alt-title&gt;&lt;/titles&gt;&lt;periodical&gt;&lt;full-title&gt;Bioinformatics&lt;/full-title&gt;&lt;abbr-1&gt;Bioinformatics&lt;/abbr-1&gt;&lt;abbr-2&gt;Bioinformatics&lt;/abbr-2&gt;&lt;/periodical&gt;&lt;pages&gt;1353-8&lt;/pages&gt;&lt;volume&gt;28&lt;/volume&gt;&lt;number&gt;10&lt;/number&gt;&lt;edition&gt;2012/04/12&lt;/edition&gt;&lt;keywords&gt;&lt;keyword&gt;Algorithms&lt;/keyword&gt;&lt;keyword&gt;Cystic Fibrosis/genetics&lt;/keyword&gt;&lt;keyword&gt;*Gene Expression&lt;/keyword&gt;&lt;keyword&gt;Genotype&lt;/keyword&gt;&lt;keyword&gt;Humans&lt;/keyword&gt;&lt;keyword&gt;*Models, Genetic&lt;/keyword&gt;&lt;keyword&gt;*Polymorphism, Single Nucleotide&lt;/keyword&gt;&lt;keyword&gt;*Quantitative Trait Loci&lt;/keyword&gt;&lt;keyword&gt;*Software&lt;/keyword&gt;&lt;/keywords&gt;&lt;dates&gt;&lt;year&gt;2012&lt;/year&gt;&lt;pub-dates&gt;&lt;date&gt;May 15&lt;/date&gt;&lt;/pub-dates&gt;&lt;/dates&gt;&lt;isbn&gt;1367-4803&lt;/isbn&gt;&lt;accession-num&gt;22492648&lt;/accession-num&gt;&lt;urls&gt;&lt;related-urls&gt;&lt;url&gt;http://www.ncbi.nlm.nih.gov/pmc/articles/PMC3348564/pdf/bts163.pdf&lt;/url&gt;&lt;/related-urls&gt;&lt;/urls&gt;&lt;custom2&gt;Pmc3348564&lt;/custom2&gt;&lt;electronic-resource-num&gt;10.1093/bioinformatics/bts163&lt;/electronic-resource-num&gt;&lt;remote-database-provider&gt;NLM&lt;/remote-database-provider&gt;&lt;language&gt;eng&lt;/language&gt;&lt;/record&gt;&lt;/Cite&gt;&lt;/EndNote&gt;</w:instrText>
      </w:r>
      <w:r w:rsidR="00B347C9">
        <w:fldChar w:fldCharType="separate"/>
      </w:r>
      <w:r w:rsidR="005D73D1" w:rsidRPr="005D73D1">
        <w:rPr>
          <w:noProof/>
          <w:vertAlign w:val="superscript"/>
        </w:rPr>
        <w:t>34</w:t>
      </w:r>
      <w:r w:rsidR="00B347C9">
        <w:fldChar w:fldCharType="end"/>
      </w:r>
      <w:r w:rsidR="00B347C9">
        <w:t xml:space="preserve"> including covariates to control for age, sex and ancestry-informative principal</w:t>
      </w:r>
      <w:r w:rsidR="0090276F">
        <w:t xml:space="preserve"> compone</w:t>
      </w:r>
      <w:r w:rsidR="00B347C9">
        <w:t>n</w:t>
      </w:r>
      <w:r w:rsidR="0090276F">
        <w:t>t</w:t>
      </w:r>
      <w:r w:rsidR="00B347C9">
        <w:t>s.</w:t>
      </w:r>
      <w:r w:rsidR="00F62749">
        <w:t xml:space="preserve"> </w:t>
      </w:r>
      <w:r w:rsidR="007F535F">
        <w:t>Upon identifying a significant association at 16q24.2, we performed additional analyses</w:t>
      </w:r>
      <w:r w:rsidR="0017708E">
        <w:t xml:space="preserve"> (not publicly available</w:t>
      </w:r>
      <w:r w:rsidR="00982AB7">
        <w:t>: we gained access to the data</w:t>
      </w:r>
      <w:r w:rsidR="0017708E">
        <w:t>)</w:t>
      </w:r>
      <w:r w:rsidR="007F535F">
        <w:t xml:space="preserve"> to test whether any of our 4 SNPs (rs12445022, rs4843625, rs12920915, rs12444224) were associated with methylation at the identified probe. </w:t>
      </w:r>
      <w:r w:rsidR="00F62749">
        <w:t>We again used p&lt;4x10</w:t>
      </w:r>
      <w:r w:rsidR="00F62749">
        <w:rPr>
          <w:vertAlign w:val="superscript"/>
        </w:rPr>
        <w:t>-5</w:t>
      </w:r>
      <w:r w:rsidR="00F62749">
        <w:t>, equivalent to a false discovery rate (FDR) &lt;5%,</w:t>
      </w:r>
      <w:r w:rsidR="00F62749">
        <w:fldChar w:fldCharType="begin">
          <w:fldData xml:space="preserve">PEVuZE5vdGU+PENpdGU+PEF1dGhvcj5TaGk8L0F1dGhvcj48WWVhcj4yMDE0PC9ZZWFyPjxSZWNO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</w:fldData>
        </w:fldChar>
      </w:r>
      <w:r w:rsidR="00F62749">
        <w:instrText xml:space="preserve"> ADDIN EN.CITE </w:instrText>
      </w:r>
      <w:r w:rsidR="00F62749">
        <w:fldChar w:fldCharType="begin">
          <w:fldData xml:space="preserve">PEVuZE5vdGU+PENpdGU+PEF1dGhvcj5TaGk8L0F1dGhvcj48WWVhcj4yMDE0PC9ZZWFyPjxSZWNO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</w:fldData>
        </w:fldChar>
      </w:r>
      <w:r w:rsidR="00F62749">
        <w:instrText xml:space="preserve"> ADDIN EN.CITE.DATA </w:instrText>
      </w:r>
      <w:r w:rsidR="00F62749">
        <w:fldChar w:fldCharType="end"/>
      </w:r>
      <w:r w:rsidR="00F62749">
        <w:fldChar w:fldCharType="separate"/>
      </w:r>
      <w:r w:rsidR="00F62749" w:rsidRPr="005D73D1">
        <w:rPr>
          <w:noProof/>
          <w:vertAlign w:val="superscript"/>
        </w:rPr>
        <w:t>31</w:t>
      </w:r>
      <w:r w:rsidR="00F62749">
        <w:fldChar w:fldCharType="end"/>
      </w:r>
      <w:r w:rsidR="0070176E">
        <w:t xml:space="preserve"> to identify significant cis-m</w:t>
      </w:r>
      <w:r w:rsidR="00F62749">
        <w:t>QTL associations.</w:t>
      </w:r>
    </w:p>
    <w:p w14:paraId="37DE0AAB" w14:textId="77777777" w:rsidR="00F76B7A" w:rsidRPr="0000014C" w:rsidRDefault="00F76B7A" w:rsidP="00291239"/>
    <w:p w14:paraId="03A88D8F" w14:textId="77777777" w:rsidR="000A328A" w:rsidRDefault="000A328A" w:rsidP="00AA2EEB">
      <w:pPr>
        <w:pStyle w:val="Heading1"/>
      </w:pPr>
      <w:r>
        <w:t>Results</w:t>
      </w:r>
    </w:p>
    <w:p w14:paraId="503A178B" w14:textId="097C3CE4" w:rsidR="00846268" w:rsidRPr="00C74C60" w:rsidRDefault="00854FF2" w:rsidP="00291239">
      <w:pPr>
        <w:rPr>
          <w:i/>
        </w:rPr>
      </w:pPr>
      <w:r w:rsidRPr="00C74C60">
        <w:rPr>
          <w:i/>
        </w:rPr>
        <w:t>Association a</w:t>
      </w:r>
      <w:r w:rsidR="00846268" w:rsidRPr="00C74C60">
        <w:rPr>
          <w:i/>
        </w:rPr>
        <w:t>nalysis</w:t>
      </w:r>
      <w:bookmarkStart w:id="0" w:name="_GoBack"/>
      <w:bookmarkEnd w:id="0"/>
    </w:p>
    <w:p w14:paraId="772A501E" w14:textId="02D13432" w:rsidR="0068145B" w:rsidRPr="00B51634" w:rsidRDefault="00E34313" w:rsidP="00291239">
      <w:r>
        <w:t xml:space="preserve">In phase I </w:t>
      </w:r>
      <w:r w:rsidR="00846268">
        <w:t xml:space="preserve">association analysis </w:t>
      </w:r>
      <w:r>
        <w:t xml:space="preserve">we </w:t>
      </w:r>
      <w:r w:rsidR="00846268">
        <w:t>confi</w:t>
      </w:r>
      <w:r w:rsidR="007C1360">
        <w:t xml:space="preserve">rmed previous associations between </w:t>
      </w:r>
      <w:r w:rsidR="007C1360">
        <w:rPr>
          <w:i/>
        </w:rPr>
        <w:t xml:space="preserve">HDAC9 </w:t>
      </w:r>
      <w:r w:rsidR="007C1360">
        <w:t xml:space="preserve">and </w:t>
      </w:r>
      <w:r w:rsidR="00F23B70">
        <w:t xml:space="preserve">LAS </w:t>
      </w:r>
      <w:r w:rsidR="007C1360">
        <w:t>(rs2107595, p=3.0x10</w:t>
      </w:r>
      <w:r w:rsidR="007C1360">
        <w:rPr>
          <w:vertAlign w:val="superscript"/>
        </w:rPr>
        <w:t>-8</w:t>
      </w:r>
      <w:r w:rsidR="007C1360">
        <w:t xml:space="preserve">) and between </w:t>
      </w:r>
      <w:r w:rsidR="007C1360">
        <w:rPr>
          <w:i/>
        </w:rPr>
        <w:t xml:space="preserve">PITX2 </w:t>
      </w:r>
      <w:r w:rsidR="007C1360">
        <w:t>and CE (rs192172299, p=2.0x10</w:t>
      </w:r>
      <w:r w:rsidR="007C1360">
        <w:rPr>
          <w:vertAlign w:val="superscript"/>
        </w:rPr>
        <w:t>-9</w:t>
      </w:r>
      <w:r w:rsidR="007C1360">
        <w:t>).</w:t>
      </w:r>
      <w:r w:rsidR="002D75F8">
        <w:fldChar w:fldCharType="begin">
          <w:fldData xml:space="preserve">PEVuZE5vdGU+PENpdGU+PEF1dGhvcj5UcmF5bG9yPC9BdXRob3I+PFllYXI+MjAxMjwvWWVhcj48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</w:fldData>
        </w:fldChar>
      </w:r>
      <w:r w:rsidR="003F2D71">
        <w:instrText xml:space="preserve"> ADDIN EN.CITE </w:instrText>
      </w:r>
      <w:r w:rsidR="003F2D71">
        <w:fldChar w:fldCharType="begin">
          <w:fldData xml:space="preserve">PEVuZE5vdGU+PENpdGU+PEF1dGhvcj5UcmF5bG9yPC9BdXRob3I+PFllYXI+MjAxMjwvWWVhcj48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</w:fldData>
        </w:fldChar>
      </w:r>
      <w:r w:rsidR="003F2D71">
        <w:instrText xml:space="preserve"> ADDIN EN.CITE.DATA </w:instrText>
      </w:r>
      <w:r w:rsidR="003F2D71">
        <w:fldChar w:fldCharType="end"/>
      </w:r>
      <w:r w:rsidR="002D75F8">
        <w:fldChar w:fldCharType="separate"/>
      </w:r>
      <w:r w:rsidR="003F2D71" w:rsidRPr="003F2D71">
        <w:rPr>
          <w:noProof/>
          <w:vertAlign w:val="superscript"/>
        </w:rPr>
        <w:t>3, 4</w:t>
      </w:r>
      <w:r w:rsidR="002D75F8">
        <w:fldChar w:fldCharType="end"/>
      </w:r>
      <w:r w:rsidR="002D75F8">
        <w:t xml:space="preserve"> </w:t>
      </w:r>
      <w:r w:rsidR="007C1360">
        <w:t xml:space="preserve">Previous associations between </w:t>
      </w:r>
      <w:r w:rsidR="007C1360">
        <w:rPr>
          <w:i/>
        </w:rPr>
        <w:t>ZFHX3</w:t>
      </w:r>
      <w:r w:rsidR="007C1360">
        <w:t xml:space="preserve"> and CE and between </w:t>
      </w:r>
      <w:r w:rsidR="007C1360">
        <w:rPr>
          <w:i/>
        </w:rPr>
        <w:t>MMP12</w:t>
      </w:r>
      <w:r w:rsidR="00543EA5">
        <w:t xml:space="preserve"> and </w:t>
      </w:r>
      <w:r w:rsidR="00F23B70">
        <w:t>LAS</w:t>
      </w:r>
      <w:r w:rsidR="00662152">
        <w:t xml:space="preserve"> </w:t>
      </w:r>
      <w:r w:rsidR="007C1360">
        <w:t>did not reach genome-wide significance in this analysis (rs879324, p=5.0x10</w:t>
      </w:r>
      <w:r w:rsidR="007C1360">
        <w:rPr>
          <w:vertAlign w:val="superscript"/>
        </w:rPr>
        <w:t>-7</w:t>
      </w:r>
      <w:r w:rsidR="007C1360">
        <w:rPr>
          <w:i/>
          <w:vertAlign w:val="superscript"/>
        </w:rPr>
        <w:t xml:space="preserve"> </w:t>
      </w:r>
      <w:r w:rsidR="007C1360">
        <w:t>and rs586701, p=0.0014; respectively).</w:t>
      </w:r>
      <w:r w:rsidR="00662152">
        <w:fldChar w:fldCharType="begin">
          <w:fldData xml:space="preserve">PEVuZE5vdGU+PENpdGU+PEF1dGhvcj5UcmF5bG9yPC9BdXRob3I+PFllYXI+MjAxNDwvWWVhcj48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</w:fldData>
        </w:fldChar>
      </w:r>
      <w:r w:rsidR="00205543">
        <w:instrText xml:space="preserve"> ADDIN EN.CITE </w:instrText>
      </w:r>
      <w:r w:rsidR="00205543">
        <w:fldChar w:fldCharType="begin">
          <w:fldData xml:space="preserve">PEVuZE5vdGU+PENpdGU+PEF1dGhvcj5UcmF5bG9yPC9BdXRob3I+PFllYXI+MjAxNDwvWWVhcj48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</w:fldData>
        </w:fldChar>
      </w:r>
      <w:r w:rsidR="00205543">
        <w:instrText xml:space="preserve"> ADDIN EN.CITE.DATA </w:instrText>
      </w:r>
      <w:r w:rsidR="00205543">
        <w:fldChar w:fldCharType="end"/>
      </w:r>
      <w:r w:rsidR="00662152">
        <w:fldChar w:fldCharType="separate"/>
      </w:r>
      <w:r w:rsidR="00205543" w:rsidRPr="00205543">
        <w:rPr>
          <w:noProof/>
          <w:vertAlign w:val="superscript"/>
        </w:rPr>
        <w:t>11</w:t>
      </w:r>
      <w:r w:rsidR="00662152">
        <w:fldChar w:fldCharType="end"/>
      </w:r>
      <w:r w:rsidR="00461975">
        <w:t xml:space="preserve"> </w:t>
      </w:r>
      <w:r w:rsidR="00B4137B">
        <w:t xml:space="preserve">A SNP in a region close to </w:t>
      </w:r>
      <w:r w:rsidR="00B4137B">
        <w:rPr>
          <w:i/>
        </w:rPr>
        <w:t xml:space="preserve">HABP2 </w:t>
      </w:r>
      <w:r w:rsidR="00B4137B">
        <w:t xml:space="preserve">previously associated with young onset </w:t>
      </w:r>
      <w:r w:rsidR="001A36E1">
        <w:t xml:space="preserve">ischaemic </w:t>
      </w:r>
      <w:r w:rsidR="00B4137B">
        <w:t>stroke was also significant, albeit not genome-wide</w:t>
      </w:r>
      <w:r w:rsidR="00735D40">
        <w:t>,</w:t>
      </w:r>
      <w:r w:rsidR="00B4137B">
        <w:t xml:space="preserve"> in this analysis (rs11196288; p=2.4x10</w:t>
      </w:r>
      <w:r w:rsidR="00B4137B">
        <w:rPr>
          <w:vertAlign w:val="superscript"/>
        </w:rPr>
        <w:t>-4</w:t>
      </w:r>
      <w:r w:rsidR="00B4137B">
        <w:t>).</w:t>
      </w:r>
      <w:r w:rsidR="00B4137B">
        <w:fldChar w:fldCharType="begin">
          <w:fldData xml:space="preserve">PEVuZE5vdGU+PENpdGU+PEF1dGhvcj5DaGVuZzwvQXV0aG9yPjxZZWFyPjIwMTY8L1llYXI+PFJl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</w:fldData>
        </w:fldChar>
      </w:r>
      <w:r w:rsidR="005D73D1">
        <w:instrText xml:space="preserve"> ADDIN EN.CITE </w:instrText>
      </w:r>
      <w:r w:rsidR="005D73D1">
        <w:fldChar w:fldCharType="begin">
          <w:fldData xml:space="preserve">PEVuZE5vdGU+PENpdGU+PEF1dGhvcj5DaGVuZzwvQXV0aG9yPjxZZWFyPjIwMTY8L1llYXI+PFJl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</w:fldData>
        </w:fldChar>
      </w:r>
      <w:r w:rsidR="005D73D1">
        <w:instrText xml:space="preserve"> ADDIN EN.CITE.DATA </w:instrText>
      </w:r>
      <w:r w:rsidR="005D73D1">
        <w:fldChar w:fldCharType="end"/>
      </w:r>
      <w:r w:rsidR="00B4137B">
        <w:fldChar w:fldCharType="separate"/>
      </w:r>
      <w:r w:rsidR="005D73D1" w:rsidRPr="005D73D1">
        <w:rPr>
          <w:noProof/>
          <w:vertAlign w:val="superscript"/>
        </w:rPr>
        <w:t>35</w:t>
      </w:r>
      <w:r w:rsidR="00B4137B">
        <w:fldChar w:fldCharType="end"/>
      </w:r>
      <w:r w:rsidR="00B4137B">
        <w:t xml:space="preserve"> </w:t>
      </w:r>
      <w:r w:rsidR="00B51634">
        <w:t xml:space="preserve">Genomic </w:t>
      </w:r>
      <w:r w:rsidR="00B51634" w:rsidRPr="00B51634">
        <w:t xml:space="preserve">inflation </w:t>
      </w:r>
      <w:r w:rsidR="00B51634" w:rsidRPr="00857996">
        <w:rPr>
          <w:rFonts w:ascii="Times New Roman" w:hAnsi="Times New Roman" w:cs="Times New Roman"/>
        </w:rPr>
        <w:t>λ</w:t>
      </w:r>
      <w:r w:rsidR="00140B3B">
        <w:rPr>
          <w:rFonts w:ascii="Times New Roman" w:hAnsi="Times New Roman" w:cs="Times New Roman"/>
        </w:rPr>
        <w:t xml:space="preserve"> </w:t>
      </w:r>
      <w:r w:rsidR="00140B3B" w:rsidRPr="00857996">
        <w:t>and the equivalent values scaled to 1000 cases and 1000 controls</w:t>
      </w:r>
      <w:r w:rsidR="00140B3B">
        <w:rPr>
          <w:rFonts w:ascii="Times New Roman" w:hAnsi="Times New Roman" w:cs="Times New Roman"/>
        </w:rPr>
        <w:t xml:space="preserve"> (</w:t>
      </w:r>
      <w:r w:rsidR="00140B3B" w:rsidRPr="00632966">
        <w:rPr>
          <w:rFonts w:ascii="Times New Roman" w:hAnsi="Times New Roman" w:cs="Times New Roman"/>
        </w:rPr>
        <w:t>λ</w:t>
      </w:r>
      <w:r w:rsidR="00140B3B" w:rsidRPr="00632966">
        <w:softHyphen/>
      </w:r>
      <w:r w:rsidR="00140B3B" w:rsidRPr="00632966">
        <w:rPr>
          <w:vertAlign w:val="subscript"/>
        </w:rPr>
        <w:t>1000</w:t>
      </w:r>
      <w:r w:rsidR="00140B3B" w:rsidRPr="00632966">
        <w:t>)</w:t>
      </w:r>
      <w:r w:rsidR="00140B3B" w:rsidRPr="00857996">
        <w:t>,</w:t>
      </w:r>
      <w:r w:rsidR="00140B3B" w:rsidRPr="00857996">
        <w:rPr>
          <w:vertAlign w:val="superscript"/>
        </w:rPr>
        <w:fldChar w:fldCharType="begin"/>
      </w:r>
      <w:r w:rsidR="005D73D1">
        <w:rPr>
          <w:vertAlign w:val="superscript"/>
        </w:rPr>
        <w:instrText xml:space="preserve"> ADDIN EN.CITE &lt;EndNote&gt;&lt;Cite&gt;&lt;Author&gt;de Bakker&lt;/Author&gt;&lt;Year&gt;2008&lt;/Year&gt;&lt;RecNum&gt;157&lt;/RecNum&gt;&lt;DisplayText&gt;&lt;style face="superscript"&gt;36&lt;/style&gt;&lt;/DisplayText&gt;&lt;record&gt;&lt;rec-number&gt;157&lt;/rec-number&gt;&lt;foreign-keys&gt;&lt;key app="EN" db-id="2swdd0zdm5z90be5rrtv0z2h0ppewwdvz9r9" timestamp="1372237857"&gt;157&lt;/key&gt;&lt;/foreign-keys&gt;&lt;ref-type name="Journal Article"&gt;17&lt;/ref-type&gt;&lt;contributors&gt;&lt;authors&gt;&lt;author&gt;de Bakker, P. I.&lt;/author&gt;&lt;author&gt;Ferreira, M. A.&lt;/author&gt;&lt;author&gt;Jia, X.&lt;/author&gt;&lt;author&gt;Neale, B. M.&lt;/author&gt;&lt;author&gt;Raychaudhuri, S.&lt;/author&gt;&lt;author&gt;Voight, B. F.&lt;/author&gt;&lt;/authors&gt;&lt;/contributors&gt;&lt;auth-address&gt;Division of Genetics, Department of Medicine, Brigham and Women&amp;apos;s Hospital, Harvard Medical School-Partners Healthcare Systems Center for Genetics and Genomics, Boston, MA 02115, USA. pdebakker@rics.bwh.harvard.edu&lt;/auth-address&gt;&lt;titles&gt;&lt;title&gt;Practical aspects of imputation-driven meta-analysis of genome-wide association studies&lt;/title&gt;&lt;secondary-title&gt;Hum Mol Genet&lt;/secondary-title&gt;&lt;/titles&gt;&lt;periodical&gt;&lt;full-title&gt;Human Molecular Genetics&lt;/full-title&gt;&lt;abbr-1&gt;Hum. Mol. Genet.&lt;/abbr-1&gt;&lt;abbr-2&gt;Hum Mol Genet&lt;/abbr-2&gt;&lt;/periodical&gt;&lt;pages&gt;R122-8&lt;/pages&gt;&lt;volume&gt;17&lt;/volume&gt;&lt;number&gt;R2&lt;/number&gt;&lt;edition&gt;2008/10/15&lt;/edition&gt;&lt;keywords&gt;&lt;keyword&gt;Data Interpretation, Statistical&lt;/keyword&gt;&lt;keyword&gt;Genetic Predisposition to Disease&lt;/keyword&gt;&lt;keyword&gt;Genome, Human/genetics&lt;/keyword&gt;&lt;keyword&gt;Genome-Wide Association Study/ methods/standards&lt;/keyword&gt;&lt;keyword&gt;Humans&lt;/keyword&gt;&lt;keyword&gt;Meta-Analysis as Topic&lt;/keyword&gt;&lt;keyword&gt;Phenotype&lt;/keyword&gt;&lt;keyword&gt;Polymorphism, Single Nucleotide&lt;/keyword&gt;&lt;/keywords&gt;&lt;dates&gt;&lt;year&gt;2008&lt;/year&gt;&lt;pub-dates&gt;&lt;date&gt;Oct 15&lt;/date&gt;&lt;/pub-dates&gt;&lt;/dates&gt;&lt;isbn&gt;1460-2083 (Electronic)&amp;#xD;0964-6906 (Linking)&lt;/isbn&gt;&lt;accession-num&gt;18852200&lt;/accession-num&gt;&lt;urls&gt;&lt;/urls&gt;&lt;custom2&gt;2782358&lt;/custom2&gt;&lt;electronic-resource-num&gt;10.1093/hmg/ddn288&lt;/electronic-resource-num&gt;&lt;remote-database-provider&gt;NLM&lt;/remote-database-provider&gt;&lt;language&gt;eng&lt;/language&gt;&lt;/record&gt;&lt;/Cite&gt;&lt;/EndNote&gt;</w:instrText>
      </w:r>
      <w:r w:rsidR="00140B3B" w:rsidRPr="00857996">
        <w:rPr>
          <w:vertAlign w:val="superscript"/>
        </w:rPr>
        <w:fldChar w:fldCharType="separate"/>
      </w:r>
      <w:r w:rsidR="005D73D1">
        <w:rPr>
          <w:noProof/>
          <w:vertAlign w:val="superscript"/>
        </w:rPr>
        <w:t>36</w:t>
      </w:r>
      <w:r w:rsidR="00140B3B" w:rsidRPr="00857996">
        <w:rPr>
          <w:vertAlign w:val="superscript"/>
        </w:rPr>
        <w:fldChar w:fldCharType="end"/>
      </w:r>
      <w:r w:rsidR="00B51634" w:rsidRPr="00857996">
        <w:t xml:space="preserve"> were well controlled across all analyses</w:t>
      </w:r>
      <w:r w:rsidR="00B51634">
        <w:t xml:space="preserve"> (IS, </w:t>
      </w:r>
      <w:r w:rsidR="00B51634" w:rsidRPr="00857996">
        <w:rPr>
          <w:rFonts w:ascii="Times New Roman" w:hAnsi="Times New Roman" w:cs="Times New Roman"/>
        </w:rPr>
        <w:t>λ</w:t>
      </w:r>
      <w:r w:rsidR="00B51634">
        <w:rPr>
          <w:rFonts w:ascii="Times New Roman" w:hAnsi="Times New Roman" w:cs="Times New Roman"/>
        </w:rPr>
        <w:t xml:space="preserve"> </w:t>
      </w:r>
      <w:r w:rsidR="00B51634" w:rsidRPr="00857996">
        <w:t>(</w:t>
      </w:r>
      <w:r w:rsidR="00B51634" w:rsidRPr="00857996">
        <w:rPr>
          <w:rFonts w:ascii="Times New Roman" w:hAnsi="Times New Roman" w:cs="Times New Roman"/>
        </w:rPr>
        <w:t>λ</w:t>
      </w:r>
      <w:r w:rsidR="00B51634" w:rsidRPr="00857996">
        <w:softHyphen/>
      </w:r>
      <w:r w:rsidR="00B51634" w:rsidRPr="00857996">
        <w:rPr>
          <w:vertAlign w:val="subscript"/>
        </w:rPr>
        <w:t>1000</w:t>
      </w:r>
      <w:r w:rsidR="00B51634" w:rsidRPr="00857996">
        <w:t>) =1.05 (1.00);</w:t>
      </w:r>
      <w:r w:rsidR="00B51634">
        <w:rPr>
          <w:rFonts w:ascii="Lucida Grande" w:hAnsi="Lucida Grande" w:cs="Lucida Grande"/>
          <w:b/>
          <w:color w:val="000000"/>
        </w:rPr>
        <w:t xml:space="preserve"> </w:t>
      </w:r>
      <w:r w:rsidR="00B51634" w:rsidRPr="00857996">
        <w:t>CE</w:t>
      </w:r>
      <w:r w:rsidR="00B51634">
        <w:t xml:space="preserve">, </w:t>
      </w:r>
      <w:r w:rsidR="00B51634" w:rsidRPr="00E42274">
        <w:rPr>
          <w:rFonts w:ascii="Times New Roman" w:hAnsi="Times New Roman" w:cs="Times New Roman"/>
        </w:rPr>
        <w:t>λ</w:t>
      </w:r>
      <w:r w:rsidR="00B51634">
        <w:rPr>
          <w:rFonts w:ascii="Times New Roman" w:hAnsi="Times New Roman" w:cs="Times New Roman"/>
        </w:rPr>
        <w:t xml:space="preserve"> </w:t>
      </w:r>
      <w:r w:rsidR="00B51634" w:rsidRPr="00E42274">
        <w:t>(</w:t>
      </w:r>
      <w:r w:rsidR="00B51634" w:rsidRPr="00E42274">
        <w:rPr>
          <w:rFonts w:ascii="Times New Roman" w:hAnsi="Times New Roman" w:cs="Times New Roman"/>
        </w:rPr>
        <w:t>λ</w:t>
      </w:r>
      <w:r w:rsidR="00B51634" w:rsidRPr="00E42274">
        <w:softHyphen/>
      </w:r>
      <w:r w:rsidR="00B51634" w:rsidRPr="00857996">
        <w:rPr>
          <w:vertAlign w:val="subscript"/>
        </w:rPr>
        <w:t>1000</w:t>
      </w:r>
      <w:r w:rsidR="00140B3B">
        <w:t>) =1.02</w:t>
      </w:r>
      <w:r w:rsidR="00B51634" w:rsidRPr="00E42274">
        <w:t xml:space="preserve"> (1.00);</w:t>
      </w:r>
      <w:r w:rsidR="00B51634">
        <w:t xml:space="preserve"> </w:t>
      </w:r>
      <w:r w:rsidR="00F23B70">
        <w:t>LAS</w:t>
      </w:r>
      <w:r w:rsidR="00B51634">
        <w:t xml:space="preserve">, </w:t>
      </w:r>
      <w:r w:rsidR="00B51634" w:rsidRPr="00E42274">
        <w:rPr>
          <w:rFonts w:ascii="Times New Roman" w:hAnsi="Times New Roman" w:cs="Times New Roman"/>
        </w:rPr>
        <w:t>λ</w:t>
      </w:r>
      <w:r w:rsidR="00B51634">
        <w:rPr>
          <w:rFonts w:ascii="Times New Roman" w:hAnsi="Times New Roman" w:cs="Times New Roman"/>
        </w:rPr>
        <w:t xml:space="preserve"> </w:t>
      </w:r>
      <w:r w:rsidR="00B51634" w:rsidRPr="00E42274">
        <w:t>(</w:t>
      </w:r>
      <w:r w:rsidR="00B51634" w:rsidRPr="00E42274">
        <w:rPr>
          <w:rFonts w:ascii="Times New Roman" w:hAnsi="Times New Roman" w:cs="Times New Roman"/>
        </w:rPr>
        <w:t>λ</w:t>
      </w:r>
      <w:r w:rsidR="00B51634" w:rsidRPr="00E42274">
        <w:softHyphen/>
      </w:r>
      <w:r w:rsidR="00B51634" w:rsidRPr="00857996">
        <w:rPr>
          <w:vertAlign w:val="subscript"/>
        </w:rPr>
        <w:t>1000</w:t>
      </w:r>
      <w:r w:rsidR="00140B3B">
        <w:t>) =1.02</w:t>
      </w:r>
      <w:r w:rsidR="00B51634" w:rsidRPr="00E42274">
        <w:t xml:space="preserve"> (1.00);</w:t>
      </w:r>
      <w:r w:rsidR="00B51634">
        <w:t xml:space="preserve"> SVS. </w:t>
      </w:r>
      <w:r w:rsidR="00B51634" w:rsidRPr="00E42274">
        <w:rPr>
          <w:rFonts w:ascii="Times New Roman" w:hAnsi="Times New Roman" w:cs="Times New Roman"/>
        </w:rPr>
        <w:t>λ</w:t>
      </w:r>
      <w:r w:rsidR="00B51634">
        <w:rPr>
          <w:rFonts w:ascii="Times New Roman" w:hAnsi="Times New Roman" w:cs="Times New Roman"/>
        </w:rPr>
        <w:t xml:space="preserve"> </w:t>
      </w:r>
      <w:r w:rsidR="00B51634" w:rsidRPr="00E42274">
        <w:t>(</w:t>
      </w:r>
      <w:r w:rsidR="00B51634" w:rsidRPr="00E42274">
        <w:rPr>
          <w:rFonts w:ascii="Times New Roman" w:hAnsi="Times New Roman" w:cs="Times New Roman"/>
        </w:rPr>
        <w:t>λ</w:t>
      </w:r>
      <w:r w:rsidR="00B51634" w:rsidRPr="00E42274">
        <w:softHyphen/>
      </w:r>
      <w:r w:rsidR="00B51634" w:rsidRPr="00857996">
        <w:rPr>
          <w:vertAlign w:val="subscript"/>
        </w:rPr>
        <w:t>1000</w:t>
      </w:r>
      <w:r w:rsidR="00140B3B">
        <w:t>) =1.01</w:t>
      </w:r>
      <w:r w:rsidR="00B51634" w:rsidRPr="00E42274">
        <w:t xml:space="preserve"> (</w:t>
      </w:r>
      <w:r w:rsidR="00B51634">
        <w:t>1.00))</w:t>
      </w:r>
      <w:r w:rsidR="00140B3B">
        <w:t>.</w:t>
      </w:r>
    </w:p>
    <w:p w14:paraId="613951FD" w14:textId="77777777" w:rsidR="0052470A" w:rsidRDefault="0052470A" w:rsidP="00291239"/>
    <w:p w14:paraId="744B47C4" w14:textId="4B02F071" w:rsidR="000A328A" w:rsidRDefault="00EC2346" w:rsidP="00291239">
      <w:r>
        <w:t xml:space="preserve">We took 25 </w:t>
      </w:r>
      <w:r w:rsidR="00F8403D">
        <w:t xml:space="preserve">independent </w:t>
      </w:r>
      <w:r>
        <w:t>loci forward</w:t>
      </w:r>
      <w:r w:rsidR="00461975">
        <w:t xml:space="preserve"> </w:t>
      </w:r>
      <w:r w:rsidR="0068030E">
        <w:t xml:space="preserve">(3 SNPs </w:t>
      </w:r>
      <w:r w:rsidR="000D04D9">
        <w:t xml:space="preserve">in LD </w:t>
      </w:r>
      <w:r w:rsidR="0068030E">
        <w:t>from each locus</w:t>
      </w:r>
      <w:r w:rsidR="00F8403D">
        <w:t xml:space="preserve"> selected on p-value</w:t>
      </w:r>
      <w:r w:rsidR="0068030E">
        <w:t xml:space="preserve">) </w:t>
      </w:r>
      <w:r w:rsidR="00F23B70">
        <w:t>from each analysis (IS, CE, LAS</w:t>
      </w:r>
      <w:r w:rsidR="00461975">
        <w:t>, SVS</w:t>
      </w:r>
      <w:r>
        <w:t xml:space="preserve">) for </w:t>
      </w:r>
      <w:r w:rsidR="006D531F" w:rsidRPr="00F157B2">
        <w:rPr>
          <w:i/>
        </w:rPr>
        <w:t>in silico</w:t>
      </w:r>
      <w:r w:rsidR="006D531F">
        <w:t xml:space="preserve"> </w:t>
      </w:r>
      <w:r>
        <w:t xml:space="preserve">replication in </w:t>
      </w:r>
      <w:r w:rsidR="005C5FCE">
        <w:t xml:space="preserve">the </w:t>
      </w:r>
      <w:r w:rsidR="00043CF5" w:rsidRPr="00043CF5">
        <w:t>NINDS Stroke Genetics Network</w:t>
      </w:r>
      <w:r w:rsidR="00043CF5">
        <w:t xml:space="preserve"> st</w:t>
      </w:r>
      <w:r>
        <w:t>udy</w:t>
      </w:r>
      <w:r w:rsidR="00D24F19">
        <w:t xml:space="preserve"> (stage II)</w:t>
      </w:r>
      <w:r>
        <w:t>.</w:t>
      </w:r>
      <w:r w:rsidR="001C2DE6">
        <w:t xml:space="preserve"> Information on these SNPs is provided in Supplementary Tables 1-4. </w:t>
      </w:r>
      <w:r>
        <w:t xml:space="preserve">Following </w:t>
      </w:r>
      <w:r w:rsidR="006D3B3E">
        <w:t xml:space="preserve">this analysis </w:t>
      </w:r>
      <w:r>
        <w:t xml:space="preserve">, </w:t>
      </w:r>
      <w:r w:rsidR="00537944">
        <w:t>excluding previous</w:t>
      </w:r>
      <w:r w:rsidR="006D3B3E">
        <w:t>ly reported</w:t>
      </w:r>
      <w:r w:rsidR="00537944">
        <w:t xml:space="preserve"> associations, </w:t>
      </w:r>
      <w:r>
        <w:t xml:space="preserve">three </w:t>
      </w:r>
      <w:r w:rsidR="004B00EE">
        <w:t>loci</w:t>
      </w:r>
      <w:r>
        <w:t xml:space="preserve"> showed significance at p&lt;5x10</w:t>
      </w:r>
      <w:r>
        <w:rPr>
          <w:vertAlign w:val="superscript"/>
        </w:rPr>
        <w:t>-7</w:t>
      </w:r>
      <w:r w:rsidR="00647CA6">
        <w:t xml:space="preserve"> </w:t>
      </w:r>
      <w:r w:rsidR="003E5421">
        <w:t xml:space="preserve">(two with SVS, one with CE) </w:t>
      </w:r>
      <w:r w:rsidR="00647CA6">
        <w:t>and one was genome-wide significant (rs12445022, p=4.4</w:t>
      </w:r>
      <w:r w:rsidR="008D635B">
        <w:t>x10</w:t>
      </w:r>
      <w:r w:rsidR="00D93936">
        <w:rPr>
          <w:vertAlign w:val="superscript"/>
        </w:rPr>
        <w:t>-</w:t>
      </w:r>
      <w:r w:rsidR="008D635B">
        <w:rPr>
          <w:vertAlign w:val="superscript"/>
        </w:rPr>
        <w:t>8</w:t>
      </w:r>
      <w:r w:rsidR="00083A06">
        <w:t>, associated with SVS</w:t>
      </w:r>
      <w:r w:rsidR="00647CA6">
        <w:t>).</w:t>
      </w:r>
      <w:r>
        <w:t xml:space="preserve"> </w:t>
      </w:r>
      <w:r w:rsidR="00647CA6">
        <w:t>W</w:t>
      </w:r>
      <w:r>
        <w:t xml:space="preserve">e followed up </w:t>
      </w:r>
      <w:r w:rsidR="00647CA6">
        <w:t xml:space="preserve">all three loci </w:t>
      </w:r>
      <w:r>
        <w:t xml:space="preserve">in a second </w:t>
      </w:r>
      <w:r w:rsidR="006D531F" w:rsidRPr="00F157B2">
        <w:rPr>
          <w:i/>
        </w:rPr>
        <w:t>in silico</w:t>
      </w:r>
      <w:r w:rsidR="006D531F">
        <w:t xml:space="preserve"> </w:t>
      </w:r>
      <w:r>
        <w:t xml:space="preserve">replication </w:t>
      </w:r>
      <w:r w:rsidR="00D24F19">
        <w:t>(stage III)</w:t>
      </w:r>
      <w:r w:rsidR="00647CA6">
        <w:t xml:space="preserve"> </w:t>
      </w:r>
      <w:r>
        <w:t xml:space="preserve">in </w:t>
      </w:r>
      <w:r w:rsidR="00D93936">
        <w:t>a large Icelandic population</w:t>
      </w:r>
      <w:r w:rsidR="005C60B8">
        <w:t xml:space="preserve"> (deCODE)</w:t>
      </w:r>
      <w:r>
        <w:t xml:space="preserve">. </w:t>
      </w:r>
      <w:r w:rsidR="006F6A21">
        <w:t>A single SNP, rs12445022, showed evidence of replication (p=0.011). When performing a meta-analysis across all populations</w:t>
      </w:r>
      <w:r w:rsidR="0068145B">
        <w:t xml:space="preserve">, </w:t>
      </w:r>
      <w:r>
        <w:t xml:space="preserve">rs12445022 was associated with </w:t>
      </w:r>
      <w:r w:rsidR="00817C22">
        <w:t>SVS</w:t>
      </w:r>
      <w:r>
        <w:t xml:space="preserve"> </w:t>
      </w:r>
      <w:r w:rsidR="00163798">
        <w:t>at genome-wide significance (p=</w:t>
      </w:r>
      <w:r w:rsidR="008D325E">
        <w:t>3</w:t>
      </w:r>
      <w:r w:rsidR="00163798">
        <w:t>.</w:t>
      </w:r>
      <w:r w:rsidR="008D325E">
        <w:t>2</w:t>
      </w:r>
      <w:r>
        <w:t>x10</w:t>
      </w:r>
      <w:r>
        <w:rPr>
          <w:vertAlign w:val="superscript"/>
        </w:rPr>
        <w:t>-9</w:t>
      </w:r>
      <w:r w:rsidR="00226094">
        <w:t>; Figure 2</w:t>
      </w:r>
      <w:r>
        <w:t>).</w:t>
      </w:r>
      <w:r w:rsidR="00461975">
        <w:t xml:space="preserve"> </w:t>
      </w:r>
      <w:r w:rsidR="00D064FC">
        <w:t xml:space="preserve">The SNP was either genotyped or well imputed </w:t>
      </w:r>
      <w:r>
        <w:t>(</w:t>
      </w:r>
      <w:r w:rsidR="004B00EE">
        <w:t>info</w:t>
      </w:r>
      <w:r>
        <w:t xml:space="preserve">&gt;0.9) </w:t>
      </w:r>
      <w:r w:rsidR="00E84066">
        <w:t>in all cohorts and l</w:t>
      </w:r>
      <w:r w:rsidR="00380B64">
        <w:t xml:space="preserve">ies in an intergenic region between </w:t>
      </w:r>
      <w:r w:rsidR="00380B64" w:rsidRPr="00804A6D">
        <w:t xml:space="preserve">Junctophilin 3 </w:t>
      </w:r>
      <w:r w:rsidR="00380B64">
        <w:t>(</w:t>
      </w:r>
      <w:r w:rsidR="00380B64" w:rsidRPr="00804A6D">
        <w:rPr>
          <w:i/>
        </w:rPr>
        <w:t>JPH3</w:t>
      </w:r>
      <w:r w:rsidR="00380B64">
        <w:t xml:space="preserve">) and </w:t>
      </w:r>
      <w:r w:rsidR="00380B64" w:rsidRPr="00804A6D">
        <w:t xml:space="preserve">Zinc Finger, CCHC Domain Containing 14 </w:t>
      </w:r>
      <w:r w:rsidR="00380B64">
        <w:t>(</w:t>
      </w:r>
      <w:r w:rsidR="00380B64" w:rsidRPr="00804A6D">
        <w:rPr>
          <w:i/>
        </w:rPr>
        <w:t>ZCCHC14</w:t>
      </w:r>
      <w:r w:rsidR="00380B64" w:rsidRPr="001F420F">
        <w:t>).</w:t>
      </w:r>
      <w:r w:rsidR="00F729D1" w:rsidRPr="001F420F">
        <w:t xml:space="preserve"> To confirm </w:t>
      </w:r>
      <w:r w:rsidR="001F420F" w:rsidRPr="001F420F">
        <w:t xml:space="preserve">the </w:t>
      </w:r>
      <w:r w:rsidR="00F729D1" w:rsidRPr="001F420F">
        <w:t>association</w:t>
      </w:r>
      <w:r w:rsidR="001F420F" w:rsidRPr="001F420F">
        <w:t xml:space="preserve"> with rs12445022</w:t>
      </w:r>
      <w:r w:rsidR="00F729D1" w:rsidRPr="001F420F">
        <w:t xml:space="preserve">, we repeated the analysis </w:t>
      </w:r>
      <w:r w:rsidR="00FB36CE" w:rsidRPr="001F420F">
        <w:t>using logistic regression;</w:t>
      </w:r>
      <w:r w:rsidR="00F729D1" w:rsidRPr="001F420F">
        <w:t xml:space="preserve"> </w:t>
      </w:r>
      <w:r w:rsidR="005C5FCE" w:rsidRPr="001F420F">
        <w:t>the</w:t>
      </w:r>
      <w:r w:rsidR="00F729D1" w:rsidRPr="001F420F">
        <w:t xml:space="preserve"> </w:t>
      </w:r>
      <w:r w:rsidR="005C5FCE" w:rsidRPr="001F420F">
        <w:t xml:space="preserve">approach taken </w:t>
      </w:r>
      <w:r w:rsidR="00F729D1" w:rsidRPr="001F420F">
        <w:t xml:space="preserve">in a conventional GWAS. </w:t>
      </w:r>
      <w:r w:rsidR="00B022F4" w:rsidRPr="001F420F">
        <w:t xml:space="preserve">The association was validated using this method, </w:t>
      </w:r>
      <w:r w:rsidR="001E03FA" w:rsidRPr="001F420F">
        <w:t>and associations were consistent</w:t>
      </w:r>
      <w:r w:rsidR="001E03FA">
        <w:t xml:space="preserve"> across populations</w:t>
      </w:r>
      <w:r w:rsidR="00A13E77">
        <w:t xml:space="preserve"> (</w:t>
      </w:r>
      <w:r w:rsidR="00104F30">
        <w:t>OR(95% CI)=1.16(1.10-1.22); p=1.3x10</w:t>
      </w:r>
      <w:r w:rsidR="00104F30">
        <w:rPr>
          <w:vertAlign w:val="superscript"/>
        </w:rPr>
        <w:t>-8</w:t>
      </w:r>
      <w:r w:rsidR="00104F30">
        <w:t xml:space="preserve">; </w:t>
      </w:r>
      <w:r w:rsidR="00A13E77">
        <w:t>heterogeneity p=0.56; Figure 3</w:t>
      </w:r>
      <w:r w:rsidR="001E03FA">
        <w:t>).</w:t>
      </w:r>
    </w:p>
    <w:p w14:paraId="4FB3D093" w14:textId="77777777" w:rsidR="005612BE" w:rsidRDefault="005612BE" w:rsidP="00291239"/>
    <w:p w14:paraId="18837DF2" w14:textId="356CCEC1" w:rsidR="00644289" w:rsidRPr="00C74C60" w:rsidRDefault="00644289" w:rsidP="00291239">
      <w:pPr>
        <w:rPr>
          <w:i/>
        </w:rPr>
      </w:pPr>
      <w:r w:rsidRPr="00C74C60">
        <w:rPr>
          <w:i/>
        </w:rPr>
        <w:t xml:space="preserve">Further analysis of a </w:t>
      </w:r>
      <w:r w:rsidR="00BF7ECC" w:rsidRPr="00C74C60">
        <w:rPr>
          <w:i/>
        </w:rPr>
        <w:t>16q24.2</w:t>
      </w:r>
      <w:r w:rsidRPr="00C74C60">
        <w:rPr>
          <w:i/>
        </w:rPr>
        <w:t xml:space="preserve"> novel locus associated with small vessel stroke </w:t>
      </w:r>
    </w:p>
    <w:p w14:paraId="5212608E" w14:textId="6D634383" w:rsidR="006D3B3E" w:rsidRDefault="00A13E77" w:rsidP="00291239">
      <w:r w:rsidDel="00C1443E">
        <w:t xml:space="preserve">We evaluated </w:t>
      </w:r>
      <w:r w:rsidR="003D5516">
        <w:t xml:space="preserve">association of </w:t>
      </w:r>
      <w:r w:rsidDel="00C1443E">
        <w:t xml:space="preserve">the lead SNP </w:t>
      </w:r>
      <w:r w:rsidR="003D5516">
        <w:t>in</w:t>
      </w:r>
      <w:r w:rsidDel="00C1443E">
        <w:t xml:space="preserve"> different quantiles of age at stroke onset</w:t>
      </w:r>
      <w:r w:rsidR="009A28A4">
        <w:t>, using all controls in each analysis</w:t>
      </w:r>
      <w:r w:rsidDel="00C1443E">
        <w:t xml:space="preserve">. </w:t>
      </w:r>
      <w:r w:rsidR="009A28A4">
        <w:t>The strongest</w:t>
      </w:r>
      <w:r w:rsidDel="00C1443E">
        <w:t xml:space="preserve"> association</w:t>
      </w:r>
      <w:r w:rsidR="009A28A4">
        <w:t>s</w:t>
      </w:r>
      <w:r w:rsidDel="00C1443E">
        <w:t xml:space="preserve"> </w:t>
      </w:r>
      <w:r w:rsidR="009A28A4">
        <w:t xml:space="preserve">were observed </w:t>
      </w:r>
      <w:r w:rsidDel="00C1443E">
        <w:t xml:space="preserve">in </w:t>
      </w:r>
      <w:r w:rsidR="00F83FFA">
        <w:t>younger onset cases</w:t>
      </w:r>
      <w:r w:rsidDel="00C1443E">
        <w:t xml:space="preserve">, suggesting the influence of the SNP </w:t>
      </w:r>
      <w:r w:rsidR="009A28A4">
        <w:t>might be</w:t>
      </w:r>
      <w:r w:rsidDel="00C1443E">
        <w:t xml:space="preserve"> greatest in </w:t>
      </w:r>
      <w:r w:rsidR="009A28A4">
        <w:t>these individuals</w:t>
      </w:r>
      <w:r w:rsidDel="00C1443E">
        <w:t xml:space="preserve"> (Figure </w:t>
      </w:r>
      <w:r>
        <w:t>4</w:t>
      </w:r>
      <w:r w:rsidDel="00C1443E">
        <w:t>)</w:t>
      </w:r>
      <w:r w:rsidR="00CD6746">
        <w:t>.</w:t>
      </w:r>
      <w:r w:rsidR="00D16877" w:rsidRPr="00E61758">
        <w:rPr>
          <w:b/>
          <w:i/>
        </w:rPr>
        <w:t xml:space="preserve"> </w:t>
      </w:r>
      <w:r w:rsidR="00CD6746">
        <w:t>However,</w:t>
      </w:r>
      <w:r w:rsidR="00D16877" w:rsidRPr="00F157B2">
        <w:t xml:space="preserve"> this </w:t>
      </w:r>
      <w:r w:rsidR="00D16877">
        <w:t>was not</w:t>
      </w:r>
      <w:r w:rsidR="00D16877" w:rsidRPr="00F157B2">
        <w:t xml:space="preserve"> demonstrated statistically</w:t>
      </w:r>
      <w:r w:rsidR="00CD6746">
        <w:t xml:space="preserve"> (p&gt;0.05)</w:t>
      </w:r>
      <w:r w:rsidRPr="00D16877" w:rsidDel="00C1443E">
        <w:t>.</w:t>
      </w:r>
      <w:r>
        <w:t xml:space="preserve"> </w:t>
      </w:r>
    </w:p>
    <w:p w14:paraId="3E9A0060" w14:textId="77777777" w:rsidR="006D3B3E" w:rsidRDefault="006D3B3E" w:rsidP="00291239"/>
    <w:p w14:paraId="732DF10E" w14:textId="26628D7D" w:rsidR="00A13E77" w:rsidRDefault="00A13E77" w:rsidP="00291239">
      <w:r>
        <w:t xml:space="preserve">We performed further analysis to assess whether the SVS-associated SNP influenced other manifestations of cerebral </w:t>
      </w:r>
      <w:r w:rsidR="00245B5C">
        <w:t>SVD</w:t>
      </w:r>
      <w:r>
        <w:t xml:space="preserve">. The SNP (rs12445022) was </w:t>
      </w:r>
      <w:r w:rsidR="0095233D">
        <w:t>also</w:t>
      </w:r>
      <w:r>
        <w:t xml:space="preserve"> associated with increased T2-WMHV (OR(95% CI)=1.10(1.05-1.16); p=5.3x10</w:t>
      </w:r>
      <w:r>
        <w:rPr>
          <w:vertAlign w:val="superscript"/>
        </w:rPr>
        <w:t>-5</w:t>
      </w:r>
      <w:r>
        <w:t xml:space="preserve">; Figures 2,5), and showed little heterogeneity across study groups (heterogeneity p=0.58). Conversely, the SNP was not associated with </w:t>
      </w:r>
      <w:r w:rsidR="00135924">
        <w:t xml:space="preserve">ICH </w:t>
      </w:r>
      <w:r w:rsidR="00C721A2">
        <w:t>– neither overall</w:t>
      </w:r>
      <w:r w:rsidR="0048416F">
        <w:t>,</w:t>
      </w:r>
      <w:r w:rsidR="00C721A2">
        <w:t xml:space="preserve"> </w:t>
      </w:r>
      <w:r w:rsidR="0048416F">
        <w:t>n</w:t>
      </w:r>
      <w:r w:rsidR="00C721A2">
        <w:t>or in subgroups divided by lobar/non-lobar location</w:t>
      </w:r>
      <w:r>
        <w:t>.</w:t>
      </w:r>
      <w:r w:rsidR="005908C6">
        <w:t xml:space="preserve"> For SSBI, the direction of effect was the same as for SVS, but the effect was weaker and non-significant (OR(95% CI)=1.05(0.97-1.14); p=0.28). For the subgroup with WMH, the effect was stronger – and similar to that observed for SVS, but was again non-significant (OR(95% CI)=1.15(0.99-1.33); p=0.076). </w:t>
      </w:r>
    </w:p>
    <w:p w14:paraId="487E26D2" w14:textId="77777777" w:rsidR="00A13E77" w:rsidRDefault="00A13E77" w:rsidP="00291239"/>
    <w:p w14:paraId="02130CAA" w14:textId="14F1960B" w:rsidR="00D81B71" w:rsidRDefault="00D81B71" w:rsidP="00291239">
      <w:r>
        <w:t xml:space="preserve">We next evaluated the </w:t>
      </w:r>
      <w:r w:rsidR="003844FB">
        <w:t xml:space="preserve">identified </w:t>
      </w:r>
      <w:r>
        <w:t>locus in non-</w:t>
      </w:r>
      <w:r w:rsidR="00C06DFA">
        <w:t>European ancestry</w:t>
      </w:r>
      <w:r>
        <w:t xml:space="preserve"> populations. </w:t>
      </w:r>
      <w:r w:rsidR="00111DF9">
        <w:t>The SNP ha</w:t>
      </w:r>
      <w:r w:rsidR="007914CA">
        <w:t>d</w:t>
      </w:r>
      <w:r w:rsidR="00111DF9">
        <w:t xml:space="preserve"> a similar frequency </w:t>
      </w:r>
      <w:r w:rsidR="007914CA">
        <w:t xml:space="preserve">to Europeans </w:t>
      </w:r>
      <w:r w:rsidR="00111DF9">
        <w:t xml:space="preserve">in South Asians </w:t>
      </w:r>
      <w:r w:rsidR="007914CA">
        <w:t xml:space="preserve">from RACE </w:t>
      </w:r>
      <w:r w:rsidR="00111DF9">
        <w:t>(</w:t>
      </w:r>
      <w:r w:rsidR="001406B0">
        <w:t>MAF=</w:t>
      </w:r>
      <w:r w:rsidR="00111DF9">
        <w:t>37%), but was rare</w:t>
      </w:r>
      <w:r w:rsidR="007914CA">
        <w:t>r</w:t>
      </w:r>
      <w:r w:rsidR="00111DF9">
        <w:t xml:space="preserve"> in African ancestry populations</w:t>
      </w:r>
      <w:r w:rsidR="001406B0">
        <w:t xml:space="preserve">, consisting of African-Americans from NINDS Stroke Genetics Network and </w:t>
      </w:r>
      <w:r w:rsidR="00161ED6">
        <w:t xml:space="preserve">United Kingdom individuals of </w:t>
      </w:r>
      <w:r w:rsidR="001406B0">
        <w:t xml:space="preserve">African or African-Caribbean </w:t>
      </w:r>
      <w:r w:rsidR="00161ED6">
        <w:t xml:space="preserve">ethnicity </w:t>
      </w:r>
      <w:r w:rsidR="001406B0">
        <w:t>from SLESS</w:t>
      </w:r>
      <w:r w:rsidR="00111DF9">
        <w:t xml:space="preserve"> (</w:t>
      </w:r>
      <w:r w:rsidR="001406B0">
        <w:t>MAF=</w:t>
      </w:r>
      <w:r w:rsidR="002F3066">
        <w:t>14%).</w:t>
      </w:r>
      <w:r w:rsidR="00111DF9">
        <w:t xml:space="preserve"> </w:t>
      </w:r>
      <w:r>
        <w:t xml:space="preserve">Associations with the SNP were in the same direction as in </w:t>
      </w:r>
      <w:r w:rsidR="00C06DFA">
        <w:t>European</w:t>
      </w:r>
      <w:r>
        <w:t xml:space="preserve"> </w:t>
      </w:r>
      <w:r w:rsidR="00C06DFA">
        <w:t xml:space="preserve">ancestry </w:t>
      </w:r>
      <w:r>
        <w:t>populations (</w:t>
      </w:r>
      <w:r w:rsidR="002F3066">
        <w:t>Figure 4</w:t>
      </w:r>
      <w:r>
        <w:t>), but did not reach statistical significance</w:t>
      </w:r>
      <w:r w:rsidR="008F2C52">
        <w:t xml:space="preserve"> in either ancestry</w:t>
      </w:r>
      <w:r w:rsidR="00472C91">
        <w:t>, reflecting the much smaller sample sizes</w:t>
      </w:r>
      <w:r>
        <w:t>. However, when combining data from all populations, evidence for association at the SNP (p=</w:t>
      </w:r>
      <w:r w:rsidR="00AC0BAA">
        <w:t>1</w:t>
      </w:r>
      <w:r>
        <w:t>.</w:t>
      </w:r>
      <w:r w:rsidR="00AC0BAA">
        <w:t>4</w:t>
      </w:r>
      <w:r>
        <w:t>x10</w:t>
      </w:r>
      <w:r>
        <w:rPr>
          <w:vertAlign w:val="superscript"/>
        </w:rPr>
        <w:t>-9</w:t>
      </w:r>
      <w:r>
        <w:t xml:space="preserve">) was stronger than in </w:t>
      </w:r>
      <w:r w:rsidR="00C06DFA">
        <w:t>European ancestry</w:t>
      </w:r>
      <w:r>
        <w:t xml:space="preserve"> populations alone</w:t>
      </w:r>
      <w:r w:rsidR="00111F68">
        <w:t>, which might suggest a common association across populations</w:t>
      </w:r>
      <w:r>
        <w:t>.</w:t>
      </w:r>
      <w:r w:rsidR="00811439">
        <w:t xml:space="preserve"> Indeed, there was not evidence of a significant difference </w:t>
      </w:r>
      <w:r w:rsidR="00161ED6">
        <w:t xml:space="preserve">in the strength of </w:t>
      </w:r>
      <w:r w:rsidR="0036220E">
        <w:t>association</w:t>
      </w:r>
      <w:r w:rsidR="00161ED6">
        <w:t xml:space="preserve"> </w:t>
      </w:r>
      <w:r w:rsidR="00811439">
        <w:t>between</w:t>
      </w:r>
      <w:r w:rsidR="0011758E">
        <w:t xml:space="preserve"> the </w:t>
      </w:r>
      <w:r w:rsidR="00811439">
        <w:t>European and non-European ancestry individuals (p=0.64).</w:t>
      </w:r>
    </w:p>
    <w:p w14:paraId="60056F3D" w14:textId="77777777" w:rsidR="000940F8" w:rsidRDefault="000940F8" w:rsidP="00291239"/>
    <w:p w14:paraId="070CF32F" w14:textId="2DBCCD80" w:rsidR="00461975" w:rsidRPr="00B6645A" w:rsidRDefault="00E8255A" w:rsidP="00291239">
      <w:pPr>
        <w:rPr>
          <w:i/>
        </w:rPr>
      </w:pPr>
      <w:r w:rsidRPr="00B6645A">
        <w:rPr>
          <w:i/>
        </w:rPr>
        <w:t xml:space="preserve">Regulatory chromatin states, </w:t>
      </w:r>
      <w:r w:rsidR="002F422B" w:rsidRPr="00B6645A">
        <w:rPr>
          <w:i/>
        </w:rPr>
        <w:t xml:space="preserve">mRNA expression </w:t>
      </w:r>
      <w:r w:rsidR="002F422B">
        <w:rPr>
          <w:i/>
        </w:rPr>
        <w:t xml:space="preserve">and </w:t>
      </w:r>
      <w:r w:rsidR="009D3E38" w:rsidRPr="00B6645A">
        <w:rPr>
          <w:i/>
        </w:rPr>
        <w:t xml:space="preserve">DNA </w:t>
      </w:r>
      <w:r w:rsidRPr="00B6645A">
        <w:rPr>
          <w:i/>
        </w:rPr>
        <w:t>m</w:t>
      </w:r>
      <w:r w:rsidR="00182EAE" w:rsidRPr="00B6645A">
        <w:rPr>
          <w:i/>
        </w:rPr>
        <w:t xml:space="preserve">ethylation </w:t>
      </w:r>
      <w:r w:rsidR="004766DD" w:rsidRPr="00B6645A">
        <w:rPr>
          <w:i/>
        </w:rPr>
        <w:t>related to</w:t>
      </w:r>
      <w:r w:rsidR="00182EAE" w:rsidRPr="00B6645A">
        <w:rPr>
          <w:i/>
        </w:rPr>
        <w:t xml:space="preserve"> </w:t>
      </w:r>
      <w:r w:rsidR="00BF7ECC" w:rsidRPr="00B6645A">
        <w:rPr>
          <w:i/>
        </w:rPr>
        <w:t>16q24.2</w:t>
      </w:r>
    </w:p>
    <w:p w14:paraId="34F485B0" w14:textId="61ABFD51" w:rsidR="00A81269" w:rsidRDefault="00D63DE7" w:rsidP="00291239">
      <w:r>
        <w:t xml:space="preserve">We </w:t>
      </w:r>
      <w:r w:rsidR="001B771A">
        <w:t xml:space="preserve">used </w:t>
      </w:r>
      <w:r w:rsidR="0009431A">
        <w:t>existing</w:t>
      </w:r>
      <w:r w:rsidR="001B771A">
        <w:t xml:space="preserve"> databases</w:t>
      </w:r>
      <w:r>
        <w:t xml:space="preserve"> to assess the functional consequences of SNPs in the </w:t>
      </w:r>
      <w:r w:rsidR="00BF7ECC">
        <w:t>16q24.2</w:t>
      </w:r>
      <w:r>
        <w:t xml:space="preserve"> region. </w:t>
      </w:r>
      <w:r w:rsidR="0023778F">
        <w:t xml:space="preserve">Firstly, </w:t>
      </w:r>
      <w:r w:rsidR="00612A13">
        <w:t xml:space="preserve">we </w:t>
      </w:r>
      <w:r w:rsidR="0023778F">
        <w:t>u</w:t>
      </w:r>
      <w:r>
        <w:t>s</w:t>
      </w:r>
      <w:r w:rsidR="00612A13">
        <w:t xml:space="preserve">ed </w:t>
      </w:r>
      <w:r>
        <w:t xml:space="preserve">the Haploreg v4.1 database to interrogate chromatin states and regulatory motifs from ENCODE and </w:t>
      </w:r>
      <w:r w:rsidR="005F0081" w:rsidRPr="005F0081">
        <w:t>NIH Roadmap Epigenomics Mapping Consortium</w:t>
      </w:r>
      <w:r w:rsidR="00612A13">
        <w:t>.</w:t>
      </w:r>
      <w:r w:rsidRPr="00FD5720">
        <w:t xml:space="preserve"> </w:t>
      </w:r>
      <w:r w:rsidR="0000014C">
        <w:fldChar w:fldCharType="begin">
          <w:fldData xml:space="preserve">PEVuZE5vdGU+PENpdGU+PEF1dGhvcj5XYXJkPC9BdXRob3I+PFllYXI+MjAxMjwvWWVhcj48UmVj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</w:fldData>
        </w:fldChar>
      </w:r>
      <w:r w:rsidR="005D73D1">
        <w:instrText xml:space="preserve"> ADDIN EN.CITE </w:instrText>
      </w:r>
      <w:r w:rsidR="005D73D1">
        <w:fldChar w:fldCharType="begin">
          <w:fldData xml:space="preserve">PEVuZE5vdGU+PENpdGU+PEF1dGhvcj5XYXJkPC9BdXRob3I+PFllYXI+MjAxMjwvWWVhcj48UmVj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</w:fldData>
        </w:fldChar>
      </w:r>
      <w:r w:rsidR="005D73D1">
        <w:instrText xml:space="preserve"> ADDIN EN.CITE.DATA </w:instrText>
      </w:r>
      <w:r w:rsidR="005D73D1">
        <w:fldChar w:fldCharType="end"/>
      </w:r>
      <w:r w:rsidR="0000014C">
        <w:fldChar w:fldCharType="separate"/>
      </w:r>
      <w:r w:rsidR="005D73D1" w:rsidRPr="005D73D1">
        <w:rPr>
          <w:noProof/>
          <w:vertAlign w:val="superscript"/>
        </w:rPr>
        <w:t>26, 37, 38</w:t>
      </w:r>
      <w:r w:rsidR="0000014C">
        <w:fldChar w:fldCharType="end"/>
      </w:r>
      <w:r>
        <w:t xml:space="preserve"> </w:t>
      </w:r>
      <w:r w:rsidR="00612A13">
        <w:t>The database show</w:t>
      </w:r>
      <w:r w:rsidR="001841F7">
        <w:t>ed</w:t>
      </w:r>
      <w:r w:rsidR="00612A13">
        <w:t xml:space="preserve"> that our lead SNP</w:t>
      </w:r>
      <w:r>
        <w:t xml:space="preserve"> influences chromatin states in multiple tissues. The SNP is classified as a genic promoter in 9 tissues, an enhancer in 13 tissues and overlaps DNAse1 hypersensitivity sites in 21 tissues. </w:t>
      </w:r>
      <w:r w:rsidR="00612A13">
        <w:t xml:space="preserve">Output from Haploreg is presented as Supplementary Data. </w:t>
      </w:r>
    </w:p>
    <w:p w14:paraId="76FE5E5A" w14:textId="77777777" w:rsidR="00A81269" w:rsidRDefault="00A81269" w:rsidP="00291239"/>
    <w:p w14:paraId="7D0010A7" w14:textId="60A06277" w:rsidR="00B94D79" w:rsidRDefault="00C22C50" w:rsidP="00291239">
      <w:r>
        <w:t xml:space="preserve">Secondly, </w:t>
      </w:r>
      <w:r w:rsidR="0023778F">
        <w:t xml:space="preserve">we </w:t>
      </w:r>
      <w:r w:rsidR="00676282">
        <w:t xml:space="preserve">used publicly available databases to </w:t>
      </w:r>
      <w:r>
        <w:t>evaluate the evidence that the lead SNP influences expression of nearby genes using the GTEx portal.</w:t>
      </w:r>
      <w:r w:rsidR="00297F96">
        <w:fldChar w:fldCharType="begin">
          <w:fldData xml:space="preserve">PEVuZE5vdGU+PENpdGUgRXhjbHVkZUF1dGg9IjEiPjxZZWFyPjIwMTU8L1llYXI+PFJlY051bT42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</w:fldData>
        </w:fldChar>
      </w:r>
      <w:r w:rsidR="003F2D71">
        <w:instrText xml:space="preserve"> ADDIN EN.CITE </w:instrText>
      </w:r>
      <w:r w:rsidR="003F2D71">
        <w:fldChar w:fldCharType="begin">
          <w:fldData xml:space="preserve">PEVuZE5vdGU+PENpdGUgRXhjbHVkZUF1dGg9IjEiPjxZZWFyPjIwMTU8L1llYXI+PFJlY051bT42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</w:fldData>
        </w:fldChar>
      </w:r>
      <w:r w:rsidR="003F2D71">
        <w:instrText xml:space="preserve"> ADDIN EN.CITE.DATA </w:instrText>
      </w:r>
      <w:r w:rsidR="003F2D71">
        <w:fldChar w:fldCharType="end"/>
      </w:r>
      <w:r w:rsidR="00297F96">
        <w:fldChar w:fldCharType="separate"/>
      </w:r>
      <w:r w:rsidR="003F2D71" w:rsidRPr="003F2D71">
        <w:rPr>
          <w:noProof/>
          <w:vertAlign w:val="superscript"/>
        </w:rPr>
        <w:t>27</w:t>
      </w:r>
      <w:r w:rsidR="00297F96">
        <w:fldChar w:fldCharType="end"/>
      </w:r>
      <w:r>
        <w:t xml:space="preserve"> The </w:t>
      </w:r>
      <w:r w:rsidR="00857C51">
        <w:t xml:space="preserve">implicated A allele of our lead </w:t>
      </w:r>
      <w:r>
        <w:t xml:space="preserve">SNP </w:t>
      </w:r>
      <w:r w:rsidR="00857C51">
        <w:t xml:space="preserve">(rs12445022) </w:t>
      </w:r>
      <w:r>
        <w:t xml:space="preserve">was associated with </w:t>
      </w:r>
      <w:r w:rsidR="00857C51">
        <w:t xml:space="preserve">decreased </w:t>
      </w:r>
      <w:r>
        <w:t xml:space="preserve">expression of </w:t>
      </w:r>
      <w:r w:rsidRPr="00391148">
        <w:rPr>
          <w:i/>
        </w:rPr>
        <w:t>ZCCHC14</w:t>
      </w:r>
      <w:r>
        <w:t xml:space="preserve"> in tibial arterial tissue (p=9.4x10</w:t>
      </w:r>
      <w:r>
        <w:rPr>
          <w:vertAlign w:val="superscript"/>
        </w:rPr>
        <w:t>-7</w:t>
      </w:r>
      <w:r w:rsidR="00A13E77">
        <w:t>; Figure 2</w:t>
      </w:r>
      <w:r>
        <w:t>)</w:t>
      </w:r>
      <w:r w:rsidR="00D63DE7">
        <w:t xml:space="preserve">. </w:t>
      </w:r>
      <w:r w:rsidR="004E4413">
        <w:t>We used a B</w:t>
      </w:r>
      <w:r w:rsidR="00B43CEC">
        <w:t xml:space="preserve">ayesian colocalisation technique to assess whether the same variant </w:t>
      </w:r>
      <w:r w:rsidR="00EB094C">
        <w:t>drives</w:t>
      </w:r>
      <w:r w:rsidR="00B43CEC">
        <w:t xml:space="preserve"> the </w:t>
      </w:r>
      <w:r w:rsidR="004417F4">
        <w:t xml:space="preserve">both the </w:t>
      </w:r>
      <w:r w:rsidR="00B43CEC">
        <w:t>SVS association signal and mRNA</w:t>
      </w:r>
      <w:r w:rsidR="00EB0DB8">
        <w:t xml:space="preserve"> expression of </w:t>
      </w:r>
      <w:r w:rsidR="00EB0DB8">
        <w:rPr>
          <w:i/>
        </w:rPr>
        <w:t>ZCCHC14</w:t>
      </w:r>
      <w:r w:rsidR="00EB0DB8">
        <w:t>.</w:t>
      </w:r>
      <w:r w:rsidR="001B771A">
        <w:fldChar w:fldCharType="begin">
          <w:fldData xml:space="preserve">PEVuZE5vdGU+PENpdGU+PEF1dGhvcj5HaWFtYmFydG9sb21laTwvQXV0aG9yPjxZZWFyPjIwMTQ8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</w:fldData>
        </w:fldChar>
      </w:r>
      <w:r w:rsidR="001B771A">
        <w:instrText xml:space="preserve"> ADDIN EN.CITE </w:instrText>
      </w:r>
      <w:r w:rsidR="001B771A">
        <w:fldChar w:fldCharType="begin">
          <w:fldData xml:space="preserve">PEVuZE5vdGU+PENpdGU+PEF1dGhvcj5HaWFtYmFydG9sb21laTwvQXV0aG9yPjxZZWFyPjIwMTQ8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</w:fldData>
        </w:fldChar>
      </w:r>
      <w:r w:rsidR="001B771A">
        <w:instrText xml:space="preserve"> ADDIN EN.CITE.DATA </w:instrText>
      </w:r>
      <w:r w:rsidR="001B771A">
        <w:fldChar w:fldCharType="end"/>
      </w:r>
      <w:r w:rsidR="001B771A">
        <w:fldChar w:fldCharType="separate"/>
      </w:r>
      <w:r w:rsidR="001B771A" w:rsidRPr="001B771A">
        <w:rPr>
          <w:noProof/>
          <w:vertAlign w:val="superscript"/>
        </w:rPr>
        <w:t>28</w:t>
      </w:r>
      <w:r w:rsidR="001B771A">
        <w:fldChar w:fldCharType="end"/>
      </w:r>
      <w:r w:rsidR="00EB0DB8">
        <w:t xml:space="preserve"> </w:t>
      </w:r>
      <w:r w:rsidR="00DA6E2A">
        <w:t>There was overwhelming evidence in support of H</w:t>
      </w:r>
      <w:r w:rsidR="00DA6E2A">
        <w:rPr>
          <w:vertAlign w:val="subscript"/>
        </w:rPr>
        <w:t>4</w:t>
      </w:r>
      <w:r w:rsidR="00DA6E2A">
        <w:t xml:space="preserve"> (Posterior probability = 99.7%), strongly indicating that a single variant</w:t>
      </w:r>
      <w:r w:rsidR="004E4413">
        <w:t xml:space="preserve"> - most likely to be rs12445022 - </w:t>
      </w:r>
      <w:r w:rsidR="00DA6E2A">
        <w:t xml:space="preserve">influences both SVS and expression of </w:t>
      </w:r>
      <w:r w:rsidR="00DA6E2A">
        <w:rPr>
          <w:i/>
        </w:rPr>
        <w:t>ZCCHC14</w:t>
      </w:r>
      <w:r w:rsidR="00DA6E2A">
        <w:t xml:space="preserve">. </w:t>
      </w:r>
    </w:p>
    <w:p w14:paraId="7923610D" w14:textId="77777777" w:rsidR="00B94D79" w:rsidRDefault="00B94D79" w:rsidP="00291239"/>
    <w:p w14:paraId="5649EFBE" w14:textId="5561624F" w:rsidR="004766DD" w:rsidRPr="00ED17A6" w:rsidRDefault="0023778F" w:rsidP="00291239">
      <w:r>
        <w:t xml:space="preserve">Finally, we </w:t>
      </w:r>
      <w:r w:rsidR="00612A13">
        <w:t>perform</w:t>
      </w:r>
      <w:r w:rsidR="00570B51">
        <w:t>ed</w:t>
      </w:r>
      <w:r w:rsidR="00612A13">
        <w:t xml:space="preserve"> analys</w:t>
      </w:r>
      <w:r w:rsidR="00570B51">
        <w:t>es</w:t>
      </w:r>
      <w:r w:rsidR="00612A13">
        <w:t xml:space="preserve"> to </w:t>
      </w:r>
      <w:r>
        <w:t xml:space="preserve">assess </w:t>
      </w:r>
      <w:r w:rsidR="002155F2">
        <w:t xml:space="preserve">whether the lead SNP, or </w:t>
      </w:r>
      <w:r w:rsidR="000156AE">
        <w:t xml:space="preserve">the </w:t>
      </w:r>
      <w:r w:rsidR="00025C4D">
        <w:t xml:space="preserve">3 </w:t>
      </w:r>
      <w:r w:rsidR="002155F2">
        <w:t>SNPs in LD, influence DNA methylation at CpG probes</w:t>
      </w:r>
      <w:r w:rsidR="0066639A">
        <w:t xml:space="preserve"> in whole blood</w:t>
      </w:r>
      <w:r w:rsidR="002155F2">
        <w:t xml:space="preserve">. </w:t>
      </w:r>
      <w:r w:rsidR="00672500">
        <w:t>We found evidence that the lead SNP, and 3 SNPs in close LD (r</w:t>
      </w:r>
      <w:r w:rsidR="00672500">
        <w:rPr>
          <w:vertAlign w:val="superscript"/>
        </w:rPr>
        <w:t>2</w:t>
      </w:r>
      <w:r w:rsidR="00104812">
        <w:t>&gt;</w:t>
      </w:r>
      <w:r w:rsidR="00672500">
        <w:t>0.</w:t>
      </w:r>
      <w:r w:rsidR="007D476C">
        <w:t>6</w:t>
      </w:r>
      <w:r w:rsidR="00672500">
        <w:t>), influence DNA methylation at 4 nearby CpG sites (</w:t>
      </w:r>
      <w:r w:rsidR="00672500" w:rsidRPr="00182EAE">
        <w:t>cg16596957</w:t>
      </w:r>
      <w:r w:rsidR="00672500">
        <w:t>, cg10312981, cg03020503</w:t>
      </w:r>
      <w:r w:rsidR="00887609">
        <w:t>, cg00555085</w:t>
      </w:r>
      <w:r w:rsidR="00672500">
        <w:t>; all p&lt;</w:t>
      </w:r>
      <w:r w:rsidR="00D83907">
        <w:t>4</w:t>
      </w:r>
      <w:r w:rsidR="00E31636">
        <w:t>.0</w:t>
      </w:r>
      <w:r w:rsidR="00672500">
        <w:t>x10</w:t>
      </w:r>
      <w:r w:rsidR="00672500">
        <w:rPr>
          <w:vertAlign w:val="superscript"/>
        </w:rPr>
        <w:t>-</w:t>
      </w:r>
      <w:r w:rsidR="00D83907">
        <w:rPr>
          <w:vertAlign w:val="superscript"/>
        </w:rPr>
        <w:t>5</w:t>
      </w:r>
      <w:r w:rsidR="00D83907">
        <w:t>, Table 2</w:t>
      </w:r>
      <w:r w:rsidR="00672500">
        <w:t xml:space="preserve">). </w:t>
      </w:r>
      <w:r w:rsidR="00982AB7">
        <w:t xml:space="preserve">The implicated A allele of rs12445022 was associated with decreased methylation at </w:t>
      </w:r>
      <w:r w:rsidR="00790D95">
        <w:t>the cg16596957 probe (beta(SE)=-0.38(0.082); p=5.3x10</w:t>
      </w:r>
      <w:r w:rsidR="00790D95">
        <w:rPr>
          <w:vertAlign w:val="superscript"/>
        </w:rPr>
        <w:t>-6</w:t>
      </w:r>
      <w:r w:rsidR="00790D95">
        <w:t xml:space="preserve">). </w:t>
      </w:r>
      <w:r w:rsidR="00A81269">
        <w:t xml:space="preserve">The same </w:t>
      </w:r>
      <w:r w:rsidR="00BF7ECC">
        <w:t>16q24.2</w:t>
      </w:r>
      <w:r w:rsidR="00A81269">
        <w:t xml:space="preserve"> region by CpG probe (</w:t>
      </w:r>
      <w:r w:rsidR="00A81269" w:rsidRPr="00182EAE">
        <w:t>cg16596957</w:t>
      </w:r>
      <w:r w:rsidR="00A81269">
        <w:t>) association was also recently reported in another study in whole blood.</w:t>
      </w:r>
      <w:r w:rsidR="00A81269">
        <w:fldChar w:fldCharType="begin">
          <w:fldData xml:space="preserve">PEVuZE5vdGU+PENpdGU+PEF1dGhvcj5MaXU8L0F1dGhvcj48WWVhcj4yMDE0PC9ZZWFyPjxSZWNO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</w:fldData>
        </w:fldChar>
      </w:r>
      <w:r w:rsidR="005D73D1">
        <w:instrText xml:space="preserve"> ADDIN EN.CITE </w:instrText>
      </w:r>
      <w:r w:rsidR="005D73D1">
        <w:fldChar w:fldCharType="begin">
          <w:fldData xml:space="preserve">PEVuZE5vdGU+PENpdGU+PEF1dGhvcj5MaXU8L0F1dGhvcj48WWVhcj4yMDE0PC9ZZWFyPjxSZWNO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</w:fldData>
        </w:fldChar>
      </w:r>
      <w:r w:rsidR="005D73D1">
        <w:instrText xml:space="preserve"> ADDIN EN.CITE.DATA </w:instrText>
      </w:r>
      <w:r w:rsidR="005D73D1">
        <w:fldChar w:fldCharType="end"/>
      </w:r>
      <w:r w:rsidR="00A81269">
        <w:fldChar w:fldCharType="separate"/>
      </w:r>
      <w:r w:rsidR="005D73D1" w:rsidRPr="005D73D1">
        <w:rPr>
          <w:noProof/>
          <w:vertAlign w:val="superscript"/>
        </w:rPr>
        <w:t>40</w:t>
      </w:r>
      <w:r w:rsidR="00A81269">
        <w:fldChar w:fldCharType="end"/>
      </w:r>
      <w:r w:rsidR="0052470A">
        <w:t xml:space="preserve"> </w:t>
      </w:r>
      <w:r w:rsidR="00D63DE7">
        <w:t xml:space="preserve">In addition, we </w:t>
      </w:r>
      <w:r w:rsidR="00441B23">
        <w:t>looked for an association between</w:t>
      </w:r>
      <w:r w:rsidR="00C11A57">
        <w:t xml:space="preserve"> </w:t>
      </w:r>
      <w:r w:rsidR="00D63DE7">
        <w:t>SNP</w:t>
      </w:r>
      <w:r w:rsidR="00A81269">
        <w:t xml:space="preserve">s at the </w:t>
      </w:r>
      <w:r w:rsidR="00BF7ECC">
        <w:t>16q24.2</w:t>
      </w:r>
      <w:r w:rsidR="00A81269">
        <w:t xml:space="preserve"> locus </w:t>
      </w:r>
      <w:r w:rsidR="00441B23">
        <w:t xml:space="preserve">and </w:t>
      </w:r>
      <w:r w:rsidR="00A81269">
        <w:t xml:space="preserve">DNA </w:t>
      </w:r>
      <w:r w:rsidR="00D63DE7">
        <w:t>methylation levels in fetal brains</w:t>
      </w:r>
      <w:r w:rsidR="0038006D">
        <w:t>, initially</w:t>
      </w:r>
      <w:r w:rsidR="00441B23">
        <w:t xml:space="preserve"> using publicly available data</w:t>
      </w:r>
      <w:r w:rsidR="008F2C52">
        <w:t xml:space="preserve"> (</w:t>
      </w:r>
      <w:r w:rsidR="00441B23" w:rsidRPr="00F77689">
        <w:t>http://epigenetics.essex.ac.uk/mQTL/</w:t>
      </w:r>
      <w:r w:rsidR="00441B23">
        <w:t>). There was a strong association with SNPs in distant LD with our lead SNP (</w:t>
      </w:r>
      <w:r w:rsidR="00441B23" w:rsidRPr="00A81269">
        <w:t>rs8047314</w:t>
      </w:r>
      <w:r w:rsidR="00441B23">
        <w:t xml:space="preserve"> ~ </w:t>
      </w:r>
      <w:r w:rsidR="00441B23" w:rsidRPr="00A81269">
        <w:t>cg08031982</w:t>
      </w:r>
      <w:r w:rsidR="00441B23">
        <w:t>; p=7.1x10</w:t>
      </w:r>
      <w:r w:rsidR="00441B23">
        <w:rPr>
          <w:vertAlign w:val="superscript"/>
        </w:rPr>
        <w:t>-14</w:t>
      </w:r>
      <w:r w:rsidR="00441B23">
        <w:t>; r</w:t>
      </w:r>
      <w:r w:rsidR="00441B23">
        <w:rPr>
          <w:vertAlign w:val="superscript"/>
        </w:rPr>
        <w:t>2</w:t>
      </w:r>
      <w:r w:rsidR="00441B23">
        <w:t xml:space="preserve">=0.16 with rs12445022). We then performed additional analyses </w:t>
      </w:r>
      <w:r w:rsidR="0017708E">
        <w:t>(not publicly available</w:t>
      </w:r>
      <w:r w:rsidR="008F2C52">
        <w:t>: we gained access to the data</w:t>
      </w:r>
      <w:r w:rsidR="0017708E">
        <w:t xml:space="preserve">) </w:t>
      </w:r>
      <w:r w:rsidR="00441B23">
        <w:t xml:space="preserve">to test if our lead SNP, or </w:t>
      </w:r>
      <w:r w:rsidR="000156AE">
        <w:t xml:space="preserve">the </w:t>
      </w:r>
      <w:r w:rsidR="00441B23">
        <w:t>SNPs</w:t>
      </w:r>
      <w:r w:rsidR="000156AE">
        <w:t xml:space="preserve"> in close LD</w:t>
      </w:r>
      <w:r w:rsidR="00441B23">
        <w:t xml:space="preserve">, were associated with methylation at </w:t>
      </w:r>
      <w:r w:rsidR="00441B23" w:rsidRPr="00A81269">
        <w:t>cg08031982</w:t>
      </w:r>
      <w:r w:rsidR="00441B23">
        <w:t xml:space="preserve">. </w:t>
      </w:r>
      <w:r w:rsidR="00C11A57">
        <w:t>We could identify no associations that reached our significance threshold (p&lt;4</w:t>
      </w:r>
      <w:r w:rsidR="00E31636">
        <w:t>.0</w:t>
      </w:r>
      <w:r w:rsidR="00C11A57">
        <w:t>x10</w:t>
      </w:r>
      <w:r w:rsidR="00C11A57">
        <w:rPr>
          <w:vertAlign w:val="superscript"/>
        </w:rPr>
        <w:t>-5</w:t>
      </w:r>
      <w:r w:rsidR="00C11A57">
        <w:t>)</w:t>
      </w:r>
      <w:r w:rsidR="00975262">
        <w:t>. However, t</w:t>
      </w:r>
      <w:r w:rsidR="00F23B70">
        <w:t xml:space="preserve">here was </w:t>
      </w:r>
      <w:r w:rsidR="00975262">
        <w:t>a near-significant</w:t>
      </w:r>
      <w:r w:rsidR="00F23B70">
        <w:t xml:space="preserve"> association </w:t>
      </w:r>
      <w:r w:rsidR="00975262">
        <w:t xml:space="preserve">of </w:t>
      </w:r>
      <w:r w:rsidR="00F23B70" w:rsidRPr="00ED17A6">
        <w:t>rs12920915</w:t>
      </w:r>
      <w:r w:rsidR="00F23B70">
        <w:t xml:space="preserve"> </w:t>
      </w:r>
      <w:r w:rsidR="00975262">
        <w:t>and rs4843625</w:t>
      </w:r>
      <w:r w:rsidR="00F94F8E">
        <w:t xml:space="preserve"> with methylation at the </w:t>
      </w:r>
      <w:r w:rsidR="00F94F8E" w:rsidRPr="00A81269">
        <w:t>cg08031982</w:t>
      </w:r>
      <w:r w:rsidR="00F94F8E">
        <w:t xml:space="preserve"> probe</w:t>
      </w:r>
      <w:r w:rsidR="00975262">
        <w:t xml:space="preserve"> (</w:t>
      </w:r>
      <w:r w:rsidR="00D30183">
        <w:t xml:space="preserve">both </w:t>
      </w:r>
      <w:r w:rsidR="00975262">
        <w:t>p=7.8x10</w:t>
      </w:r>
      <w:r w:rsidR="00975262">
        <w:rPr>
          <w:vertAlign w:val="superscript"/>
        </w:rPr>
        <w:t>-5</w:t>
      </w:r>
      <w:r w:rsidR="00975262">
        <w:t>)</w:t>
      </w:r>
      <w:r w:rsidR="00F23B70">
        <w:t>.</w:t>
      </w:r>
      <w:r w:rsidR="00F94F8E">
        <w:t xml:space="preserve"> </w:t>
      </w:r>
      <w:r w:rsidR="0017708E">
        <w:t xml:space="preserve">Our lead SNP, </w:t>
      </w:r>
      <w:r w:rsidR="0038006D">
        <w:t>rs12445022 was not associated (p</w:t>
      </w:r>
      <w:r w:rsidR="0017708E">
        <w:t>=9.9x10</w:t>
      </w:r>
      <w:r w:rsidR="0017708E">
        <w:rPr>
          <w:vertAlign w:val="superscript"/>
        </w:rPr>
        <w:t>-4</w:t>
      </w:r>
      <w:r w:rsidR="0017708E">
        <w:t>).</w:t>
      </w:r>
    </w:p>
    <w:p w14:paraId="6D5D649D" w14:textId="77777777" w:rsidR="00461975" w:rsidRDefault="00461975" w:rsidP="00291239"/>
    <w:p w14:paraId="1C195571" w14:textId="0630F2F4" w:rsidR="00804A6D" w:rsidRDefault="00804A6D" w:rsidP="00AA2EEB">
      <w:pPr>
        <w:pStyle w:val="Heading1"/>
      </w:pPr>
      <w:r>
        <w:t>Discussion</w:t>
      </w:r>
    </w:p>
    <w:p w14:paraId="78484C6D" w14:textId="1573C841" w:rsidR="001A2FC9" w:rsidRDefault="00804A6D" w:rsidP="00291239">
      <w:r>
        <w:t>Genome-wide association stud</w:t>
      </w:r>
      <w:r w:rsidR="00DA62CD">
        <w:t xml:space="preserve">ies in </w:t>
      </w:r>
      <w:r w:rsidR="007451F6">
        <w:t>SVS</w:t>
      </w:r>
      <w:r w:rsidR="00DA62CD">
        <w:t xml:space="preserve"> </w:t>
      </w:r>
      <w:r w:rsidR="00F264C9">
        <w:t xml:space="preserve">have </w:t>
      </w:r>
      <w:r w:rsidR="003B48D8">
        <w:t>largely been</w:t>
      </w:r>
      <w:r>
        <w:t xml:space="preserve"> disappointing</w:t>
      </w:r>
      <w:r w:rsidR="00762861">
        <w:t xml:space="preserve">. Some studies have suggested that an association with all IS at </w:t>
      </w:r>
      <w:r w:rsidR="00CA1203">
        <w:t xml:space="preserve">the highly pleiotropic </w:t>
      </w:r>
      <w:r w:rsidR="00762861">
        <w:t>12q24</w:t>
      </w:r>
      <w:r w:rsidR="008C2ECE">
        <w:t>.12</w:t>
      </w:r>
      <w:r w:rsidR="00762861">
        <w:t xml:space="preserve"> is driven by an associat</w:t>
      </w:r>
      <w:r w:rsidR="007451F6">
        <w:t>ion with</w:t>
      </w:r>
      <w:r w:rsidR="00CA1203">
        <w:t xml:space="preserve"> SVS,</w:t>
      </w:r>
      <w:r>
        <w:t xml:space="preserve"> </w:t>
      </w:r>
      <w:r w:rsidR="009254C2">
        <w:fldChar w:fldCharType="begin"/>
      </w:r>
      <w:r w:rsidR="003F2D71">
        <w:instrText xml:space="preserve"> ADDIN EN.CITE &lt;EndNote&gt;&lt;Cite ExcludeAuth="1"&gt;&lt;Year&gt;2015&lt;/Year&gt;&lt;RecNum&gt;684&lt;/RecNum&gt;&lt;DisplayText&gt;&lt;style face="superscript"&gt;2&lt;/style&gt;&lt;/DisplayText&gt;&lt;record&gt;&lt;rec-number&gt;684&lt;/rec-number&gt;&lt;foreign-keys&gt;&lt;key app="EN" db-id="2swdd0zdm5z90be5rrtv0z2h0ppewwdvz9r9" timestamp="1453133830"&gt;684&lt;/key&gt;&lt;/foreign-keys&gt;&lt;ref-type name="Journal Article"&gt;17&lt;/ref-type&gt;&lt;contributors&gt;&lt;/contributors&gt;&lt;titles&gt;&lt;title&gt;Loci associated with ischaemic stroke and its subtypes (SiGN): a genome-wide association study&lt;/title&gt;&lt;secondary-title&gt;Lancet Neurol&lt;/secondary-title&gt;&lt;alt-title&gt;The Lancet. Neurology&lt;/alt-title&gt;&lt;/titles&gt;&lt;periodical&gt;&lt;full-title&gt;Lancet Neurol&lt;/full-title&gt;&lt;/periodical&gt;&lt;edition&gt;2015/12/29&lt;/edition&gt;&lt;dates&gt;&lt;year&gt;2015&lt;/year&gt;&lt;pub-dates&gt;&lt;date&gt;Dec 18&lt;/date&gt;&lt;/pub-dates&gt;&lt;/dates&gt;&lt;isbn&gt;1474-4422&lt;/isbn&gt;&lt;accession-num&gt;26708676&lt;/accession-num&gt;&lt;urls&gt;&lt;related-urls&gt;&lt;url&gt;http://ac.els-cdn.com/S1474442215003385/1-s2.0-S1474442215003385-main.pdf?_tid=f38082f6-bdfe-11e5-8596-00000aab0f26&amp;amp;acdnat=1453134021_84a8514cefe825d0a98a5c0f7eeb7542&lt;/url&gt;&lt;/related-urls&gt;&lt;/urls&gt;&lt;electronic-resource-num&gt;10.1016/s1474-4422(15)00338-5&lt;/electronic-resource-num&gt;&lt;remote-database-provider&gt;NLM&lt;/remote-database-provider&gt;&lt;language&gt;Eng&lt;/language&gt;&lt;/record&gt;&lt;/Cite&gt;&lt;/EndNote&gt;</w:instrText>
      </w:r>
      <w:r w:rsidR="009254C2">
        <w:fldChar w:fldCharType="separate"/>
      </w:r>
      <w:r w:rsidR="003F2D71" w:rsidRPr="003F2D71">
        <w:rPr>
          <w:noProof/>
          <w:vertAlign w:val="superscript"/>
        </w:rPr>
        <w:t>2</w:t>
      </w:r>
      <w:r w:rsidR="009254C2">
        <w:fldChar w:fldCharType="end"/>
      </w:r>
      <w:r w:rsidR="00762861">
        <w:t xml:space="preserve"> but no </w:t>
      </w:r>
      <w:r w:rsidR="009254C2">
        <w:t xml:space="preserve">genome-wide significant </w:t>
      </w:r>
      <w:r w:rsidR="00762861">
        <w:t xml:space="preserve">associations </w:t>
      </w:r>
      <w:r w:rsidR="007451F6">
        <w:t>specifically</w:t>
      </w:r>
      <w:r w:rsidR="00762861">
        <w:t xml:space="preserve"> </w:t>
      </w:r>
      <w:r w:rsidR="009254C2">
        <w:t>with</w:t>
      </w:r>
      <w:r w:rsidR="00762861">
        <w:t xml:space="preserve"> SVS have </w:t>
      </w:r>
      <w:r w:rsidR="005A4635">
        <w:t xml:space="preserve">yet </w:t>
      </w:r>
      <w:r w:rsidR="00762861">
        <w:t>been identified.</w:t>
      </w:r>
      <w:r w:rsidR="00762861" w:rsidRPr="00762861" w:rsidDel="00762861">
        <w:t xml:space="preserve"> </w:t>
      </w:r>
      <w:r w:rsidR="003A6072">
        <w:t>Using a</w:t>
      </w:r>
      <w:r w:rsidR="00C90E58">
        <w:t>n</w:t>
      </w:r>
      <w:r w:rsidR="003A6072">
        <w:t xml:space="preserve"> age-of–onset </w:t>
      </w:r>
      <w:r w:rsidR="00C90E58">
        <w:t xml:space="preserve">informed </w:t>
      </w:r>
      <w:r w:rsidR="003A6072">
        <w:t xml:space="preserve">analysis approach we </w:t>
      </w:r>
      <w:r>
        <w:t>identif</w:t>
      </w:r>
      <w:r w:rsidR="003A6072">
        <w:t>ied</w:t>
      </w:r>
      <w:r>
        <w:t xml:space="preserve"> a novel locus at </w:t>
      </w:r>
      <w:r w:rsidR="00BF7ECC">
        <w:t>16q24.2</w:t>
      </w:r>
      <w:r>
        <w:t xml:space="preserve"> asso</w:t>
      </w:r>
      <w:r w:rsidR="0037481D">
        <w:t xml:space="preserve">ciated with </w:t>
      </w:r>
      <w:r w:rsidR="00592C8C">
        <w:t>SVS</w:t>
      </w:r>
      <w:r w:rsidR="0037481D">
        <w:t xml:space="preserve">. </w:t>
      </w:r>
      <w:r w:rsidR="002B5F55" w:rsidRPr="002B5F55">
        <w:t xml:space="preserve">The SNP was also associated using a standard logistic regression approach, </w:t>
      </w:r>
      <w:r w:rsidR="002B5F55">
        <w:t>but was less significant</w:t>
      </w:r>
      <w:r w:rsidR="002B5F55" w:rsidRPr="002B5F55">
        <w:t xml:space="preserve"> – </w:t>
      </w:r>
      <w:r w:rsidR="007E0BCF">
        <w:t>a</w:t>
      </w:r>
      <w:r w:rsidR="002B5F55" w:rsidRPr="002B5F55">
        <w:t xml:space="preserve"> difference </w:t>
      </w:r>
      <w:r w:rsidR="007E0BCF">
        <w:t>of</w:t>
      </w:r>
      <w:r w:rsidR="002B5F55" w:rsidRPr="002B5F55">
        <w:t xml:space="preserve"> almost a</w:t>
      </w:r>
      <w:r w:rsidR="002B5F55">
        <w:t>n</w:t>
      </w:r>
      <w:r w:rsidR="002B5F55" w:rsidRPr="002B5F55">
        <w:t xml:space="preserve"> order of magnitude (p=3.2x10</w:t>
      </w:r>
      <w:r w:rsidR="002B5F55" w:rsidRPr="002B5F55">
        <w:rPr>
          <w:vertAlign w:val="superscript"/>
        </w:rPr>
        <w:t>-9</w:t>
      </w:r>
      <w:r w:rsidR="002B5F55" w:rsidRPr="002B5F55">
        <w:t xml:space="preserve"> compared to p=1.3x10</w:t>
      </w:r>
      <w:r w:rsidR="002B5F55" w:rsidRPr="002B5F55">
        <w:rPr>
          <w:vertAlign w:val="superscript"/>
        </w:rPr>
        <w:t>-8</w:t>
      </w:r>
      <w:r w:rsidR="002B5F55" w:rsidRPr="002B5F55">
        <w:t>).</w:t>
      </w:r>
      <w:r w:rsidR="002B5F55">
        <w:rPr>
          <w:b/>
          <w:i/>
        </w:rPr>
        <w:t xml:space="preserve"> </w:t>
      </w:r>
      <w:r w:rsidR="000969A2">
        <w:t>In addition, t</w:t>
      </w:r>
      <w:r w:rsidR="003A6072">
        <w:t>he associat</w:t>
      </w:r>
      <w:r w:rsidR="00485B8F">
        <w:t>ion was stronger</w:t>
      </w:r>
      <w:r w:rsidR="003A6072">
        <w:t xml:space="preserve"> with younger onset </w:t>
      </w:r>
      <w:r w:rsidR="00D95FB0">
        <w:t>SVS</w:t>
      </w:r>
      <w:r w:rsidR="000969A2">
        <w:t xml:space="preserve">, suggesting a </w:t>
      </w:r>
      <w:r w:rsidR="00485B8F">
        <w:t>great</w:t>
      </w:r>
      <w:r w:rsidR="000969A2">
        <w:t>er influence in these individuals</w:t>
      </w:r>
      <w:r w:rsidR="003A6072">
        <w:t xml:space="preserve">. </w:t>
      </w:r>
      <w:r w:rsidR="002B26B3">
        <w:t>We tested</w:t>
      </w:r>
      <w:r w:rsidR="007E0E5C">
        <w:t xml:space="preserve"> whether the </w:t>
      </w:r>
      <w:r w:rsidR="00BF7ECC">
        <w:t>16q24.2</w:t>
      </w:r>
      <w:r w:rsidR="007E0E5C">
        <w:t xml:space="preserve"> association extends to other </w:t>
      </w:r>
      <w:r w:rsidR="0019408C">
        <w:t xml:space="preserve">cerebral </w:t>
      </w:r>
      <w:r w:rsidR="00245B5C">
        <w:t>SVD</w:t>
      </w:r>
      <w:r w:rsidR="0019408C">
        <w:t xml:space="preserve"> related</w:t>
      </w:r>
      <w:r w:rsidR="007E0E5C">
        <w:t xml:space="preserve"> phenotypes</w:t>
      </w:r>
      <w:r w:rsidR="00F71B85">
        <w:t>.</w:t>
      </w:r>
      <w:r w:rsidR="007E0E5C">
        <w:t xml:space="preserve"> </w:t>
      </w:r>
      <w:r w:rsidR="00F71B85">
        <w:t>We</w:t>
      </w:r>
      <w:r w:rsidR="00A17A27">
        <w:t xml:space="preserve"> </w:t>
      </w:r>
      <w:r w:rsidR="00380B64">
        <w:t>show</w:t>
      </w:r>
      <w:r w:rsidR="00A17A27">
        <w:t>ed</w:t>
      </w:r>
      <w:r w:rsidR="00380B64">
        <w:t xml:space="preserve"> that the </w:t>
      </w:r>
      <w:r w:rsidR="002B26B3">
        <w:t>same</w:t>
      </w:r>
      <w:r w:rsidR="00380B64">
        <w:t xml:space="preserve"> locus also influences WMH</w:t>
      </w:r>
      <w:r w:rsidR="00170681">
        <w:t xml:space="preserve">, </w:t>
      </w:r>
      <w:r w:rsidR="007C4E91">
        <w:t xml:space="preserve">and </w:t>
      </w:r>
      <w:r w:rsidR="00D3573C">
        <w:t>may have a similar effect on</w:t>
      </w:r>
      <w:r w:rsidR="00170681">
        <w:t xml:space="preserve"> </w:t>
      </w:r>
      <w:r w:rsidR="0087772C">
        <w:t>MRI-defined</w:t>
      </w:r>
      <w:r w:rsidR="00760A24">
        <w:t xml:space="preserve"> subcortical</w:t>
      </w:r>
      <w:r w:rsidR="00170681">
        <w:t xml:space="preserve"> brain infarcts</w:t>
      </w:r>
      <w:r w:rsidR="0087772C">
        <w:t xml:space="preserve"> from prospective studies</w:t>
      </w:r>
      <w:r w:rsidR="00170681">
        <w:t>, alth</w:t>
      </w:r>
      <w:r w:rsidR="0019408C">
        <w:t>ough the association</w:t>
      </w:r>
      <w:r w:rsidR="00DA62CD">
        <w:t xml:space="preserve"> </w:t>
      </w:r>
      <w:r w:rsidR="002B26B3">
        <w:t>did not reach significance</w:t>
      </w:r>
      <w:r w:rsidR="0019408C">
        <w:t xml:space="preserve"> in our analysis</w:t>
      </w:r>
      <w:r w:rsidR="00DA62CD">
        <w:t>.</w:t>
      </w:r>
      <w:r w:rsidR="00170681">
        <w:t xml:space="preserve"> </w:t>
      </w:r>
      <w:r w:rsidR="00DA62CD">
        <w:t>However, the locus</w:t>
      </w:r>
      <w:r w:rsidR="00170681">
        <w:t xml:space="preserve"> does not appear to influence risk </w:t>
      </w:r>
      <w:r w:rsidR="002D66A5">
        <w:t xml:space="preserve">of </w:t>
      </w:r>
      <w:r w:rsidR="00135924">
        <w:t>ICH</w:t>
      </w:r>
      <w:r w:rsidR="00380B64">
        <w:t>.</w:t>
      </w:r>
      <w:r w:rsidR="0037481D">
        <w:t xml:space="preserve"> </w:t>
      </w:r>
      <w:r w:rsidR="002B26B3">
        <w:t>A</w:t>
      </w:r>
      <w:r w:rsidR="0037481D">
        <w:t xml:space="preserve"> </w:t>
      </w:r>
      <w:r w:rsidR="00E12865">
        <w:t xml:space="preserve">SNP in the same </w:t>
      </w:r>
      <w:r w:rsidR="00BF7ECC">
        <w:t>16q24.2</w:t>
      </w:r>
      <w:r w:rsidR="00FB53EB">
        <w:t xml:space="preserve"> region (rs4081947)</w:t>
      </w:r>
      <w:r w:rsidR="00380B64">
        <w:t>,</w:t>
      </w:r>
      <w:r w:rsidR="00FB53EB">
        <w:t xml:space="preserve"> </w:t>
      </w:r>
      <w:r w:rsidR="00380B64">
        <w:t xml:space="preserve">in </w:t>
      </w:r>
      <w:r w:rsidR="00AD366C">
        <w:t>partial</w:t>
      </w:r>
      <w:r w:rsidR="00380B64">
        <w:t xml:space="preserve"> LD with our SNP (r</w:t>
      </w:r>
      <w:r w:rsidR="00380B64">
        <w:rPr>
          <w:vertAlign w:val="superscript"/>
        </w:rPr>
        <w:t>2</w:t>
      </w:r>
      <w:r w:rsidR="002B26B3">
        <w:t>=0.2</w:t>
      </w:r>
      <w:r w:rsidR="00A81269">
        <w:t>8</w:t>
      </w:r>
      <w:r w:rsidR="00380B64">
        <w:t xml:space="preserve">), </w:t>
      </w:r>
      <w:r w:rsidR="00FB53EB">
        <w:t xml:space="preserve">was </w:t>
      </w:r>
      <w:r w:rsidR="00380B64">
        <w:t xml:space="preserve">also </w:t>
      </w:r>
      <w:r w:rsidR="00FB53EB">
        <w:t>recently reported to be associated with migraine</w:t>
      </w:r>
      <w:r w:rsidR="00380B64">
        <w:t xml:space="preserve"> in a large GWAS meta-analysis</w:t>
      </w:r>
      <w:r w:rsidR="00FB53EB">
        <w:t xml:space="preserve">. </w:t>
      </w:r>
      <w:r w:rsidR="00CD4805">
        <w:fldChar w:fldCharType="begin"/>
      </w:r>
      <w:r w:rsidR="005D73D1">
        <w:instrText xml:space="preserve"> ADDIN EN.CITE &lt;EndNote&gt;&lt;Cite ExcludeYear="1"&gt;&lt;Author&gt;Gormley&lt;/Author&gt;&lt;RecNum&gt;671&lt;/RecNum&gt;&lt;DisplayText&gt;&lt;style face="superscript"&gt;41&lt;/style&gt;&lt;/DisplayText&gt;&lt;record&gt;&lt;rec-number&gt;671&lt;/rec-number&gt;&lt;foreign-keys&gt;&lt;key app="EN" db-id="2swdd0zdm5z90be5rrtv0z2h0ppewwdvz9r9" timestamp="1449831100"&gt;671&lt;/key&gt;&lt;/foreign-keys&gt;&lt;ref-type name="Journal Article"&gt;17&lt;/ref-type&gt;&lt;contributors&gt;&lt;authors&gt;&lt;author&gt;Gormley, P.&lt;/author&gt;&lt;author&gt;Anttila, V.&lt;/author&gt;&lt;author&gt;Winsvold, B. S.&lt;/author&gt;&lt;author&gt;Palta, P.&lt;/author&gt;&lt;author&gt;Esko, T.&lt;/author&gt;&lt;author&gt;Pers, T. H.&lt;/author&gt;&lt;author&gt;Farh, K. H.&lt;/author&gt;&lt;author&gt;Cuenca-Leon, E.&lt;/author&gt;&lt;/authors&gt;&lt;/contributors&gt;&lt;titles&gt;&lt;title&gt;Meta-analysis of 375,000 individuals identifies 38 susceptibility loci for migraine&lt;/title&gt;&lt;secondary-title&gt;bioRxiv&lt;/secondary-title&gt;&lt;/titles&gt;&lt;periodical&gt;&lt;full-title&gt;bioRxiv&lt;/full-title&gt;&lt;/periodical&gt;&lt;volume&gt;doi: http://dx.doi.org/10.1101/030288&lt;/volume&gt;&lt;dates&gt;&lt;/dates&gt;&lt;urls&gt;&lt;/urls&gt;&lt;/record&gt;&lt;/Cite&gt;&lt;/EndNote&gt;</w:instrText>
      </w:r>
      <w:r w:rsidR="00CD4805">
        <w:fldChar w:fldCharType="separate"/>
      </w:r>
      <w:r w:rsidR="005D73D1" w:rsidRPr="005D73D1">
        <w:rPr>
          <w:noProof/>
          <w:vertAlign w:val="superscript"/>
        </w:rPr>
        <w:t>41</w:t>
      </w:r>
      <w:r w:rsidR="00CD4805">
        <w:fldChar w:fldCharType="end"/>
      </w:r>
      <w:r w:rsidR="000C644C" w:rsidRPr="000C644C">
        <w:t xml:space="preserve"> </w:t>
      </w:r>
      <w:r w:rsidR="006B054F">
        <w:t xml:space="preserve">These data provide strong supportive evidence that this </w:t>
      </w:r>
      <w:r w:rsidR="00BF7ECC">
        <w:t>16q24.2</w:t>
      </w:r>
      <w:r w:rsidR="006B054F">
        <w:t xml:space="preserve"> locus harbour</w:t>
      </w:r>
      <w:r w:rsidR="002B26B3">
        <w:t>s</w:t>
      </w:r>
      <w:r w:rsidR="006B054F">
        <w:t xml:space="preserve"> variants that influence diseases of the cerebral vasculature. </w:t>
      </w:r>
    </w:p>
    <w:p w14:paraId="47F5EF7B" w14:textId="77777777" w:rsidR="001A2FC9" w:rsidRDefault="001A2FC9" w:rsidP="00291239"/>
    <w:p w14:paraId="3634A83D" w14:textId="516ADA94" w:rsidR="00B02370" w:rsidRDefault="000D59E4" w:rsidP="00291239">
      <w:r>
        <w:t>Identifying the mechanisms by which GWAS associations influence disease risk presents additional challenge</w:t>
      </w:r>
      <w:r w:rsidR="003F2D71">
        <w:t>s</w:t>
      </w:r>
      <w:r>
        <w:t>. In this case, t</w:t>
      </w:r>
      <w:r w:rsidR="00485B8F">
        <w:t xml:space="preserve">he </w:t>
      </w:r>
      <w:r w:rsidR="00C864F1">
        <w:t xml:space="preserve">underlying </w:t>
      </w:r>
      <w:r w:rsidR="00485B8F">
        <w:t xml:space="preserve">mechanism </w:t>
      </w:r>
      <w:r w:rsidR="00592377">
        <w:t xml:space="preserve">and </w:t>
      </w:r>
      <w:r w:rsidR="00762861">
        <w:t>the</w:t>
      </w:r>
      <w:r w:rsidR="00592377">
        <w:t xml:space="preserve"> </w:t>
      </w:r>
      <w:r w:rsidR="00485B8F">
        <w:t xml:space="preserve">specific </w:t>
      </w:r>
      <w:r w:rsidR="00592377">
        <w:t>genes</w:t>
      </w:r>
      <w:r w:rsidR="00762861">
        <w:t xml:space="preserve"> implicated</w:t>
      </w:r>
      <w:r w:rsidR="00592377">
        <w:t xml:space="preserve"> remains uncertain. </w:t>
      </w:r>
      <w:r w:rsidR="00C41A36">
        <w:t>Interrogation of mRNA expression data point</w:t>
      </w:r>
      <w:r w:rsidR="00943072">
        <w:t>s</w:t>
      </w:r>
      <w:r w:rsidR="00C41A36">
        <w:t xml:space="preserve"> to the lead SNP influencing expression of the nearest gene, </w:t>
      </w:r>
      <w:r w:rsidR="00C41A36">
        <w:rPr>
          <w:i/>
        </w:rPr>
        <w:t>ZCCHC14</w:t>
      </w:r>
      <w:r w:rsidR="00C41A36">
        <w:t xml:space="preserve">. </w:t>
      </w:r>
      <w:r w:rsidR="000F492E">
        <w:t>This</w:t>
      </w:r>
      <w:r w:rsidR="00000867">
        <w:t xml:space="preserve"> gene is ubiquitously expressed, but is highly expressed in arterial tissues and in the brain.</w:t>
      </w:r>
      <w:r w:rsidR="00D12E54">
        <w:t xml:space="preserve"> However, its function is not well characterized. </w:t>
      </w:r>
      <w:r w:rsidR="003047C1">
        <w:t xml:space="preserve">Zinc fingers of the </w:t>
      </w:r>
      <w:r w:rsidR="00C0158B">
        <w:t>CCHC</w:t>
      </w:r>
      <w:r w:rsidR="003047C1">
        <w:t xml:space="preserve">-type </w:t>
      </w:r>
      <w:r w:rsidR="00332AB9">
        <w:t xml:space="preserve">contain an 18 digit residue found in the nucleocapsid of retroviruses, and therefore may be important in viral response. </w:t>
      </w:r>
      <w:r w:rsidR="00B02370">
        <w:t xml:space="preserve">Other </w:t>
      </w:r>
      <w:r w:rsidR="007D39E6">
        <w:t xml:space="preserve">plausible candidate </w:t>
      </w:r>
      <w:r w:rsidR="00B02370">
        <w:t xml:space="preserve">genes </w:t>
      </w:r>
      <w:r w:rsidR="007D39E6">
        <w:t>reside nearby</w:t>
      </w:r>
      <w:r w:rsidR="00B02370">
        <w:t>. T</w:t>
      </w:r>
      <w:r w:rsidR="00D12E54">
        <w:t xml:space="preserve">he </w:t>
      </w:r>
      <w:r w:rsidR="00B02370">
        <w:t xml:space="preserve">locus lies around </w:t>
      </w:r>
      <w:r w:rsidR="00592377">
        <w:t xml:space="preserve">1Mb away from genes encoding forkhead box proteins including </w:t>
      </w:r>
      <w:r w:rsidR="00592377">
        <w:rPr>
          <w:i/>
        </w:rPr>
        <w:t xml:space="preserve">FOXC2, FOXL1, </w:t>
      </w:r>
      <w:r w:rsidR="00592377">
        <w:t xml:space="preserve">and </w:t>
      </w:r>
      <w:r w:rsidR="00592377">
        <w:rPr>
          <w:i/>
        </w:rPr>
        <w:t>FOXF1.</w:t>
      </w:r>
      <w:r w:rsidR="00B02370">
        <w:t xml:space="preserve"> These</w:t>
      </w:r>
      <w:r w:rsidR="00592377">
        <w:t xml:space="preserve"> proteins, </w:t>
      </w:r>
      <w:r w:rsidR="00B02370">
        <w:t>particularly the closely related</w:t>
      </w:r>
      <w:r w:rsidR="00592377">
        <w:t xml:space="preserve"> </w:t>
      </w:r>
      <w:r w:rsidR="00592377" w:rsidRPr="00F34B78">
        <w:rPr>
          <w:i/>
        </w:rPr>
        <w:t>FOXC1</w:t>
      </w:r>
      <w:r w:rsidR="00FB4DD0">
        <w:rPr>
          <w:i/>
        </w:rPr>
        <w:t xml:space="preserve"> – </w:t>
      </w:r>
      <w:r w:rsidR="00FB4DD0">
        <w:t xml:space="preserve">a paralogue of </w:t>
      </w:r>
      <w:r w:rsidR="00FB4DD0">
        <w:rPr>
          <w:i/>
        </w:rPr>
        <w:t>FOXC2</w:t>
      </w:r>
      <w:r w:rsidR="00592377">
        <w:t>, have been implicated in Mendeli</w:t>
      </w:r>
      <w:r w:rsidR="00FB4DD0">
        <w:t xml:space="preserve">an forms of </w:t>
      </w:r>
      <w:r w:rsidR="00D95FB0">
        <w:t>SVS</w:t>
      </w:r>
      <w:r w:rsidR="00FB4DD0">
        <w:t>.</w:t>
      </w:r>
      <w:r w:rsidR="00592377">
        <w:fldChar w:fldCharType="begin">
          <w:fldData xml:space="preserve">PEVuZE5vdGU+PENpdGU+PEF1dGhvcj5GcmVuY2g8L0F1dGhvcj48WWVhcj4yMDE0PC9ZZWFyPjxS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</w:fldData>
        </w:fldChar>
      </w:r>
      <w:r w:rsidR="005D73D1">
        <w:instrText xml:space="preserve"> ADDIN EN.CITE </w:instrText>
      </w:r>
      <w:r w:rsidR="005D73D1">
        <w:fldChar w:fldCharType="begin">
          <w:fldData xml:space="preserve">PEVuZE5vdGU+PENpdGU+PEF1dGhvcj5GcmVuY2g8L0F1dGhvcj48WWVhcj4yMDE0PC9ZZWFyPjxS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</w:fldData>
        </w:fldChar>
      </w:r>
      <w:r w:rsidR="005D73D1">
        <w:instrText xml:space="preserve"> ADDIN EN.CITE.DATA </w:instrText>
      </w:r>
      <w:r w:rsidR="005D73D1">
        <w:fldChar w:fldCharType="end"/>
      </w:r>
      <w:r w:rsidR="00592377">
        <w:fldChar w:fldCharType="separate"/>
      </w:r>
      <w:r w:rsidR="005D73D1" w:rsidRPr="005D73D1">
        <w:rPr>
          <w:noProof/>
          <w:vertAlign w:val="superscript"/>
        </w:rPr>
        <w:t>42</w:t>
      </w:r>
      <w:r w:rsidR="00592377">
        <w:fldChar w:fldCharType="end"/>
      </w:r>
      <w:r w:rsidR="00592377" w:rsidRPr="00555B49">
        <w:t xml:space="preserve"> </w:t>
      </w:r>
      <w:r w:rsidR="00FB4DD0">
        <w:t>We found no evidence linking our SNP to expression of these genes. However, the function of these</w:t>
      </w:r>
      <w:r w:rsidR="000C2D0B">
        <w:t xml:space="preserve"> proteins changes dramatically between early development and in adult tissues,</w:t>
      </w:r>
      <w:r w:rsidR="000C2D0B">
        <w:fldChar w:fldCharType="begin">
          <w:fldData xml:space="preserve">PEVuZE5vdGU+PENpdGU+PEF1dGhvcj5MZWhtYW5uPC9BdXRob3I+PFllYXI+MjAwMzwvWWVhcj48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</w:fldData>
        </w:fldChar>
      </w:r>
      <w:r w:rsidR="005D73D1">
        <w:instrText xml:space="preserve"> ADDIN EN.CITE </w:instrText>
      </w:r>
      <w:r w:rsidR="005D73D1">
        <w:fldChar w:fldCharType="begin">
          <w:fldData xml:space="preserve">PEVuZE5vdGU+PENpdGU+PEF1dGhvcj5MZWhtYW5uPC9BdXRob3I+PFllYXI+MjAwMzwvWWVhcj48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</w:fldData>
        </w:fldChar>
      </w:r>
      <w:r w:rsidR="005D73D1">
        <w:instrText xml:space="preserve"> ADDIN EN.CITE.DATA </w:instrText>
      </w:r>
      <w:r w:rsidR="005D73D1">
        <w:fldChar w:fldCharType="end"/>
      </w:r>
      <w:r w:rsidR="000C2D0B">
        <w:fldChar w:fldCharType="separate"/>
      </w:r>
      <w:r w:rsidR="005D73D1" w:rsidRPr="005D73D1">
        <w:rPr>
          <w:noProof/>
          <w:vertAlign w:val="superscript"/>
        </w:rPr>
        <w:t>43</w:t>
      </w:r>
      <w:r w:rsidR="000C2D0B">
        <w:fldChar w:fldCharType="end"/>
      </w:r>
      <w:r w:rsidR="000C2D0B">
        <w:t xml:space="preserve"> which might explain the absence of an association. This, </w:t>
      </w:r>
      <w:r w:rsidR="0019408C">
        <w:t>coupled with</w:t>
      </w:r>
      <w:r w:rsidR="000C2D0B">
        <w:t xml:space="preserve"> the fact that </w:t>
      </w:r>
      <w:r w:rsidR="000C2D0B" w:rsidRPr="00482054">
        <w:rPr>
          <w:i/>
        </w:rPr>
        <w:t>FOXF2</w:t>
      </w:r>
      <w:r w:rsidR="000C2D0B">
        <w:t xml:space="preserve"> variants have also recently been implicated </w:t>
      </w:r>
      <w:r w:rsidR="006314D9">
        <w:t xml:space="preserve">in </w:t>
      </w:r>
      <w:r w:rsidR="00AA4B58">
        <w:t>ischaemic stroke</w:t>
      </w:r>
      <w:r w:rsidR="006314D9">
        <w:t>,</w:t>
      </w:r>
      <w:r w:rsidR="008D6FC8">
        <w:fldChar w:fldCharType="begin"/>
      </w:r>
      <w:r w:rsidR="005D73D1">
        <w:instrText xml:space="preserve"> ADDIN EN.CITE &lt;EndNote&gt;&lt;Cite ExcludeAuth="1"&gt;&lt;Year&gt;2016&lt;/Year&gt;&lt;RecNum&gt;709&lt;/RecNum&gt;&lt;DisplayText&gt;&lt;style face="superscript"&gt;44&lt;/style&gt;&lt;/DisplayText&gt;&lt;record&gt;&lt;rec-number&gt;709&lt;/rec-number&gt;&lt;foreign-keys&gt;&lt;key app="EN" db-id="2swdd0zdm5z90be5rrtv0z2h0ppewwdvz9r9" timestamp="1462545156"&gt;709&lt;/key&gt;&lt;/foreign-keys&gt;&lt;ref-type name="Journal Article"&gt;17&lt;/ref-type&gt;&lt;contributors&gt;&lt;/contributors&gt;&lt;titles&gt;&lt;title&gt;Identification of additional risk loci for stroke and small vessel disease: a meta-analysis of genome-wide association studies&lt;/title&gt;&lt;secondary-title&gt;Lancet Neurol&lt;/secondary-title&gt;&lt;alt-title&gt;The Lancet. Neurology&lt;/alt-title&gt;&lt;/titles&gt;&lt;periodical&gt;&lt;full-title&gt;Lancet Neurol&lt;/full-title&gt;&lt;/periodical&gt;&lt;edition&gt;2016/04/14&lt;/edition&gt;&lt;dates&gt;&lt;year&gt;2016&lt;/year&gt;&lt;pub-dates&gt;&lt;date&gt;Apr 7&lt;/date&gt;&lt;/pub-dates&gt;&lt;/dates&gt;&lt;isbn&gt;1474-4422&lt;/isbn&gt;&lt;accession-num&gt;27068588&lt;/accession-num&gt;&lt;urls&gt;&lt;/urls&gt;&lt;electronic-resource-num&gt;10.1016/s1474-4422(16)00102-2&lt;/electronic-resource-num&gt;&lt;remote-database-provider&gt;NLM&lt;/remote-database-provider&gt;&lt;language&gt;Eng&lt;/language&gt;&lt;/record&gt;&lt;/Cite&gt;&lt;/EndNote&gt;</w:instrText>
      </w:r>
      <w:r w:rsidR="008D6FC8">
        <w:fldChar w:fldCharType="separate"/>
      </w:r>
      <w:r w:rsidR="005D73D1" w:rsidRPr="005D73D1">
        <w:rPr>
          <w:noProof/>
          <w:vertAlign w:val="superscript"/>
        </w:rPr>
        <w:t>44</w:t>
      </w:r>
      <w:r w:rsidR="008D6FC8">
        <w:fldChar w:fldCharType="end"/>
      </w:r>
      <w:r w:rsidR="006314D9">
        <w:t xml:space="preserve"> make</w:t>
      </w:r>
      <w:r w:rsidR="00042103">
        <w:t xml:space="preserve"> </w:t>
      </w:r>
      <w:r w:rsidR="006314D9">
        <w:t xml:space="preserve">forkhead box proteins </w:t>
      </w:r>
      <w:r w:rsidR="00042103">
        <w:t>exciting targets for follow-up experiments.</w:t>
      </w:r>
    </w:p>
    <w:p w14:paraId="79FD12CB" w14:textId="77777777" w:rsidR="00B02370" w:rsidRDefault="00B02370" w:rsidP="00291239"/>
    <w:p w14:paraId="7F5780BC" w14:textId="2C802E51" w:rsidR="00FB3894" w:rsidRDefault="004250AC" w:rsidP="00291239">
      <w:r>
        <w:t xml:space="preserve">Assessing DNA methylation, the process by which methyl groups are added to DNA thereby modifying its function, offers </w:t>
      </w:r>
      <w:r w:rsidR="000D59E4">
        <w:t>another</w:t>
      </w:r>
      <w:r>
        <w:t xml:space="preserve"> potential method for mechanistic insight. This epigenetic process influences gene expression and regulation in humans, and may be particularly relevant for diseases such as stroke where gene-environment interactions </w:t>
      </w:r>
      <w:r w:rsidR="002A5EC7">
        <w:t xml:space="preserve">are </w:t>
      </w:r>
      <w:r>
        <w:t>likely play an important role in pathogenesis.</w:t>
      </w:r>
      <w:r>
        <w:fldChar w:fldCharType="begin">
          <w:fldData xml:space="preserve">PEVuZE5vdGU+PENpdGU+PEF1dGhvcj5CZWxsPC9BdXRob3I+PFllYXI+MjAxMTwvWWVhcj48UmVj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</w:fldData>
        </w:fldChar>
      </w:r>
      <w:r w:rsidR="005D73D1">
        <w:instrText xml:space="preserve"> ADDIN EN.CITE </w:instrText>
      </w:r>
      <w:r w:rsidR="005D73D1">
        <w:fldChar w:fldCharType="begin">
          <w:fldData xml:space="preserve">PEVuZE5vdGU+PENpdGU+PEF1dGhvcj5CZWxsPC9BdXRob3I+PFllYXI+MjAxMTwvWWVhcj48UmVj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</w:fldData>
        </w:fldChar>
      </w:r>
      <w:r w:rsidR="005D73D1">
        <w:instrText xml:space="preserve"> ADDIN EN.CITE.DATA </w:instrText>
      </w:r>
      <w:r w:rsidR="005D73D1">
        <w:fldChar w:fldCharType="end"/>
      </w:r>
      <w:r>
        <w:fldChar w:fldCharType="separate"/>
      </w:r>
      <w:r w:rsidR="005D73D1" w:rsidRPr="005D73D1">
        <w:rPr>
          <w:noProof/>
          <w:vertAlign w:val="superscript"/>
        </w:rPr>
        <w:t>45</w:t>
      </w:r>
      <w:r>
        <w:fldChar w:fldCharType="end"/>
      </w:r>
      <w:r>
        <w:t xml:space="preserve"> Substantial inter-individual variation exists with respect to age and tissue type.</w:t>
      </w:r>
      <w:r>
        <w:fldChar w:fldCharType="begin">
          <w:fldData xml:space="preserve">PEVuZE5vdGU+PENpdGU+PEF1dGhvcj5Ib3J2YXRoPC9BdXRob3I+PFllYXI+MjAxMzwvWWVhcj48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</w:fldData>
        </w:fldChar>
      </w:r>
      <w:r w:rsidR="005D73D1">
        <w:instrText xml:space="preserve"> ADDIN EN.CITE </w:instrText>
      </w:r>
      <w:r w:rsidR="005D73D1">
        <w:fldChar w:fldCharType="begin">
          <w:fldData xml:space="preserve">PEVuZE5vdGU+PENpdGU+PEF1dGhvcj5Ib3J2YXRoPC9BdXRob3I+PFllYXI+MjAxMzwvWWVhcj48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</w:fldData>
        </w:fldChar>
      </w:r>
      <w:r w:rsidR="005D73D1">
        <w:instrText xml:space="preserve"> ADDIN EN.CITE.DATA </w:instrText>
      </w:r>
      <w:r w:rsidR="005D73D1">
        <w:fldChar w:fldCharType="end"/>
      </w:r>
      <w:r>
        <w:fldChar w:fldCharType="separate"/>
      </w:r>
      <w:r w:rsidR="005D73D1" w:rsidRPr="005D73D1">
        <w:rPr>
          <w:noProof/>
          <w:vertAlign w:val="superscript"/>
        </w:rPr>
        <w:t>46</w:t>
      </w:r>
      <w:r>
        <w:fldChar w:fldCharType="end"/>
      </w:r>
      <w:r>
        <w:t xml:space="preserve"> However, an important emerging mechanism influencing methylation is local sequence content.</w:t>
      </w:r>
      <w:r>
        <w:fldChar w:fldCharType="begin">
          <w:fldData xml:space="preserve">PEVuZE5vdGU+PENpdGU+PEF1dGhvcj5CYW5vdmljaDwvQXV0aG9yPjxZZWFyPjIwMTQ8L1llYXI+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</w:fldData>
        </w:fldChar>
      </w:r>
      <w:r w:rsidR="005D73D1">
        <w:instrText xml:space="preserve"> ADDIN EN.CITE </w:instrText>
      </w:r>
      <w:r w:rsidR="005D73D1">
        <w:fldChar w:fldCharType="begin">
          <w:fldData xml:space="preserve">PEVuZE5vdGU+PENpdGU+PEF1dGhvcj5CYW5vdmljaDwvQXV0aG9yPjxZZWFyPjIwMTQ8L1llYXI+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</w:fldData>
        </w:fldChar>
      </w:r>
      <w:r w:rsidR="005D73D1">
        <w:instrText xml:space="preserve"> ADDIN EN.CITE.DATA </w:instrText>
      </w:r>
      <w:r w:rsidR="005D73D1">
        <w:fldChar w:fldCharType="end"/>
      </w:r>
      <w:r>
        <w:fldChar w:fldCharType="separate"/>
      </w:r>
      <w:r w:rsidR="005D73D1" w:rsidRPr="005D73D1">
        <w:rPr>
          <w:noProof/>
          <w:vertAlign w:val="superscript"/>
        </w:rPr>
        <w:t>47</w:t>
      </w:r>
      <w:r>
        <w:fldChar w:fldCharType="end"/>
      </w:r>
      <w:r>
        <w:t xml:space="preserve"> Notably, recent studies have shown that GWAS findings from stroke-relevant traits such as blood pressure are likely to act by influencing DNA methylation.</w:t>
      </w:r>
      <w:r>
        <w:fldChar w:fldCharType="begin">
          <w:fldData xml:space="preserve">PEVuZE5vdGU+PENpdGU+PEF1dGhvcj5LYXRvPC9BdXRob3I+PFllYXI+MjAxNTwvWWVhcj48UmVj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=
</w:fldData>
        </w:fldChar>
      </w:r>
      <w:r w:rsidR="005D73D1">
        <w:instrText xml:space="preserve"> ADDIN EN.CITE </w:instrText>
      </w:r>
      <w:r w:rsidR="005D73D1">
        <w:fldChar w:fldCharType="begin">
          <w:fldData xml:space="preserve">PEVuZE5vdGU+PENpdGU+PEF1dGhvcj5LYXRvPC9BdXRob3I+PFllYXI+MjAxNTwvWWVhcj48UmVj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=
</w:fldData>
        </w:fldChar>
      </w:r>
      <w:r w:rsidR="005D73D1">
        <w:instrText xml:space="preserve"> ADDIN EN.CITE.DATA </w:instrText>
      </w:r>
      <w:r w:rsidR="005D73D1">
        <w:fldChar w:fldCharType="end"/>
      </w:r>
      <w:r>
        <w:fldChar w:fldCharType="separate"/>
      </w:r>
      <w:r w:rsidR="005D73D1" w:rsidRPr="005D73D1">
        <w:rPr>
          <w:noProof/>
          <w:vertAlign w:val="superscript"/>
        </w:rPr>
        <w:t>48</w:t>
      </w:r>
      <w:r>
        <w:fldChar w:fldCharType="end"/>
      </w:r>
      <w:r w:rsidRPr="00C44689">
        <w:t xml:space="preserve"> </w:t>
      </w:r>
      <w:r>
        <w:t>This may be particularly relevant for SVS, in which environmental and other vascular risk factors such as hypertension are important and have been shown to interact with disease risk.</w:t>
      </w:r>
      <w:r>
        <w:fldChar w:fldCharType="begin">
          <w:fldData xml:space="preserve">PEVuZE5vdGU+PENpdGU+PEF1dGhvcj5BZGliLVNhbWlpPC9BdXRob3I+PFllYXI+MjAxNTwvWWVh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</w:fldData>
        </w:fldChar>
      </w:r>
      <w:r w:rsidR="005D73D1">
        <w:instrText xml:space="preserve"> ADDIN EN.CITE </w:instrText>
      </w:r>
      <w:r w:rsidR="005D73D1">
        <w:fldChar w:fldCharType="begin">
          <w:fldData xml:space="preserve">PEVuZE5vdGU+PENpdGU+PEF1dGhvcj5BZGliLVNhbWlpPC9BdXRob3I+PFllYXI+MjAxNTwvWWVh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</w:fldData>
        </w:fldChar>
      </w:r>
      <w:r w:rsidR="005D73D1">
        <w:instrText xml:space="preserve"> ADDIN EN.CITE.DATA </w:instrText>
      </w:r>
      <w:r w:rsidR="005D73D1">
        <w:fldChar w:fldCharType="end"/>
      </w:r>
      <w:r>
        <w:fldChar w:fldCharType="separate"/>
      </w:r>
      <w:r w:rsidR="005D73D1" w:rsidRPr="005D73D1">
        <w:rPr>
          <w:noProof/>
          <w:vertAlign w:val="superscript"/>
        </w:rPr>
        <w:t>49</w:t>
      </w:r>
      <w:r>
        <w:fldChar w:fldCharType="end"/>
      </w:r>
      <w:r>
        <w:t xml:space="preserve"> We evaluated whether </w:t>
      </w:r>
      <w:r w:rsidR="003F2D71">
        <w:t>our associated SNP (</w:t>
      </w:r>
      <w:r>
        <w:t>rs12445022</w:t>
      </w:r>
      <w:r w:rsidR="003F2D71">
        <w:t>)</w:t>
      </w:r>
      <w:r>
        <w:t xml:space="preserve">, or SNPs in </w:t>
      </w:r>
      <w:r w:rsidR="00D93A49">
        <w:t>close</w:t>
      </w:r>
      <w:r>
        <w:t xml:space="preserve"> LD, influence methylation of nearby CpG sites. </w:t>
      </w:r>
      <w:r w:rsidR="000F492E">
        <w:t xml:space="preserve">We found evidence from whole blood </w:t>
      </w:r>
      <w:r w:rsidR="00B0630C">
        <w:t>that the same genetic variation</w:t>
      </w:r>
      <w:r w:rsidR="000F492E">
        <w:t xml:space="preserve"> </w:t>
      </w:r>
      <w:r w:rsidR="00B0630C">
        <w:t>influences</w:t>
      </w:r>
      <w:r w:rsidR="000F492E">
        <w:t xml:space="preserve"> </w:t>
      </w:r>
      <w:r w:rsidR="00482054">
        <w:t xml:space="preserve">DNA </w:t>
      </w:r>
      <w:r w:rsidR="000F492E">
        <w:t xml:space="preserve">methylation. </w:t>
      </w:r>
      <w:r w:rsidR="00B0630C">
        <w:t>SN</w:t>
      </w:r>
      <w:r w:rsidR="00CA7E9E">
        <w:t>Ps in distant LD also influenced</w:t>
      </w:r>
      <w:r w:rsidR="00B0630C">
        <w:t xml:space="preserve"> DNA methylation at a different probe (</w:t>
      </w:r>
      <w:r w:rsidR="00B0630C" w:rsidRPr="000F492E">
        <w:t>cg08031982</w:t>
      </w:r>
      <w:r w:rsidR="00B0630C">
        <w:t>)</w:t>
      </w:r>
      <w:r w:rsidR="00CA7E9E">
        <w:t xml:space="preserve"> in </w:t>
      </w:r>
      <w:r w:rsidR="00443CBC">
        <w:t xml:space="preserve">the </w:t>
      </w:r>
      <w:r w:rsidR="00CA7E9E">
        <w:t>fetal brain</w:t>
      </w:r>
      <w:r w:rsidR="00B0630C">
        <w:t xml:space="preserve">. </w:t>
      </w:r>
      <w:r w:rsidR="000F492E">
        <w:t xml:space="preserve">Further evidence comes from published studies </w:t>
      </w:r>
      <w:r w:rsidR="00D212BD">
        <w:t>in l</w:t>
      </w:r>
      <w:r w:rsidR="000F492E">
        <w:t>ung, breast, and kidney tissues,</w:t>
      </w:r>
      <w:r w:rsidR="00B46AC1">
        <w:fldChar w:fldCharType="begin">
          <w:fldData xml:space="preserve">PEVuZE5vdGU+PENpdGU+PEF1dGhvcj5TaGk8L0F1dGhvcj48WWVhcj4yMDE0PC9ZZWFyPjxSZWNO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</w:fldData>
        </w:fldChar>
      </w:r>
      <w:r w:rsidR="005D73D1">
        <w:instrText xml:space="preserve"> ADDIN EN.CITE </w:instrText>
      </w:r>
      <w:r w:rsidR="005D73D1">
        <w:fldChar w:fldCharType="begin">
          <w:fldData xml:space="preserve">PEVuZE5vdGU+PENpdGU+PEF1dGhvcj5TaGk8L0F1dGhvcj48WWVhcj4yMDE0PC9ZZWFyPjxSZWNO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</w:fldData>
        </w:fldChar>
      </w:r>
      <w:r w:rsidR="005D73D1">
        <w:instrText xml:space="preserve"> ADDIN EN.CITE.DATA </w:instrText>
      </w:r>
      <w:r w:rsidR="005D73D1">
        <w:fldChar w:fldCharType="end"/>
      </w:r>
      <w:r w:rsidR="00B46AC1">
        <w:fldChar w:fldCharType="separate"/>
      </w:r>
      <w:r w:rsidR="005D73D1" w:rsidRPr="005D73D1">
        <w:rPr>
          <w:noProof/>
          <w:vertAlign w:val="superscript"/>
        </w:rPr>
        <w:t>31</w:t>
      </w:r>
      <w:r w:rsidR="00B46AC1">
        <w:fldChar w:fldCharType="end"/>
      </w:r>
      <w:r w:rsidR="000F492E">
        <w:t xml:space="preserve"> as well as in utero,</w:t>
      </w:r>
      <w:r w:rsidR="000F492E">
        <w:fldChar w:fldCharType="begin">
          <w:fldData xml:space="preserve">PEVuZE5vdGU+PENpdGU+PEF1dGhvcj5UZWg8L0F1dGhvcj48WWVhcj4yMDE0PC9ZZWFyPjxSZWNO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</w:fldData>
        </w:fldChar>
      </w:r>
      <w:r w:rsidR="001B771A">
        <w:instrText xml:space="preserve"> ADDIN EN.CITE </w:instrText>
      </w:r>
      <w:r w:rsidR="001B771A">
        <w:fldChar w:fldCharType="begin">
          <w:fldData xml:space="preserve">PEVuZE5vdGU+PENpdGU+PEF1dGhvcj5UZWg8L0F1dGhvcj48WWVhcj4yMDE0PC9ZZWFyPjxSZWNO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</w:fldData>
        </w:fldChar>
      </w:r>
      <w:r w:rsidR="001B771A">
        <w:instrText xml:space="preserve"> ADDIN EN.CITE.DATA </w:instrText>
      </w:r>
      <w:r w:rsidR="001B771A">
        <w:fldChar w:fldCharType="end"/>
      </w:r>
      <w:r w:rsidR="000F492E">
        <w:fldChar w:fldCharType="separate"/>
      </w:r>
      <w:r w:rsidR="001B771A" w:rsidRPr="001B771A">
        <w:rPr>
          <w:noProof/>
          <w:vertAlign w:val="superscript"/>
        </w:rPr>
        <w:t>50</w:t>
      </w:r>
      <w:r w:rsidR="000F492E">
        <w:fldChar w:fldCharType="end"/>
      </w:r>
      <w:r w:rsidR="000F492E">
        <w:t xml:space="preserve"> all of which have shown </w:t>
      </w:r>
      <w:r w:rsidR="00C74708">
        <w:t xml:space="preserve">that </w:t>
      </w:r>
      <w:r w:rsidR="000F492E">
        <w:t xml:space="preserve">the </w:t>
      </w:r>
      <w:r w:rsidR="00B0630C">
        <w:t xml:space="preserve">genetic variation at the </w:t>
      </w:r>
      <w:r w:rsidR="000F492E">
        <w:t xml:space="preserve">same </w:t>
      </w:r>
      <w:r w:rsidR="00BF7ECC">
        <w:t>16q24.2</w:t>
      </w:r>
      <w:r w:rsidR="000F492E">
        <w:t xml:space="preserve"> region influences methylation at the </w:t>
      </w:r>
      <w:r w:rsidR="000F492E" w:rsidRPr="000F492E">
        <w:t>cg08031982</w:t>
      </w:r>
      <w:r w:rsidR="000F492E">
        <w:t xml:space="preserve"> probe.</w:t>
      </w:r>
      <w:r w:rsidR="00083B20">
        <w:t xml:space="preserve"> </w:t>
      </w:r>
      <w:r w:rsidR="00626EA0">
        <w:t>Interestingly, the CpG sites influenced by the l</w:t>
      </w:r>
      <w:r w:rsidR="00D24129">
        <w:t xml:space="preserve">ocus appear to differ by tissue, </w:t>
      </w:r>
      <w:r w:rsidR="00626EA0">
        <w:t xml:space="preserve">with different probes affected in whole blood compared to fetal brain. This </w:t>
      </w:r>
      <w:r w:rsidR="00B0630C">
        <w:t xml:space="preserve">might imply </w:t>
      </w:r>
      <w:r w:rsidR="00626EA0">
        <w:t xml:space="preserve">tissue-specific functional consequences of the locus and </w:t>
      </w:r>
      <w:r w:rsidR="00BF6959">
        <w:t xml:space="preserve">therefore </w:t>
      </w:r>
      <w:r w:rsidR="00626EA0">
        <w:t xml:space="preserve">highlights the importance of performing follow-up experiments in appropriate tissues. </w:t>
      </w:r>
      <w:r w:rsidR="00D24129">
        <w:t xml:space="preserve">Based on the evidence presented here, we can only speculate on how </w:t>
      </w:r>
      <w:r w:rsidR="002C0258">
        <w:t xml:space="preserve">genetic variation at </w:t>
      </w:r>
      <w:r w:rsidR="00D24129">
        <w:t xml:space="preserve">the locus leads to increased risk </w:t>
      </w:r>
      <w:r w:rsidR="00361566">
        <w:t xml:space="preserve">of </w:t>
      </w:r>
      <w:r w:rsidR="00D24129">
        <w:t>SVS. One hypothesis is</w:t>
      </w:r>
      <w:r w:rsidR="00526BA9">
        <w:t xml:space="preserve"> that expression of </w:t>
      </w:r>
      <w:r w:rsidR="00526BA9">
        <w:rPr>
          <w:i/>
        </w:rPr>
        <w:t>ZCCHC14</w:t>
      </w:r>
      <w:r w:rsidR="00482054">
        <w:t xml:space="preserve">, or other proteins, </w:t>
      </w:r>
      <w:r w:rsidR="00526BA9">
        <w:t xml:space="preserve">is mediated through altered methylation of </w:t>
      </w:r>
      <w:r w:rsidR="00D24129">
        <w:t>the probes identified</w:t>
      </w:r>
      <w:r w:rsidR="00361566">
        <w:t>. This</w:t>
      </w:r>
      <w:r w:rsidR="00D24129">
        <w:t xml:space="preserve"> might occur</w:t>
      </w:r>
      <w:r w:rsidR="007C209F">
        <w:t xml:space="preserve">, in part, </w:t>
      </w:r>
      <w:r w:rsidR="00D24129">
        <w:t>in response to environmental stimuli</w:t>
      </w:r>
      <w:r w:rsidR="006C1DC5">
        <w:t>.</w:t>
      </w:r>
      <w:r w:rsidR="006C1DC5" w:rsidRPr="006C1DC5">
        <w:t xml:space="preserve"> </w:t>
      </w:r>
      <w:r w:rsidR="00D24129">
        <w:t>Evaluating the</w:t>
      </w:r>
      <w:r w:rsidR="00626EA0">
        <w:t>s</w:t>
      </w:r>
      <w:r w:rsidR="00D24129">
        <w:t>e hypothese</w:t>
      </w:r>
      <w:r w:rsidR="00626EA0">
        <w:t>s in a relevant tissue type will be an important future analysis</w:t>
      </w:r>
      <w:r w:rsidR="007C209F">
        <w:t xml:space="preserve"> to identify the causal mechanisms leading to SVS</w:t>
      </w:r>
      <w:r w:rsidR="00626EA0">
        <w:t>.</w:t>
      </w:r>
      <w:r w:rsidR="007C209F">
        <w:t xml:space="preserve"> </w:t>
      </w:r>
    </w:p>
    <w:p w14:paraId="3E763F96" w14:textId="77777777" w:rsidR="00FB53EB" w:rsidRDefault="00FB53EB" w:rsidP="00291239"/>
    <w:p w14:paraId="69A041A6" w14:textId="2B1CB153" w:rsidR="000C644C" w:rsidRDefault="00FA7104" w:rsidP="00291239">
      <w:r>
        <w:t>This study has l</w:t>
      </w:r>
      <w:r w:rsidR="00661C9D">
        <w:t>imitations</w:t>
      </w:r>
      <w:r>
        <w:t xml:space="preserve">. </w:t>
      </w:r>
      <w:r w:rsidR="003A6072">
        <w:t xml:space="preserve">Our results suggested </w:t>
      </w:r>
      <w:r w:rsidR="00043CF5">
        <w:t xml:space="preserve">that </w:t>
      </w:r>
      <w:r w:rsidR="003A6072">
        <w:t xml:space="preserve">the association may be </w:t>
      </w:r>
      <w:r w:rsidR="005E4004">
        <w:t>p</w:t>
      </w:r>
      <w:r w:rsidR="003A6072">
        <w:t>resent in other ethnicities</w:t>
      </w:r>
      <w:r w:rsidR="00C90E58">
        <w:t>,</w:t>
      </w:r>
      <w:r w:rsidR="003A6072">
        <w:t xml:space="preserve"> but we had </w:t>
      </w:r>
      <w:r w:rsidR="00C90E58">
        <w:t xml:space="preserve">an </w:t>
      </w:r>
      <w:r w:rsidR="003A6072">
        <w:t xml:space="preserve">insufficient number of cases to establish </w:t>
      </w:r>
      <w:r w:rsidR="00F24A95">
        <w:t>common risk</w:t>
      </w:r>
      <w:r w:rsidR="003A6072">
        <w:t xml:space="preserve"> </w:t>
      </w:r>
      <w:r w:rsidR="00923060">
        <w:t>conclusively</w:t>
      </w:r>
      <w:r w:rsidR="00C90E58">
        <w:t>. F</w:t>
      </w:r>
      <w:r w:rsidR="003A6072">
        <w:t xml:space="preserve">ollow-up studies are </w:t>
      </w:r>
      <w:r w:rsidR="00C90E58">
        <w:t xml:space="preserve">therefore </w:t>
      </w:r>
      <w:r w:rsidR="003A6072">
        <w:t xml:space="preserve">required in other ethnic groups. </w:t>
      </w:r>
      <w:r w:rsidR="00C90E58">
        <w:t>In addition, d</w:t>
      </w:r>
      <w:r w:rsidR="00DF6CBF">
        <w:t xml:space="preserve">ownstream functional experiments will be required to determine the </w:t>
      </w:r>
      <w:r w:rsidR="00661C9D">
        <w:t>consequences</w:t>
      </w:r>
      <w:r w:rsidR="00DF6CBF">
        <w:t xml:space="preserve"> of the identified association. </w:t>
      </w:r>
      <w:r w:rsidR="00035F87">
        <w:t xml:space="preserve">The mRNA expression and methylation analyses presented herein were constrained by available tissue types. Validation of the findings in more disease relevant tissue types such as cerebral small vessels therefore </w:t>
      </w:r>
      <w:r w:rsidR="00885CC1">
        <w:t>represent</w:t>
      </w:r>
      <w:r w:rsidR="00035F87">
        <w:t xml:space="preserve"> </w:t>
      </w:r>
      <w:r w:rsidR="00885CC1">
        <w:t>important follow-up analyse</w:t>
      </w:r>
      <w:r w:rsidR="00035F87">
        <w:t>s</w:t>
      </w:r>
      <w:r w:rsidR="00D93A49">
        <w:t>, although obtaining such tissue in a state to allow mRNA studies is very challenging</w:t>
      </w:r>
      <w:r w:rsidR="00035F87">
        <w:t xml:space="preserve">. </w:t>
      </w:r>
      <w:r w:rsidR="005419D0">
        <w:t xml:space="preserve">We performed mRNA expression and methylation analyses using either the lead SNP (rs12445022) or 3 LD SNPs. The results should be interpreted with the limitation that we cannot be certain that </w:t>
      </w:r>
      <w:r w:rsidR="003B782C">
        <w:t xml:space="preserve">any of </w:t>
      </w:r>
      <w:r w:rsidR="005419D0">
        <w:t xml:space="preserve">these </w:t>
      </w:r>
      <w:r w:rsidR="003B782C">
        <w:t>SNPs is the causal variant</w:t>
      </w:r>
      <w:r w:rsidR="005419D0">
        <w:t xml:space="preserve">. </w:t>
      </w:r>
      <w:r w:rsidR="00DF6CBF">
        <w:t xml:space="preserve">Radiological confirmation of </w:t>
      </w:r>
      <w:r w:rsidR="00D95FB0">
        <w:t>SVS</w:t>
      </w:r>
      <w:r w:rsidR="00DF6CBF">
        <w:t xml:space="preserve"> </w:t>
      </w:r>
      <w:r w:rsidR="00C90E58">
        <w:t xml:space="preserve">in this study </w:t>
      </w:r>
      <w:r w:rsidR="00DF6CBF">
        <w:t xml:space="preserve">was performed using either CT or MRI. Evidence shows that MRI is considerably more reliable at identifying </w:t>
      </w:r>
      <w:r w:rsidR="00D95FB0">
        <w:t>SVS</w:t>
      </w:r>
      <w:r w:rsidR="00DF6CBF">
        <w:t>. R</w:t>
      </w:r>
      <w:r w:rsidR="003E6077">
        <w:t>eplication of the association in</w:t>
      </w:r>
      <w:r w:rsidR="00DF6CBF">
        <w:t xml:space="preserve"> an MRI-confirmed population </w:t>
      </w:r>
      <w:r w:rsidR="00043CF5">
        <w:t xml:space="preserve">may </w:t>
      </w:r>
      <w:r w:rsidR="00DF6CBF">
        <w:t xml:space="preserve">therefore provide a more accurate estimate of the effect of the locus on </w:t>
      </w:r>
      <w:r w:rsidR="00245B5C">
        <w:t>SVS</w:t>
      </w:r>
      <w:r w:rsidR="00DF6CBF">
        <w:t xml:space="preserve"> risk.</w:t>
      </w:r>
      <w:r w:rsidR="00035F87">
        <w:t xml:space="preserve"> </w:t>
      </w:r>
      <w:r w:rsidR="00F219D5">
        <w:t xml:space="preserve">Similarly, interrogation of causative classification system (CCS) definitions of </w:t>
      </w:r>
      <w:r w:rsidR="00D95FB0">
        <w:t>SVS</w:t>
      </w:r>
      <w:r w:rsidR="00F219D5">
        <w:t xml:space="preserve"> may provide further insights.</w:t>
      </w:r>
      <w:r w:rsidR="00F219D5" w:rsidRPr="00F219D5">
        <w:t xml:space="preserve"> </w:t>
      </w:r>
      <w:r w:rsidR="00D464B6">
        <w:fldChar w:fldCharType="begin">
          <w:fldData xml:space="preserve">PEVuZE5vdGU+PENpdGU+PEF1dGhvcj5BeTwvQXV0aG9yPjxZZWFyPjIwMDc8L1llYXI+PFJlY051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</w:fldData>
        </w:fldChar>
      </w:r>
      <w:r w:rsidR="001B771A">
        <w:instrText xml:space="preserve"> ADDIN EN.CITE </w:instrText>
      </w:r>
      <w:r w:rsidR="001B771A">
        <w:fldChar w:fldCharType="begin">
          <w:fldData xml:space="preserve">PEVuZE5vdGU+PENpdGU+PEF1dGhvcj5BeTwvQXV0aG9yPjxZZWFyPjIwMDc8L1llYXI+PFJlY051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</w:fldData>
        </w:fldChar>
      </w:r>
      <w:r w:rsidR="001B771A">
        <w:instrText xml:space="preserve"> ADDIN EN.CITE.DATA </w:instrText>
      </w:r>
      <w:r w:rsidR="001B771A">
        <w:fldChar w:fldCharType="end"/>
      </w:r>
      <w:r w:rsidR="00D464B6">
        <w:fldChar w:fldCharType="separate"/>
      </w:r>
      <w:r w:rsidR="001B771A" w:rsidRPr="001B771A">
        <w:rPr>
          <w:noProof/>
          <w:vertAlign w:val="superscript"/>
        </w:rPr>
        <w:t>51</w:t>
      </w:r>
      <w:r w:rsidR="00D464B6">
        <w:fldChar w:fldCharType="end"/>
      </w:r>
      <w:r w:rsidR="00DF0988">
        <w:t xml:space="preserve"> Another method of interrogating the combined influence of age and genotype is by testing for an interaction. In this analysis, we were unable to do this as age was not available in </w:t>
      </w:r>
      <w:r w:rsidR="007F25A3">
        <w:t>some sets</w:t>
      </w:r>
      <w:r w:rsidR="00DF0988">
        <w:t xml:space="preserve"> of controls</w:t>
      </w:r>
      <w:r w:rsidR="007F25A3">
        <w:t xml:space="preserve"> (e.g WTCCC2)</w:t>
      </w:r>
      <w:r w:rsidR="00DF0988">
        <w:t>.</w:t>
      </w:r>
    </w:p>
    <w:p w14:paraId="0E26AF71" w14:textId="77777777" w:rsidR="000C644C" w:rsidRDefault="000C644C" w:rsidP="00291239"/>
    <w:p w14:paraId="06842FED" w14:textId="497B1652" w:rsidR="001F5D69" w:rsidRDefault="00B0623B" w:rsidP="00291239">
      <w:r>
        <w:t>In this large genome-wide meta-analysis using an age-at-onset informed approach, w</w:t>
      </w:r>
      <w:r w:rsidR="000C644C">
        <w:t xml:space="preserve">e </w:t>
      </w:r>
      <w:r w:rsidR="00D07D5E">
        <w:t xml:space="preserve">have </w:t>
      </w:r>
      <w:r w:rsidR="000C644C">
        <w:t>identified the first geno</w:t>
      </w:r>
      <w:r>
        <w:t xml:space="preserve">me-wide significant </w:t>
      </w:r>
      <w:r w:rsidR="00626EA0">
        <w:t xml:space="preserve">locus that is </w:t>
      </w:r>
      <w:r>
        <w:t>associat</w:t>
      </w:r>
      <w:r w:rsidR="00626EA0">
        <w:t>ed</w:t>
      </w:r>
      <w:r>
        <w:t xml:space="preserve"> </w:t>
      </w:r>
      <w:r w:rsidR="000C644C">
        <w:t xml:space="preserve">solely with </w:t>
      </w:r>
      <w:r w:rsidR="00F945DE">
        <w:t>SVS</w:t>
      </w:r>
      <w:r>
        <w:t xml:space="preserve">. Our </w:t>
      </w:r>
      <w:r w:rsidR="00D07D5E">
        <w:t>findings</w:t>
      </w:r>
      <w:r>
        <w:t xml:space="preserve">, which </w:t>
      </w:r>
      <w:r w:rsidR="000C644C">
        <w:t xml:space="preserve">point to subtle changes in gene expression </w:t>
      </w:r>
      <w:r w:rsidR="00D64504">
        <w:t xml:space="preserve">and DNA methylation </w:t>
      </w:r>
      <w:r>
        <w:t xml:space="preserve">influencing disease risk, show </w:t>
      </w:r>
      <w:r w:rsidR="00D62917">
        <w:t>that strategies that account for different liability across disease related covariates</w:t>
      </w:r>
      <w:r w:rsidR="00F44F31">
        <w:t xml:space="preserve"> </w:t>
      </w:r>
      <w:r w:rsidR="0081771B">
        <w:t xml:space="preserve">such as age </w:t>
      </w:r>
      <w:r w:rsidR="00F44F31">
        <w:t>can identify novel associations with disease.</w:t>
      </w:r>
      <w:r w:rsidR="00D62917">
        <w:t xml:space="preserve"> </w:t>
      </w:r>
      <w:r w:rsidR="001F5D69">
        <w:br w:type="page"/>
      </w:r>
    </w:p>
    <w:p w14:paraId="4BBAE201" w14:textId="5C52BB01" w:rsidR="00661C9D" w:rsidRPr="00AA2EEB" w:rsidRDefault="001F5D69" w:rsidP="00AA2EEB">
      <w:pPr>
        <w:pStyle w:val="Heading1"/>
      </w:pPr>
      <w:r w:rsidRPr="00AA2EEB">
        <w:t>Acknowledgements</w:t>
      </w:r>
    </w:p>
    <w:p w14:paraId="0E9813F4" w14:textId="4D1BF05F" w:rsidR="004267AC" w:rsidRPr="001F5D69" w:rsidRDefault="00000867" w:rsidP="004267AC">
      <w:pPr>
        <w:rPr>
          <w:b/>
        </w:rPr>
      </w:pPr>
      <w:r w:rsidRPr="00C3175C">
        <w:t xml:space="preserve">Matthew Traylor </w:t>
      </w:r>
      <w:r>
        <w:t>is funded by the NIHR Biomedical Research Centre based at Guy's and St Thomas' NHS Foundation Trust and King's College London</w:t>
      </w:r>
      <w:r w:rsidRPr="00C3175C">
        <w:t>.</w:t>
      </w:r>
      <w:r w:rsidRPr="00D80AAE">
        <w:t xml:space="preserve"> Hugh Markus is supported by an NIHR Senior Investigator award and his work is supported by NIHR Comprehensive Biomedical Research Unit funding awarded to Cambridge University Hospitals Trust. </w:t>
      </w:r>
      <w:r w:rsidRPr="00D80AAE">
        <w:rPr>
          <w:lang w:eastAsia="en-GB"/>
        </w:rPr>
        <w:t>C</w:t>
      </w:r>
      <w:r w:rsidR="00A35E0E">
        <w:rPr>
          <w:lang w:eastAsia="en-GB"/>
        </w:rPr>
        <w:t>athryn Lewis</w:t>
      </w:r>
      <w:r w:rsidRPr="00D80AAE">
        <w:rPr>
          <w:lang w:eastAsia="en-GB"/>
        </w:rPr>
        <w:t xml:space="preserve"> receives salary support from the National Institute for Health Research (NIHR) Mental Health Biomedical Research Centre at South London and Maudsley NHS Foundation Trust and King’s College London. </w:t>
      </w:r>
      <w:r w:rsidRPr="00EB0514">
        <w:t>Collection of the UK Young Lacunar Stroke DNA Study (DNA Lacunar) was primarily supported by the Wellcome Trust (</w:t>
      </w:r>
      <w:r w:rsidRPr="00EB0514">
        <w:rPr>
          <w:rFonts w:eastAsia="Arial Unicode MS"/>
        </w:rPr>
        <w:t xml:space="preserve">WT072952) </w:t>
      </w:r>
      <w:r w:rsidRPr="00EB0514">
        <w:t xml:space="preserve">with additional support from the Stroke Association </w:t>
      </w:r>
      <w:r w:rsidRPr="00EB0514">
        <w:rPr>
          <w:rFonts w:eastAsia="Arial Unicode MS"/>
        </w:rPr>
        <w:t>(TSA 2010/01)</w:t>
      </w:r>
      <w:r w:rsidRPr="00EB0514">
        <w:t xml:space="preserve">. </w:t>
      </w:r>
      <w:r w:rsidRPr="00EB0514">
        <w:rPr>
          <w:rFonts w:eastAsia="Arial Unicode MS"/>
        </w:rPr>
        <w:t xml:space="preserve">Genotyping of the DNA </w:t>
      </w:r>
      <w:r w:rsidR="00676423">
        <w:rPr>
          <w:rFonts w:eastAsia="Arial Unicode MS"/>
        </w:rPr>
        <w:t>Lacunar samples</w:t>
      </w:r>
      <w:r w:rsidR="00310366">
        <w:rPr>
          <w:rFonts w:eastAsia="Arial Unicode MS"/>
        </w:rPr>
        <w:t xml:space="preserve"> was</w:t>
      </w:r>
      <w:r w:rsidRPr="00EB0514">
        <w:rPr>
          <w:rFonts w:eastAsia="Arial Unicode MS"/>
        </w:rPr>
        <w:t xml:space="preserve"> supported by a Stroke Association Grant (</w:t>
      </w:r>
      <w:r w:rsidRPr="00EB0514">
        <w:t>TSA 2013/01).</w:t>
      </w:r>
      <w:r w:rsidR="00911E01">
        <w:t xml:space="preserve"> </w:t>
      </w:r>
      <w:r w:rsidR="00911E01" w:rsidRPr="00911E01">
        <w:t>Robin Lemmens is a senior clinical investigator of FWO Flanders</w:t>
      </w:r>
      <w:r w:rsidR="004267AC">
        <w:t xml:space="preserve">. The TwinsUK study was funded </w:t>
      </w:r>
      <w:r w:rsidR="004267AC" w:rsidRPr="00335317">
        <w:t xml:space="preserve">in part by the </w:t>
      </w:r>
      <w:r w:rsidR="004267AC" w:rsidRPr="00335317">
        <w:rPr>
          <w:lang w:val="en-US"/>
        </w:rPr>
        <w:t>Europea</w:t>
      </w:r>
      <w:r w:rsidR="004267AC">
        <w:rPr>
          <w:lang w:val="en-US"/>
        </w:rPr>
        <w:t xml:space="preserve">n Research Council (ERC 250157), </w:t>
      </w:r>
      <w:r w:rsidR="004267AC">
        <w:t>and from</w:t>
      </w:r>
      <w:r w:rsidR="004267AC" w:rsidRPr="00335317">
        <w:t xml:space="preserve"> </w:t>
      </w:r>
      <w:r w:rsidR="004267AC">
        <w:t xml:space="preserve">the TwinsUK resource, which </w:t>
      </w:r>
      <w:r w:rsidR="004267AC" w:rsidRPr="00335317">
        <w:t>receive</w:t>
      </w:r>
      <w:r w:rsidR="004267AC">
        <w:t>s</w:t>
      </w:r>
      <w:r w:rsidR="004267AC" w:rsidRPr="00335317">
        <w:t xml:space="preserve"> support from the Wellcome Trust</w:t>
      </w:r>
      <w:r w:rsidR="004267AC">
        <w:t xml:space="preserve"> and the </w:t>
      </w:r>
      <w:r w:rsidR="004267AC" w:rsidRPr="00335317">
        <w:t>National Institute for Health Research (NIHR)-funded BioResource, Clinical Research Facility and Biomedical Research Centre based at Guy's and St Thomas' NHS Foundation Trust in partnership with King's College London. SNP Genotyping was performed by The Wellcome Trust Sanger Institute and National Eye Institute via NIH/CIDR</w:t>
      </w:r>
      <w:r w:rsidR="00185007">
        <w:t xml:space="preserve">. </w:t>
      </w:r>
      <w:r w:rsidR="00185007" w:rsidRPr="00185007">
        <w:t>The SiGN study was funded by a cooperative agreement grant from the US National Institute of Neurological Disorders and Stroke, National Institutes of Health (U01 NS069208)</w:t>
      </w:r>
      <w:r w:rsidR="004267AC">
        <w:t xml:space="preserve"> </w:t>
      </w:r>
    </w:p>
    <w:p w14:paraId="0BFC01F2" w14:textId="72CBC6D7" w:rsidR="001F5D69" w:rsidRDefault="001F5D69" w:rsidP="00291239">
      <w:pPr>
        <w:rPr>
          <w:b/>
        </w:rPr>
      </w:pPr>
    </w:p>
    <w:p w14:paraId="2C04E4AF" w14:textId="50683210" w:rsidR="00853B14" w:rsidRDefault="00853B14" w:rsidP="00853B14">
      <w:pPr>
        <w:rPr>
          <w:b/>
        </w:rPr>
      </w:pPr>
      <w:r>
        <w:rPr>
          <w:b/>
        </w:rPr>
        <w:t>Author Contributions</w:t>
      </w:r>
    </w:p>
    <w:p w14:paraId="1FC7D88E" w14:textId="185CF79F" w:rsidR="00853B14" w:rsidRDefault="005478FE" w:rsidP="00853B14">
      <w:r>
        <w:t xml:space="preserve">M.T, R.M, C.M.L, B.B.W, H.S.M conceived and designed the study. </w:t>
      </w:r>
      <w:r w:rsidR="00C46597">
        <w:t xml:space="preserve">M.T, B.B.W, H.S.M drafted the manuscript. M.T, K.B.H drew the figures. M.T, R.M, M.A.N, I.C, F.R, </w:t>
      </w:r>
      <w:r>
        <w:t>P.S,</w:t>
      </w:r>
      <w:r w:rsidR="00185007">
        <w:t xml:space="preserve"> </w:t>
      </w:r>
      <w:r w:rsidR="00984BE2">
        <w:t xml:space="preserve">D.S, </w:t>
      </w:r>
      <w:r w:rsidR="00185007">
        <w:t>M.A.H-B,</w:t>
      </w:r>
      <w:r>
        <w:t xml:space="preserve"> C.L.M.S, P.M.R, G.B, V.T, R.L, C.L, J.F.M, J.R, M.D, B.B.W, H.S.M contributed</w:t>
      </w:r>
      <w:r w:rsidR="00853B14">
        <w:t xml:space="preserve"> </w:t>
      </w:r>
      <w:r>
        <w:t>acquisition and</w:t>
      </w:r>
      <w:r w:rsidR="00853B14">
        <w:t xml:space="preserve"> analysis</w:t>
      </w:r>
      <w:r w:rsidR="003F0E3B">
        <w:t xml:space="preserve"> of METASTROKE datasets</w:t>
      </w:r>
      <w:r w:rsidR="00853B14">
        <w:t xml:space="preserve">. </w:t>
      </w:r>
      <w:r>
        <w:t xml:space="preserve">H.X, L.H, M.F, C.J, J.F.M, B.D.M, S.J.K, M.D, B.B.W J.J-C, J.W.C, R.S, A.S, R.L, A.L, O.M, R.P.G, R.L.S, T.R, K.R, D.K.A, J.A.J, O.R.B, S.W-S, J-M.L, M.T, S.S.R, P.D.B, S.L.P, Q.W, P.F.M, D.W, C.D.A, J.R contributed acquisition and analysis of the NINDS-SIGN data. </w:t>
      </w:r>
      <w:r w:rsidR="00853B14">
        <w:t>J.R, D.W, C.L</w:t>
      </w:r>
      <w:r>
        <w:t>, C.D.A</w:t>
      </w:r>
      <w:r w:rsidR="00853B14">
        <w:t xml:space="preserve"> contributed acquisition and analysis of ICH data. G.C, S.D, L.J.L, S.S, J.C.B, W.T.L Jr, contributed acquisition and analysis of neuro-CHARGE data.</w:t>
      </w:r>
      <w:r w:rsidR="003F0E3B">
        <w:t xml:space="preserve"> I.Y, T.D.S, J.T.B, E.H.</w:t>
      </w:r>
      <w:r w:rsidR="00E02408">
        <w:t>,</w:t>
      </w:r>
      <w:r w:rsidR="003F0E3B">
        <w:t xml:space="preserve"> J.M contributed acquisition and analysis of DNA methylation data.</w:t>
      </w:r>
      <w:r w:rsidR="00A60A91">
        <w:t xml:space="preserve"> M.T, H.S.M, N.S.R contributed acquisition and analysis of WMH data.  </w:t>
      </w:r>
      <w:r w:rsidR="00C46597">
        <w:t>G.T, K.S, U.T, S.G contributed acquisition and analysis of deCODE data.</w:t>
      </w:r>
    </w:p>
    <w:p w14:paraId="14468616" w14:textId="77777777" w:rsidR="00853B14" w:rsidRDefault="00853B14" w:rsidP="00291239">
      <w:pPr>
        <w:rPr>
          <w:b/>
        </w:rPr>
      </w:pPr>
    </w:p>
    <w:p w14:paraId="38E9A3D2" w14:textId="133EBEC7" w:rsidR="00CC1C6E" w:rsidRDefault="00CC1C6E" w:rsidP="00291239">
      <w:pPr>
        <w:rPr>
          <w:b/>
        </w:rPr>
      </w:pPr>
      <w:r>
        <w:rPr>
          <w:b/>
        </w:rPr>
        <w:t>Conflicts of Interest</w:t>
      </w:r>
    </w:p>
    <w:p w14:paraId="25F06AD2" w14:textId="1ECE9EA6" w:rsidR="00CC1C6E" w:rsidRDefault="00CC1C6E" w:rsidP="00CC1C6E">
      <w:r w:rsidRPr="00CC1C6E">
        <w:t>Authors whose affiliations are listed as deCODE/Amgen are employees of deCODE/ Amgen. The remaining authors declare no conflict</w:t>
      </w:r>
      <w:r w:rsidR="008F094C">
        <w:t>s</w:t>
      </w:r>
      <w:r w:rsidRPr="00CC1C6E">
        <w:t xml:space="preserve"> of interest.</w:t>
      </w:r>
    </w:p>
    <w:p w14:paraId="6BD49B71" w14:textId="77777777" w:rsidR="00853B14" w:rsidRDefault="00853B14" w:rsidP="00CC1C6E"/>
    <w:p w14:paraId="35B656BD" w14:textId="77777777" w:rsidR="00853B14" w:rsidRPr="00CC1C6E" w:rsidRDefault="00853B14" w:rsidP="00CC1C6E"/>
    <w:p w14:paraId="1F72947C" w14:textId="77777777" w:rsidR="00A50713" w:rsidRDefault="00A50713" w:rsidP="00291239">
      <w:r>
        <w:br w:type="page"/>
      </w:r>
    </w:p>
    <w:p w14:paraId="7BB075F8" w14:textId="6D1273FB" w:rsidR="00A50713" w:rsidRDefault="00A50713" w:rsidP="00857996">
      <w:pPr>
        <w:pStyle w:val="Heading1"/>
      </w:pPr>
      <w:r>
        <w:t>Table 1</w:t>
      </w:r>
      <w:r w:rsidR="00D62287">
        <w:t xml:space="preserve"> </w:t>
      </w:r>
      <w:r w:rsidR="00144D45">
        <w:t>–</w:t>
      </w:r>
      <w:r w:rsidR="00D62287">
        <w:t xml:space="preserve"> </w:t>
      </w:r>
      <w:r w:rsidR="00144D45">
        <w:t xml:space="preserve">Ischaemic Stroke </w:t>
      </w:r>
      <w:r w:rsidR="00D62287">
        <w:t>Study participants</w:t>
      </w:r>
    </w:p>
    <w:tbl>
      <w:tblPr>
        <w:tblStyle w:val="TableGrid"/>
        <w:tblW w:w="9708" w:type="dxa"/>
        <w:tblBorders>
          <w:left w:val="none" w:sz="0" w:space="0" w:color="auto"/>
          <w:right w:val="none" w:sz="0" w:space="0" w:color="auto"/>
          <w:insideV w:val="none" w:sz="0" w:space="0" w:color="auto"/>
        </w:tblBorders>
        <w:tblLook w:val="04A0" w:firstRow="1" w:lastRow="0" w:firstColumn="1" w:lastColumn="0" w:noHBand="0" w:noVBand="1"/>
      </w:tblPr>
      <w:tblGrid>
        <w:gridCol w:w="2715"/>
        <w:gridCol w:w="889"/>
        <w:gridCol w:w="767"/>
        <w:gridCol w:w="767"/>
        <w:gridCol w:w="767"/>
        <w:gridCol w:w="1034"/>
        <w:gridCol w:w="1157"/>
        <w:gridCol w:w="1612"/>
      </w:tblGrid>
      <w:tr w:rsidR="00956521" w:rsidRPr="00124FE1" w14:paraId="2622D13C" w14:textId="06DC9932" w:rsidTr="00D91480">
        <w:trPr>
          <w:trHeight w:val="510"/>
        </w:trPr>
        <w:tc>
          <w:tcPr>
            <w:tcW w:w="2715" w:type="dxa"/>
            <w:vAlign w:val="center"/>
          </w:tcPr>
          <w:p w14:paraId="26AC697B" w14:textId="2A312DFF" w:rsidR="00956521" w:rsidRPr="00124FE1" w:rsidRDefault="00956521" w:rsidP="00777B38">
            <w:pPr>
              <w:spacing w:line="276" w:lineRule="auto"/>
              <w:rPr>
                <w:rFonts w:eastAsiaTheme="majorEastAsia"/>
                <w:b/>
                <w:bCs/>
                <w:color w:val="4F81BD" w:themeColor="accent1"/>
              </w:rPr>
            </w:pPr>
            <w:r w:rsidRPr="00124FE1">
              <w:rPr>
                <w:lang w:val="en-US"/>
              </w:rPr>
              <w:t>Population</w:t>
            </w:r>
          </w:p>
        </w:tc>
        <w:tc>
          <w:tcPr>
            <w:tcW w:w="0" w:type="auto"/>
            <w:vAlign w:val="center"/>
          </w:tcPr>
          <w:p w14:paraId="3F575BC4" w14:textId="6ADF408A" w:rsidR="00956521" w:rsidRPr="00124FE1" w:rsidRDefault="00956521" w:rsidP="00777B38">
            <w:pPr>
              <w:spacing w:line="276" w:lineRule="auto"/>
              <w:rPr>
                <w:rFonts w:eastAsiaTheme="majorEastAsia"/>
                <w:b/>
                <w:bCs/>
                <w:color w:val="4F81BD" w:themeColor="accent1"/>
              </w:rPr>
            </w:pPr>
            <w:r>
              <w:rPr>
                <w:lang w:val="en-US"/>
              </w:rPr>
              <w:t>IS</w:t>
            </w:r>
          </w:p>
        </w:tc>
        <w:tc>
          <w:tcPr>
            <w:tcW w:w="0" w:type="auto"/>
            <w:vAlign w:val="center"/>
          </w:tcPr>
          <w:p w14:paraId="15683E01" w14:textId="4D6AC07B" w:rsidR="00956521" w:rsidRPr="00124FE1" w:rsidRDefault="00956521" w:rsidP="00777B38">
            <w:pPr>
              <w:spacing w:line="276" w:lineRule="auto"/>
              <w:rPr>
                <w:rFonts w:eastAsiaTheme="majorEastAsia"/>
                <w:b/>
                <w:bCs/>
                <w:color w:val="4F81BD" w:themeColor="accent1"/>
              </w:rPr>
            </w:pPr>
            <w:r>
              <w:rPr>
                <w:lang w:val="en-US"/>
              </w:rPr>
              <w:t>CE</w:t>
            </w:r>
          </w:p>
        </w:tc>
        <w:tc>
          <w:tcPr>
            <w:tcW w:w="0" w:type="auto"/>
            <w:vAlign w:val="center"/>
          </w:tcPr>
          <w:p w14:paraId="5B1F70FF" w14:textId="11991935" w:rsidR="00956521" w:rsidRPr="00124FE1" w:rsidRDefault="00F23B70" w:rsidP="00777B38">
            <w:pPr>
              <w:spacing w:line="276" w:lineRule="auto"/>
              <w:rPr>
                <w:rFonts w:eastAsiaTheme="majorEastAsia"/>
                <w:b/>
                <w:bCs/>
                <w:color w:val="4F81BD" w:themeColor="accent1"/>
              </w:rPr>
            </w:pPr>
            <w:r>
              <w:rPr>
                <w:lang w:val="en-US"/>
              </w:rPr>
              <w:t>LA</w:t>
            </w:r>
            <w:r w:rsidR="00956521">
              <w:rPr>
                <w:lang w:val="en-US"/>
              </w:rPr>
              <w:t>S</w:t>
            </w:r>
          </w:p>
        </w:tc>
        <w:tc>
          <w:tcPr>
            <w:tcW w:w="0" w:type="auto"/>
            <w:vAlign w:val="center"/>
          </w:tcPr>
          <w:p w14:paraId="603ECF29" w14:textId="783EDC46" w:rsidR="00956521" w:rsidRPr="00124FE1" w:rsidRDefault="00956521" w:rsidP="00777B38">
            <w:pPr>
              <w:spacing w:line="276" w:lineRule="auto"/>
              <w:rPr>
                <w:rFonts w:eastAsiaTheme="majorEastAsia"/>
                <w:b/>
                <w:bCs/>
                <w:color w:val="4F81BD" w:themeColor="accent1"/>
              </w:rPr>
            </w:pPr>
            <w:r>
              <w:rPr>
                <w:lang w:val="en-US"/>
              </w:rPr>
              <w:t>SVS</w:t>
            </w:r>
          </w:p>
        </w:tc>
        <w:tc>
          <w:tcPr>
            <w:tcW w:w="0" w:type="auto"/>
            <w:vAlign w:val="center"/>
          </w:tcPr>
          <w:p w14:paraId="649E40A4" w14:textId="7B0656F0" w:rsidR="00956521" w:rsidRPr="00124FE1" w:rsidRDefault="00956521" w:rsidP="00777B38">
            <w:pPr>
              <w:spacing w:line="276" w:lineRule="auto"/>
              <w:rPr>
                <w:rFonts w:eastAsiaTheme="majorEastAsia"/>
                <w:b/>
                <w:bCs/>
                <w:color w:val="4F81BD" w:themeColor="accent1"/>
              </w:rPr>
            </w:pPr>
            <w:r w:rsidRPr="00124FE1">
              <w:rPr>
                <w:lang w:val="en-US"/>
              </w:rPr>
              <w:t>Controls</w:t>
            </w:r>
          </w:p>
        </w:tc>
        <w:tc>
          <w:tcPr>
            <w:tcW w:w="0" w:type="auto"/>
            <w:vAlign w:val="center"/>
          </w:tcPr>
          <w:p w14:paraId="33D666D1" w14:textId="780AE107" w:rsidR="00956521" w:rsidRPr="00124FE1" w:rsidRDefault="00956521" w:rsidP="00777B38">
            <w:pPr>
              <w:spacing w:line="276" w:lineRule="auto"/>
              <w:rPr>
                <w:rFonts w:eastAsiaTheme="majorEastAsia"/>
                <w:b/>
                <w:bCs/>
                <w:color w:val="4F81BD" w:themeColor="accent1"/>
                <w:lang w:val="en-US"/>
              </w:rPr>
            </w:pPr>
            <w:r>
              <w:rPr>
                <w:lang w:val="en-US"/>
              </w:rPr>
              <w:t>% cases with MRI</w:t>
            </w:r>
          </w:p>
        </w:tc>
        <w:tc>
          <w:tcPr>
            <w:tcW w:w="0" w:type="auto"/>
            <w:vAlign w:val="center"/>
          </w:tcPr>
          <w:p w14:paraId="57EDBA47" w14:textId="6D866FFE" w:rsidR="00956521" w:rsidRPr="00124FE1" w:rsidRDefault="00956521" w:rsidP="004D6117">
            <w:pPr>
              <w:spacing w:line="276" w:lineRule="auto"/>
              <w:rPr>
                <w:rFonts w:eastAsiaTheme="majorEastAsia"/>
                <w:b/>
                <w:bCs/>
                <w:color w:val="4F81BD" w:themeColor="accent1"/>
                <w:lang w:val="en-US"/>
              </w:rPr>
            </w:pPr>
            <w:r>
              <w:rPr>
                <w:lang w:val="en-US"/>
              </w:rPr>
              <w:t xml:space="preserve">Age </w:t>
            </w:r>
            <w:r w:rsidR="00230492">
              <w:rPr>
                <w:lang w:val="en-US"/>
              </w:rPr>
              <w:t xml:space="preserve">of cases </w:t>
            </w:r>
            <w:r>
              <w:rPr>
                <w:lang w:val="en-US"/>
              </w:rPr>
              <w:t>(mean(</w:t>
            </w:r>
            <w:r w:rsidR="004D6117">
              <w:rPr>
                <w:lang w:val="en-US"/>
              </w:rPr>
              <w:t>s.d</w:t>
            </w:r>
            <w:r>
              <w:rPr>
                <w:lang w:val="en-US"/>
              </w:rPr>
              <w:t>))</w:t>
            </w:r>
          </w:p>
        </w:tc>
      </w:tr>
      <w:tr w:rsidR="0066233A" w:rsidRPr="00124FE1" w14:paraId="472ED61F" w14:textId="77777777" w:rsidTr="00D91480">
        <w:trPr>
          <w:trHeight w:val="510"/>
        </w:trPr>
        <w:tc>
          <w:tcPr>
            <w:tcW w:w="9708" w:type="dxa"/>
            <w:gridSpan w:val="8"/>
            <w:vAlign w:val="center"/>
          </w:tcPr>
          <w:p w14:paraId="07C5B7F5" w14:textId="12141139" w:rsidR="0066233A" w:rsidRDefault="00D24F19" w:rsidP="00777B38">
            <w:pPr>
              <w:spacing w:line="276" w:lineRule="auto"/>
              <w:rPr>
                <w:lang w:val="en-US"/>
              </w:rPr>
            </w:pPr>
            <w:r>
              <w:rPr>
                <w:lang w:val="en-US"/>
              </w:rPr>
              <w:t xml:space="preserve">Stage I </w:t>
            </w:r>
            <w:r w:rsidR="0066233A">
              <w:rPr>
                <w:lang w:val="en-US"/>
              </w:rPr>
              <w:t>Populations</w:t>
            </w:r>
          </w:p>
        </w:tc>
      </w:tr>
      <w:tr w:rsidR="00956521" w:rsidRPr="00124FE1" w14:paraId="52567783" w14:textId="56100896" w:rsidTr="00D91480">
        <w:trPr>
          <w:trHeight w:val="510"/>
        </w:trPr>
        <w:tc>
          <w:tcPr>
            <w:tcW w:w="2715" w:type="dxa"/>
            <w:vAlign w:val="center"/>
          </w:tcPr>
          <w:p w14:paraId="7DC96694" w14:textId="0BC5A0FF" w:rsidR="00956521" w:rsidRPr="007A4F4B" w:rsidRDefault="00956521" w:rsidP="00777B38">
            <w:pPr>
              <w:spacing w:line="276" w:lineRule="auto"/>
            </w:pPr>
            <w:r w:rsidRPr="007A4F4B">
              <w:rPr>
                <w:lang w:val="en-US"/>
              </w:rPr>
              <w:t>ASGC</w:t>
            </w:r>
          </w:p>
        </w:tc>
        <w:tc>
          <w:tcPr>
            <w:tcW w:w="0" w:type="auto"/>
            <w:vAlign w:val="center"/>
          </w:tcPr>
          <w:p w14:paraId="32712BA2" w14:textId="0E830423" w:rsidR="00956521" w:rsidRPr="007A4F4B" w:rsidRDefault="00956521" w:rsidP="00777B38">
            <w:pPr>
              <w:spacing w:line="276" w:lineRule="auto"/>
              <w:rPr>
                <w:rFonts w:eastAsiaTheme="majorEastAsia"/>
                <w:b/>
                <w:bCs/>
                <w:color w:val="4F81BD" w:themeColor="accent1"/>
              </w:rPr>
            </w:pPr>
            <w:r w:rsidRPr="007A4F4B">
              <w:rPr>
                <w:lang w:val="en-US"/>
              </w:rPr>
              <w:t>1,162</w:t>
            </w:r>
          </w:p>
        </w:tc>
        <w:tc>
          <w:tcPr>
            <w:tcW w:w="0" w:type="auto"/>
            <w:vAlign w:val="center"/>
          </w:tcPr>
          <w:p w14:paraId="3AA3C709" w14:textId="348B20A8" w:rsidR="00956521" w:rsidRPr="007A4F4B" w:rsidRDefault="00956521" w:rsidP="00777B38">
            <w:pPr>
              <w:spacing w:line="276" w:lineRule="auto"/>
              <w:rPr>
                <w:rFonts w:eastAsiaTheme="majorEastAsia"/>
                <w:b/>
                <w:bCs/>
                <w:color w:val="4F81BD" w:themeColor="accent1"/>
              </w:rPr>
            </w:pPr>
            <w:r w:rsidRPr="007A4F4B">
              <w:rPr>
                <w:lang w:val="en-US"/>
              </w:rPr>
              <w:t>240</w:t>
            </w:r>
          </w:p>
        </w:tc>
        <w:tc>
          <w:tcPr>
            <w:tcW w:w="0" w:type="auto"/>
            <w:vAlign w:val="center"/>
          </w:tcPr>
          <w:p w14:paraId="38176E4D" w14:textId="72884428" w:rsidR="00956521" w:rsidRPr="007A4F4B" w:rsidRDefault="00956521" w:rsidP="00777B38">
            <w:pPr>
              <w:spacing w:line="276" w:lineRule="auto"/>
              <w:rPr>
                <w:rFonts w:eastAsiaTheme="majorEastAsia"/>
                <w:b/>
                <w:bCs/>
                <w:color w:val="4F81BD" w:themeColor="accent1"/>
              </w:rPr>
            </w:pPr>
            <w:r w:rsidRPr="007A4F4B">
              <w:rPr>
                <w:lang w:val="en-US"/>
              </w:rPr>
              <w:t>421</w:t>
            </w:r>
          </w:p>
        </w:tc>
        <w:tc>
          <w:tcPr>
            <w:tcW w:w="0" w:type="auto"/>
            <w:vAlign w:val="center"/>
          </w:tcPr>
          <w:p w14:paraId="75EF4521" w14:textId="06D1FE04" w:rsidR="00956521" w:rsidRPr="007A4F4B" w:rsidRDefault="00956521" w:rsidP="00777B38">
            <w:pPr>
              <w:spacing w:line="276" w:lineRule="auto"/>
              <w:rPr>
                <w:rFonts w:eastAsiaTheme="majorEastAsia"/>
                <w:b/>
                <w:bCs/>
                <w:color w:val="4F81BD" w:themeColor="accent1"/>
              </w:rPr>
            </w:pPr>
            <w:r w:rsidRPr="007A4F4B">
              <w:rPr>
                <w:lang w:val="en-US"/>
              </w:rPr>
              <w:t>310</w:t>
            </w:r>
          </w:p>
        </w:tc>
        <w:tc>
          <w:tcPr>
            <w:tcW w:w="0" w:type="auto"/>
            <w:vAlign w:val="center"/>
          </w:tcPr>
          <w:p w14:paraId="773BF5ED" w14:textId="4C1598C1" w:rsidR="00956521" w:rsidRPr="007A4F4B" w:rsidRDefault="00956521" w:rsidP="00777B38">
            <w:pPr>
              <w:spacing w:line="276" w:lineRule="auto"/>
              <w:rPr>
                <w:rFonts w:eastAsiaTheme="majorEastAsia"/>
                <w:b/>
                <w:bCs/>
                <w:color w:val="4F81BD" w:themeColor="accent1"/>
              </w:rPr>
            </w:pPr>
            <w:r w:rsidRPr="007A4F4B">
              <w:rPr>
                <w:lang w:val="en-US"/>
              </w:rPr>
              <w:t>1,244</w:t>
            </w:r>
          </w:p>
        </w:tc>
        <w:tc>
          <w:tcPr>
            <w:tcW w:w="0" w:type="auto"/>
            <w:vAlign w:val="center"/>
          </w:tcPr>
          <w:p w14:paraId="1D505BFE" w14:textId="4B61EACE" w:rsidR="00956521" w:rsidRPr="007A4F4B" w:rsidRDefault="00746EAB" w:rsidP="00777B38">
            <w:pPr>
              <w:spacing w:line="276" w:lineRule="auto"/>
              <w:rPr>
                <w:rFonts w:eastAsiaTheme="majorEastAsia"/>
                <w:b/>
                <w:bCs/>
                <w:lang w:val="en-US"/>
              </w:rPr>
            </w:pPr>
            <w:r>
              <w:rPr>
                <w:lang w:val="en-US"/>
              </w:rPr>
              <w:t>43.0%</w:t>
            </w:r>
          </w:p>
        </w:tc>
        <w:tc>
          <w:tcPr>
            <w:tcW w:w="0" w:type="auto"/>
            <w:vAlign w:val="center"/>
          </w:tcPr>
          <w:p w14:paraId="402657AE" w14:textId="251950B5" w:rsidR="00956521" w:rsidRPr="007A4F4B" w:rsidRDefault="00315C4A" w:rsidP="00777B38">
            <w:pPr>
              <w:spacing w:line="276" w:lineRule="auto"/>
              <w:rPr>
                <w:rFonts w:eastAsiaTheme="majorEastAsia"/>
                <w:b/>
                <w:bCs/>
                <w:lang w:val="en-US"/>
              </w:rPr>
            </w:pPr>
            <w:r>
              <w:rPr>
                <w:lang w:val="en-US"/>
              </w:rPr>
              <w:t>72.9 (13.2)</w:t>
            </w:r>
          </w:p>
        </w:tc>
      </w:tr>
      <w:tr w:rsidR="00956521" w:rsidRPr="00124FE1" w14:paraId="7816CB21" w14:textId="19FE8B59" w:rsidTr="00D91480">
        <w:trPr>
          <w:trHeight w:val="510"/>
        </w:trPr>
        <w:tc>
          <w:tcPr>
            <w:tcW w:w="2715" w:type="dxa"/>
            <w:vAlign w:val="center"/>
          </w:tcPr>
          <w:p w14:paraId="13739ECC" w14:textId="25E0DBEC" w:rsidR="00956521" w:rsidRPr="007A4F4B" w:rsidRDefault="00956521" w:rsidP="00777B38">
            <w:pPr>
              <w:spacing w:line="276" w:lineRule="auto"/>
            </w:pPr>
            <w:r w:rsidRPr="007A4F4B">
              <w:rPr>
                <w:lang w:val="en-US"/>
              </w:rPr>
              <w:t>WTCCC2-</w:t>
            </w:r>
            <w:r w:rsidR="00195286">
              <w:rPr>
                <w:lang w:val="en-US"/>
              </w:rPr>
              <w:t>Germany</w:t>
            </w:r>
          </w:p>
        </w:tc>
        <w:tc>
          <w:tcPr>
            <w:tcW w:w="0" w:type="auto"/>
            <w:vAlign w:val="center"/>
          </w:tcPr>
          <w:p w14:paraId="559FB2B4" w14:textId="4568ED0D" w:rsidR="00956521" w:rsidRPr="007A4F4B" w:rsidRDefault="00956521" w:rsidP="00777B38">
            <w:pPr>
              <w:spacing w:line="276" w:lineRule="auto"/>
              <w:rPr>
                <w:rFonts w:eastAsia="Times New Roman"/>
                <w:b/>
                <w:bCs/>
              </w:rPr>
            </w:pPr>
            <w:r w:rsidRPr="007A4F4B">
              <w:rPr>
                <w:lang w:val="en-US"/>
              </w:rPr>
              <w:t>1,174</w:t>
            </w:r>
          </w:p>
        </w:tc>
        <w:tc>
          <w:tcPr>
            <w:tcW w:w="0" w:type="auto"/>
            <w:vAlign w:val="center"/>
          </w:tcPr>
          <w:p w14:paraId="6A977EE0" w14:textId="655ADFDD" w:rsidR="00956521" w:rsidRPr="007A4F4B" w:rsidRDefault="00956521" w:rsidP="00777B38">
            <w:pPr>
              <w:spacing w:line="276" w:lineRule="auto"/>
              <w:rPr>
                <w:rFonts w:eastAsia="Times New Roman"/>
                <w:b/>
                <w:bCs/>
              </w:rPr>
            </w:pPr>
            <w:r w:rsidRPr="007A4F4B">
              <w:rPr>
                <w:lang w:val="en-US"/>
              </w:rPr>
              <w:t>330</w:t>
            </w:r>
          </w:p>
        </w:tc>
        <w:tc>
          <w:tcPr>
            <w:tcW w:w="0" w:type="auto"/>
            <w:vAlign w:val="center"/>
          </w:tcPr>
          <w:p w14:paraId="50EB4F42" w14:textId="6A4B20D0" w:rsidR="00956521" w:rsidRPr="007A4F4B" w:rsidRDefault="00956521" w:rsidP="00777B38">
            <w:pPr>
              <w:spacing w:line="276" w:lineRule="auto"/>
              <w:rPr>
                <w:rFonts w:eastAsia="Times New Roman"/>
                <w:b/>
                <w:bCs/>
              </w:rPr>
            </w:pPr>
            <w:r w:rsidRPr="007A4F4B">
              <w:rPr>
                <w:lang w:val="en-US"/>
              </w:rPr>
              <w:t>346</w:t>
            </w:r>
          </w:p>
        </w:tc>
        <w:tc>
          <w:tcPr>
            <w:tcW w:w="0" w:type="auto"/>
            <w:vAlign w:val="center"/>
          </w:tcPr>
          <w:p w14:paraId="6E4C88CA" w14:textId="5F36AB3F" w:rsidR="00956521" w:rsidRPr="007A4F4B" w:rsidRDefault="00956521" w:rsidP="00777B38">
            <w:pPr>
              <w:spacing w:line="276" w:lineRule="auto"/>
              <w:rPr>
                <w:rFonts w:eastAsia="Times New Roman"/>
                <w:b/>
                <w:bCs/>
              </w:rPr>
            </w:pPr>
            <w:r w:rsidRPr="007A4F4B">
              <w:rPr>
                <w:lang w:val="en-US"/>
              </w:rPr>
              <w:t>106</w:t>
            </w:r>
          </w:p>
        </w:tc>
        <w:tc>
          <w:tcPr>
            <w:tcW w:w="0" w:type="auto"/>
            <w:vAlign w:val="center"/>
          </w:tcPr>
          <w:p w14:paraId="0928AA38" w14:textId="4F546800" w:rsidR="00956521" w:rsidRPr="007A4F4B" w:rsidRDefault="00956521" w:rsidP="00777B38">
            <w:pPr>
              <w:spacing w:line="276" w:lineRule="auto"/>
              <w:rPr>
                <w:rFonts w:eastAsia="Times New Roman"/>
                <w:b/>
                <w:bCs/>
              </w:rPr>
            </w:pPr>
            <w:r w:rsidRPr="007A4F4B">
              <w:rPr>
                <w:lang w:val="en-US"/>
              </w:rPr>
              <w:t>797</w:t>
            </w:r>
          </w:p>
        </w:tc>
        <w:tc>
          <w:tcPr>
            <w:tcW w:w="0" w:type="auto"/>
            <w:vAlign w:val="center"/>
          </w:tcPr>
          <w:p w14:paraId="43E0E9C1" w14:textId="2B410F87" w:rsidR="00956521" w:rsidRPr="007A4F4B" w:rsidRDefault="00746EAB" w:rsidP="00777B38">
            <w:pPr>
              <w:spacing w:line="276" w:lineRule="auto"/>
              <w:rPr>
                <w:rFonts w:eastAsiaTheme="majorEastAsia"/>
                <w:b/>
                <w:bCs/>
                <w:lang w:val="en-US"/>
              </w:rPr>
            </w:pPr>
            <w:r>
              <w:rPr>
                <w:lang w:val="en-US"/>
              </w:rPr>
              <w:t>83.0%</w:t>
            </w:r>
          </w:p>
        </w:tc>
        <w:tc>
          <w:tcPr>
            <w:tcW w:w="0" w:type="auto"/>
            <w:vAlign w:val="center"/>
          </w:tcPr>
          <w:p w14:paraId="5534A6B4" w14:textId="078DAA75" w:rsidR="00956521" w:rsidRPr="007A4F4B" w:rsidRDefault="00315C4A" w:rsidP="00777B38">
            <w:pPr>
              <w:spacing w:line="276" w:lineRule="auto"/>
              <w:rPr>
                <w:rFonts w:eastAsiaTheme="majorEastAsia"/>
                <w:b/>
                <w:bCs/>
                <w:lang w:val="en-US"/>
              </w:rPr>
            </w:pPr>
            <w:r>
              <w:rPr>
                <w:lang w:val="en-US"/>
              </w:rPr>
              <w:t>66.7 (12.9)</w:t>
            </w:r>
          </w:p>
        </w:tc>
      </w:tr>
      <w:tr w:rsidR="00956521" w:rsidRPr="00124FE1" w14:paraId="11A3D387" w14:textId="5FEC2B45" w:rsidTr="00D91480">
        <w:trPr>
          <w:trHeight w:val="510"/>
        </w:trPr>
        <w:tc>
          <w:tcPr>
            <w:tcW w:w="2715" w:type="dxa"/>
            <w:vAlign w:val="center"/>
          </w:tcPr>
          <w:p w14:paraId="7FF82CE1" w14:textId="7426B937" w:rsidR="00956521" w:rsidRPr="007A4F4B" w:rsidRDefault="00956521" w:rsidP="00777B38">
            <w:pPr>
              <w:spacing w:line="276" w:lineRule="auto"/>
            </w:pPr>
            <w:r w:rsidRPr="007A4F4B">
              <w:rPr>
                <w:lang w:val="en-US"/>
              </w:rPr>
              <w:t>WTCCC2-UK</w:t>
            </w:r>
          </w:p>
        </w:tc>
        <w:tc>
          <w:tcPr>
            <w:tcW w:w="0" w:type="auto"/>
            <w:vAlign w:val="center"/>
          </w:tcPr>
          <w:p w14:paraId="6EDE9E5C" w14:textId="0C9C5E6E" w:rsidR="00956521" w:rsidRPr="007A4F4B" w:rsidRDefault="00956521" w:rsidP="00777B38">
            <w:pPr>
              <w:spacing w:line="276" w:lineRule="auto"/>
              <w:rPr>
                <w:rFonts w:eastAsia="Times New Roman"/>
                <w:b/>
                <w:bCs/>
              </w:rPr>
            </w:pPr>
            <w:r w:rsidRPr="007A4F4B">
              <w:rPr>
                <w:lang w:val="en-US"/>
              </w:rPr>
              <w:t>2,374</w:t>
            </w:r>
          </w:p>
        </w:tc>
        <w:tc>
          <w:tcPr>
            <w:tcW w:w="0" w:type="auto"/>
            <w:vAlign w:val="center"/>
          </w:tcPr>
          <w:p w14:paraId="6D6E1B8A" w14:textId="65DF67B8" w:rsidR="00956521" w:rsidRPr="007A4F4B" w:rsidRDefault="00956521" w:rsidP="00777B38">
            <w:pPr>
              <w:spacing w:line="276" w:lineRule="auto"/>
              <w:rPr>
                <w:rFonts w:eastAsia="Times New Roman"/>
                <w:b/>
                <w:bCs/>
              </w:rPr>
            </w:pPr>
            <w:r w:rsidRPr="007A4F4B">
              <w:rPr>
                <w:lang w:val="en-US"/>
              </w:rPr>
              <w:t>474</w:t>
            </w:r>
          </w:p>
        </w:tc>
        <w:tc>
          <w:tcPr>
            <w:tcW w:w="0" w:type="auto"/>
            <w:vAlign w:val="center"/>
          </w:tcPr>
          <w:p w14:paraId="34238188" w14:textId="469ADBCE" w:rsidR="00956521" w:rsidRPr="007A4F4B" w:rsidRDefault="00956521" w:rsidP="00777B38">
            <w:pPr>
              <w:spacing w:line="276" w:lineRule="auto"/>
              <w:rPr>
                <w:rFonts w:eastAsia="Times New Roman"/>
                <w:b/>
                <w:bCs/>
              </w:rPr>
            </w:pPr>
            <w:r w:rsidRPr="007A4F4B">
              <w:rPr>
                <w:lang w:val="en-US"/>
              </w:rPr>
              <w:t>498</w:t>
            </w:r>
          </w:p>
        </w:tc>
        <w:tc>
          <w:tcPr>
            <w:tcW w:w="0" w:type="auto"/>
            <w:vAlign w:val="center"/>
          </w:tcPr>
          <w:p w14:paraId="512D16BF" w14:textId="3DEF3F22" w:rsidR="00956521" w:rsidRPr="007A4F4B" w:rsidRDefault="00956521" w:rsidP="00777B38">
            <w:pPr>
              <w:spacing w:line="276" w:lineRule="auto"/>
              <w:rPr>
                <w:rFonts w:eastAsia="Times New Roman"/>
                <w:b/>
                <w:bCs/>
              </w:rPr>
            </w:pPr>
            <w:r w:rsidRPr="007A4F4B">
              <w:rPr>
                <w:lang w:val="en-US"/>
              </w:rPr>
              <w:t>460</w:t>
            </w:r>
          </w:p>
        </w:tc>
        <w:tc>
          <w:tcPr>
            <w:tcW w:w="0" w:type="auto"/>
            <w:vAlign w:val="center"/>
          </w:tcPr>
          <w:p w14:paraId="49CE7D25" w14:textId="1E55D844" w:rsidR="00956521" w:rsidRPr="007A4F4B" w:rsidRDefault="00956521" w:rsidP="00777B38">
            <w:pPr>
              <w:spacing w:line="276" w:lineRule="auto"/>
              <w:rPr>
                <w:rFonts w:eastAsia="Times New Roman"/>
                <w:b/>
                <w:bCs/>
              </w:rPr>
            </w:pPr>
            <w:r w:rsidRPr="007A4F4B">
              <w:rPr>
                <w:lang w:val="en-US"/>
              </w:rPr>
              <w:t>5,175</w:t>
            </w:r>
          </w:p>
        </w:tc>
        <w:tc>
          <w:tcPr>
            <w:tcW w:w="0" w:type="auto"/>
            <w:vAlign w:val="center"/>
          </w:tcPr>
          <w:p w14:paraId="5D1DAE74" w14:textId="1A9E7336" w:rsidR="00956521" w:rsidRPr="007A4F4B" w:rsidRDefault="00746EAB" w:rsidP="00777B38">
            <w:pPr>
              <w:spacing w:line="276" w:lineRule="auto"/>
              <w:rPr>
                <w:rFonts w:eastAsiaTheme="majorEastAsia"/>
                <w:b/>
                <w:bCs/>
                <w:lang w:val="en-US"/>
              </w:rPr>
            </w:pPr>
            <w:r>
              <w:rPr>
                <w:lang w:val="en-US"/>
              </w:rPr>
              <w:t>37.2%</w:t>
            </w:r>
          </w:p>
        </w:tc>
        <w:tc>
          <w:tcPr>
            <w:tcW w:w="0" w:type="auto"/>
            <w:vAlign w:val="center"/>
          </w:tcPr>
          <w:p w14:paraId="0244D4C8" w14:textId="078796D8" w:rsidR="00956521" w:rsidRPr="007A4F4B" w:rsidRDefault="00315C4A" w:rsidP="00777B38">
            <w:pPr>
              <w:spacing w:line="276" w:lineRule="auto"/>
              <w:rPr>
                <w:rFonts w:eastAsiaTheme="majorEastAsia"/>
                <w:b/>
                <w:bCs/>
                <w:lang w:val="en-US"/>
              </w:rPr>
            </w:pPr>
            <w:r>
              <w:rPr>
                <w:lang w:val="en-US"/>
              </w:rPr>
              <w:t>72.2 (12.5)</w:t>
            </w:r>
          </w:p>
        </w:tc>
      </w:tr>
      <w:tr w:rsidR="00956521" w:rsidRPr="00124FE1" w14:paraId="08FE3A4B" w14:textId="25A3A08D" w:rsidTr="00D91480">
        <w:trPr>
          <w:trHeight w:val="510"/>
        </w:trPr>
        <w:tc>
          <w:tcPr>
            <w:tcW w:w="2715" w:type="dxa"/>
            <w:vAlign w:val="center"/>
          </w:tcPr>
          <w:p w14:paraId="00B3DEC3" w14:textId="5E56652B" w:rsidR="00956521" w:rsidRPr="007A4F4B" w:rsidRDefault="00956521" w:rsidP="00777B38">
            <w:pPr>
              <w:spacing w:line="276" w:lineRule="auto"/>
            </w:pPr>
            <w:r w:rsidRPr="007A4F4B">
              <w:rPr>
                <w:lang w:val="en-US"/>
              </w:rPr>
              <w:t>Milano</w:t>
            </w:r>
          </w:p>
        </w:tc>
        <w:tc>
          <w:tcPr>
            <w:tcW w:w="0" w:type="auto"/>
            <w:vAlign w:val="center"/>
          </w:tcPr>
          <w:p w14:paraId="0F758EF2" w14:textId="337412DD" w:rsidR="00956521" w:rsidRPr="007A4F4B" w:rsidRDefault="00956521" w:rsidP="00777B38">
            <w:pPr>
              <w:spacing w:line="276" w:lineRule="auto"/>
              <w:rPr>
                <w:rFonts w:eastAsia="Times New Roman"/>
                <w:b/>
                <w:bCs/>
              </w:rPr>
            </w:pPr>
            <w:r w:rsidRPr="007A4F4B">
              <w:rPr>
                <w:lang w:val="en-US"/>
              </w:rPr>
              <w:t>366</w:t>
            </w:r>
          </w:p>
        </w:tc>
        <w:tc>
          <w:tcPr>
            <w:tcW w:w="0" w:type="auto"/>
            <w:vAlign w:val="center"/>
          </w:tcPr>
          <w:p w14:paraId="2BF9A4EC" w14:textId="070485E0" w:rsidR="00956521" w:rsidRPr="007A4F4B" w:rsidRDefault="00956521" w:rsidP="00777B38">
            <w:pPr>
              <w:spacing w:line="276" w:lineRule="auto"/>
              <w:rPr>
                <w:rFonts w:eastAsia="Times New Roman"/>
                <w:b/>
                <w:bCs/>
              </w:rPr>
            </w:pPr>
            <w:r w:rsidRPr="007A4F4B">
              <w:rPr>
                <w:lang w:val="en-US"/>
              </w:rPr>
              <w:t>64</w:t>
            </w:r>
          </w:p>
        </w:tc>
        <w:tc>
          <w:tcPr>
            <w:tcW w:w="0" w:type="auto"/>
            <w:vAlign w:val="center"/>
          </w:tcPr>
          <w:p w14:paraId="2338A9E5" w14:textId="539090D4" w:rsidR="00956521" w:rsidRPr="007A4F4B" w:rsidRDefault="00956521" w:rsidP="00777B38">
            <w:pPr>
              <w:spacing w:line="276" w:lineRule="auto"/>
              <w:rPr>
                <w:rFonts w:eastAsia="Times New Roman"/>
                <w:b/>
                <w:bCs/>
              </w:rPr>
            </w:pPr>
            <w:r w:rsidRPr="007A4F4B">
              <w:rPr>
                <w:lang w:val="en-US"/>
              </w:rPr>
              <w:t>73</w:t>
            </w:r>
          </w:p>
        </w:tc>
        <w:tc>
          <w:tcPr>
            <w:tcW w:w="0" w:type="auto"/>
            <w:vAlign w:val="center"/>
          </w:tcPr>
          <w:p w14:paraId="4FDA8235" w14:textId="6C110688" w:rsidR="00956521" w:rsidRPr="007A4F4B" w:rsidRDefault="00956521" w:rsidP="00777B38">
            <w:pPr>
              <w:spacing w:line="276" w:lineRule="auto"/>
              <w:rPr>
                <w:rFonts w:eastAsia="Times New Roman"/>
                <w:b/>
                <w:bCs/>
              </w:rPr>
            </w:pPr>
            <w:r w:rsidRPr="007A4F4B">
              <w:rPr>
                <w:lang w:val="en-US"/>
              </w:rPr>
              <w:t>25</w:t>
            </w:r>
          </w:p>
        </w:tc>
        <w:tc>
          <w:tcPr>
            <w:tcW w:w="0" w:type="auto"/>
            <w:vAlign w:val="center"/>
          </w:tcPr>
          <w:p w14:paraId="0CC1FC71" w14:textId="6434705D" w:rsidR="00956521" w:rsidRPr="007A4F4B" w:rsidRDefault="00956521" w:rsidP="00777B38">
            <w:pPr>
              <w:spacing w:line="276" w:lineRule="auto"/>
              <w:rPr>
                <w:rFonts w:eastAsia="Times New Roman"/>
                <w:b/>
                <w:bCs/>
              </w:rPr>
            </w:pPr>
            <w:r w:rsidRPr="007A4F4B">
              <w:rPr>
                <w:lang w:val="en-US"/>
              </w:rPr>
              <w:t>407</w:t>
            </w:r>
          </w:p>
        </w:tc>
        <w:tc>
          <w:tcPr>
            <w:tcW w:w="0" w:type="auto"/>
            <w:vAlign w:val="center"/>
          </w:tcPr>
          <w:p w14:paraId="4E7EE4A2" w14:textId="156996F8" w:rsidR="00956521" w:rsidRPr="007A4F4B" w:rsidRDefault="00746EAB" w:rsidP="00777B38">
            <w:pPr>
              <w:spacing w:line="276" w:lineRule="auto"/>
              <w:rPr>
                <w:rFonts w:eastAsiaTheme="majorEastAsia"/>
                <w:b/>
                <w:bCs/>
                <w:lang w:val="en-US"/>
              </w:rPr>
            </w:pPr>
            <w:r>
              <w:rPr>
                <w:lang w:val="en-US"/>
              </w:rPr>
              <w:t>86.7%</w:t>
            </w:r>
          </w:p>
        </w:tc>
        <w:tc>
          <w:tcPr>
            <w:tcW w:w="0" w:type="auto"/>
            <w:vAlign w:val="center"/>
          </w:tcPr>
          <w:p w14:paraId="1152F4EE" w14:textId="1367D06F" w:rsidR="00956521" w:rsidRPr="007A4F4B" w:rsidRDefault="00315C4A" w:rsidP="00777B38">
            <w:pPr>
              <w:spacing w:line="276" w:lineRule="auto"/>
              <w:rPr>
                <w:rFonts w:eastAsiaTheme="majorEastAsia"/>
                <w:b/>
                <w:bCs/>
                <w:lang w:val="en-US"/>
              </w:rPr>
            </w:pPr>
            <w:r>
              <w:rPr>
                <w:lang w:val="en-US"/>
              </w:rPr>
              <w:t>57.4 (15.6)</w:t>
            </w:r>
          </w:p>
        </w:tc>
      </w:tr>
      <w:tr w:rsidR="00956521" w:rsidRPr="00124FE1" w14:paraId="67C32FFA" w14:textId="368AFF51" w:rsidTr="00D91480">
        <w:trPr>
          <w:trHeight w:val="510"/>
        </w:trPr>
        <w:tc>
          <w:tcPr>
            <w:tcW w:w="2715" w:type="dxa"/>
            <w:vAlign w:val="center"/>
          </w:tcPr>
          <w:p w14:paraId="6FB49B3B" w14:textId="0762DCD1" w:rsidR="00956521" w:rsidRPr="007A4F4B" w:rsidRDefault="00956521" w:rsidP="00777B38">
            <w:pPr>
              <w:spacing w:line="276" w:lineRule="auto"/>
              <w:rPr>
                <w:rFonts w:eastAsiaTheme="majorEastAsia"/>
                <w:b/>
                <w:bCs/>
                <w:color w:val="4F81BD" w:themeColor="accent1"/>
              </w:rPr>
            </w:pPr>
            <w:r w:rsidRPr="007A4F4B">
              <w:rPr>
                <w:lang w:val="en-US"/>
              </w:rPr>
              <w:t>DNA-lacunar</w:t>
            </w:r>
            <w:r w:rsidR="00315C4A">
              <w:rPr>
                <w:lang w:val="en-US"/>
              </w:rPr>
              <w:t xml:space="preserve"> / GENESIS</w:t>
            </w:r>
          </w:p>
        </w:tc>
        <w:tc>
          <w:tcPr>
            <w:tcW w:w="0" w:type="auto"/>
            <w:vAlign w:val="center"/>
          </w:tcPr>
          <w:p w14:paraId="7EB41B2B" w14:textId="61D6BDB1" w:rsidR="00956521" w:rsidRPr="007A4F4B" w:rsidRDefault="00956521" w:rsidP="00777B38">
            <w:pPr>
              <w:spacing w:line="276" w:lineRule="auto"/>
              <w:rPr>
                <w:rFonts w:eastAsia="Times New Roman"/>
                <w:b/>
                <w:bCs/>
              </w:rPr>
            </w:pPr>
            <w:r w:rsidRPr="007A4F4B">
              <w:rPr>
                <w:lang w:val="en-US"/>
              </w:rPr>
              <w:t>1,287</w:t>
            </w:r>
          </w:p>
        </w:tc>
        <w:tc>
          <w:tcPr>
            <w:tcW w:w="0" w:type="auto"/>
            <w:vAlign w:val="center"/>
          </w:tcPr>
          <w:p w14:paraId="5E8340D2" w14:textId="063818E1" w:rsidR="00956521" w:rsidRPr="007A4F4B" w:rsidRDefault="00956521" w:rsidP="00777B38">
            <w:pPr>
              <w:spacing w:line="276" w:lineRule="auto"/>
              <w:rPr>
                <w:rFonts w:eastAsia="Times New Roman"/>
                <w:b/>
                <w:bCs/>
              </w:rPr>
            </w:pPr>
            <w:r w:rsidRPr="007A4F4B">
              <w:rPr>
                <w:lang w:val="en-US"/>
              </w:rPr>
              <w:t>80</w:t>
            </w:r>
          </w:p>
        </w:tc>
        <w:tc>
          <w:tcPr>
            <w:tcW w:w="0" w:type="auto"/>
            <w:vAlign w:val="center"/>
          </w:tcPr>
          <w:p w14:paraId="6C5AB066" w14:textId="311F2098" w:rsidR="00956521" w:rsidRPr="007A4F4B" w:rsidRDefault="00956521" w:rsidP="00777B38">
            <w:pPr>
              <w:spacing w:line="276" w:lineRule="auto"/>
              <w:rPr>
                <w:rFonts w:eastAsia="Times New Roman"/>
                <w:b/>
                <w:bCs/>
              </w:rPr>
            </w:pPr>
            <w:r w:rsidRPr="007A4F4B">
              <w:rPr>
                <w:lang w:val="en-US"/>
              </w:rPr>
              <w:t>64</w:t>
            </w:r>
          </w:p>
        </w:tc>
        <w:tc>
          <w:tcPr>
            <w:tcW w:w="0" w:type="auto"/>
            <w:vAlign w:val="center"/>
          </w:tcPr>
          <w:p w14:paraId="6E2E1969" w14:textId="12322B2F" w:rsidR="00956521" w:rsidRPr="007A4F4B" w:rsidRDefault="00956521" w:rsidP="00777B38">
            <w:pPr>
              <w:spacing w:line="276" w:lineRule="auto"/>
              <w:rPr>
                <w:rFonts w:eastAsia="Times New Roman"/>
                <w:b/>
                <w:bCs/>
              </w:rPr>
            </w:pPr>
            <w:r w:rsidRPr="007A4F4B">
              <w:rPr>
                <w:lang w:val="en-US"/>
              </w:rPr>
              <w:t>1,012</w:t>
            </w:r>
          </w:p>
        </w:tc>
        <w:tc>
          <w:tcPr>
            <w:tcW w:w="0" w:type="auto"/>
            <w:vAlign w:val="center"/>
          </w:tcPr>
          <w:p w14:paraId="7991C1C2" w14:textId="29AF53E3" w:rsidR="00956521" w:rsidRPr="007A4F4B" w:rsidRDefault="00956521" w:rsidP="00777B38">
            <w:pPr>
              <w:spacing w:line="276" w:lineRule="auto"/>
              <w:rPr>
                <w:rFonts w:eastAsia="Times New Roman"/>
                <w:b/>
                <w:bCs/>
              </w:rPr>
            </w:pPr>
            <w:r w:rsidRPr="007A4F4B">
              <w:rPr>
                <w:lang w:val="en-US"/>
              </w:rPr>
              <w:t>970</w:t>
            </w:r>
          </w:p>
        </w:tc>
        <w:tc>
          <w:tcPr>
            <w:tcW w:w="0" w:type="auto"/>
            <w:vAlign w:val="center"/>
          </w:tcPr>
          <w:p w14:paraId="67085415" w14:textId="290B4FC4" w:rsidR="00956521" w:rsidRPr="007A4F4B" w:rsidRDefault="00746EAB" w:rsidP="00777B38">
            <w:pPr>
              <w:spacing w:line="276" w:lineRule="auto"/>
              <w:rPr>
                <w:rFonts w:eastAsiaTheme="majorEastAsia"/>
                <w:b/>
                <w:bCs/>
                <w:lang w:val="en-US"/>
              </w:rPr>
            </w:pPr>
            <w:r>
              <w:rPr>
                <w:lang w:val="en-US"/>
              </w:rPr>
              <w:t>100.0%</w:t>
            </w:r>
          </w:p>
        </w:tc>
        <w:tc>
          <w:tcPr>
            <w:tcW w:w="0" w:type="auto"/>
            <w:vAlign w:val="center"/>
          </w:tcPr>
          <w:p w14:paraId="0D718A64" w14:textId="25C06055" w:rsidR="00956521" w:rsidRPr="007A4F4B" w:rsidRDefault="00917E37" w:rsidP="00777B38">
            <w:pPr>
              <w:spacing w:line="276" w:lineRule="auto"/>
              <w:rPr>
                <w:rFonts w:eastAsiaTheme="majorEastAsia"/>
                <w:b/>
                <w:bCs/>
                <w:lang w:val="en-US"/>
              </w:rPr>
            </w:pPr>
            <w:r>
              <w:rPr>
                <w:lang w:val="en-US"/>
              </w:rPr>
              <w:t>59.6 (12.0)</w:t>
            </w:r>
          </w:p>
        </w:tc>
      </w:tr>
      <w:tr w:rsidR="00956521" w:rsidRPr="00124FE1" w14:paraId="0BD807C9" w14:textId="57D6C823" w:rsidTr="00D91480">
        <w:trPr>
          <w:trHeight w:val="510"/>
        </w:trPr>
        <w:tc>
          <w:tcPr>
            <w:tcW w:w="2715" w:type="dxa"/>
            <w:vAlign w:val="center"/>
          </w:tcPr>
          <w:p w14:paraId="74F420B1" w14:textId="5F34E75E" w:rsidR="00956521" w:rsidRPr="007A4F4B" w:rsidRDefault="00956521" w:rsidP="00777B38">
            <w:pPr>
              <w:spacing w:line="276" w:lineRule="auto"/>
            </w:pPr>
            <w:r>
              <w:rPr>
                <w:lang w:val="en-US"/>
              </w:rPr>
              <w:t>LSS</w:t>
            </w:r>
          </w:p>
        </w:tc>
        <w:tc>
          <w:tcPr>
            <w:tcW w:w="0" w:type="auto"/>
            <w:vAlign w:val="center"/>
          </w:tcPr>
          <w:p w14:paraId="54972ED2" w14:textId="044DBDB0" w:rsidR="00956521" w:rsidRPr="007A4F4B" w:rsidRDefault="00956521" w:rsidP="00777B38">
            <w:pPr>
              <w:spacing w:line="276" w:lineRule="auto"/>
              <w:rPr>
                <w:rFonts w:eastAsia="Times New Roman"/>
                <w:b/>
                <w:bCs/>
              </w:rPr>
            </w:pPr>
            <w:r w:rsidRPr="007A4F4B">
              <w:rPr>
                <w:lang w:val="en-US"/>
              </w:rPr>
              <w:t>455</w:t>
            </w:r>
          </w:p>
        </w:tc>
        <w:tc>
          <w:tcPr>
            <w:tcW w:w="0" w:type="auto"/>
            <w:vAlign w:val="center"/>
          </w:tcPr>
          <w:p w14:paraId="46EC0654" w14:textId="3572CD33" w:rsidR="00956521" w:rsidRPr="007A4F4B" w:rsidRDefault="00956521" w:rsidP="00777B38">
            <w:pPr>
              <w:spacing w:line="276" w:lineRule="auto"/>
              <w:rPr>
                <w:rFonts w:eastAsia="Times New Roman"/>
                <w:b/>
                <w:bCs/>
              </w:rPr>
            </w:pPr>
            <w:r w:rsidRPr="007A4F4B">
              <w:rPr>
                <w:lang w:val="en-US"/>
              </w:rPr>
              <w:t>157</w:t>
            </w:r>
          </w:p>
        </w:tc>
        <w:tc>
          <w:tcPr>
            <w:tcW w:w="0" w:type="auto"/>
            <w:vAlign w:val="center"/>
          </w:tcPr>
          <w:p w14:paraId="67BBAEC3" w14:textId="1036E337" w:rsidR="00956521" w:rsidRPr="007A4F4B" w:rsidRDefault="00956521" w:rsidP="00777B38">
            <w:pPr>
              <w:spacing w:line="276" w:lineRule="auto"/>
              <w:rPr>
                <w:rFonts w:eastAsia="Times New Roman"/>
                <w:b/>
                <w:bCs/>
              </w:rPr>
            </w:pPr>
            <w:r w:rsidRPr="007A4F4B">
              <w:rPr>
                <w:lang w:val="en-US"/>
              </w:rPr>
              <w:t>70</w:t>
            </w:r>
          </w:p>
        </w:tc>
        <w:tc>
          <w:tcPr>
            <w:tcW w:w="0" w:type="auto"/>
            <w:vAlign w:val="center"/>
          </w:tcPr>
          <w:p w14:paraId="262C5E69" w14:textId="24B7659C" w:rsidR="00956521" w:rsidRPr="007A4F4B" w:rsidRDefault="00956521" w:rsidP="00777B38">
            <w:pPr>
              <w:spacing w:line="276" w:lineRule="auto"/>
              <w:rPr>
                <w:rFonts w:eastAsia="Times New Roman"/>
                <w:b/>
                <w:bCs/>
              </w:rPr>
            </w:pPr>
            <w:r w:rsidRPr="007A4F4B">
              <w:rPr>
                <w:lang w:val="en-US"/>
              </w:rPr>
              <w:t>55</w:t>
            </w:r>
          </w:p>
        </w:tc>
        <w:tc>
          <w:tcPr>
            <w:tcW w:w="0" w:type="auto"/>
            <w:vAlign w:val="center"/>
          </w:tcPr>
          <w:p w14:paraId="0F2EA762" w14:textId="2AC1E717" w:rsidR="00956521" w:rsidRPr="007A4F4B" w:rsidRDefault="00956521" w:rsidP="00777B38">
            <w:pPr>
              <w:spacing w:line="276" w:lineRule="auto"/>
              <w:rPr>
                <w:rFonts w:eastAsia="Times New Roman"/>
                <w:b/>
                <w:bCs/>
              </w:rPr>
            </w:pPr>
            <w:r w:rsidRPr="007A4F4B">
              <w:rPr>
                <w:lang w:val="en-US"/>
              </w:rPr>
              <w:t>455</w:t>
            </w:r>
          </w:p>
        </w:tc>
        <w:tc>
          <w:tcPr>
            <w:tcW w:w="0" w:type="auto"/>
            <w:vAlign w:val="center"/>
          </w:tcPr>
          <w:p w14:paraId="09DA474D" w14:textId="01D09169" w:rsidR="00956521" w:rsidRPr="007A4F4B" w:rsidRDefault="00746EAB" w:rsidP="00777B38">
            <w:pPr>
              <w:spacing w:line="276" w:lineRule="auto"/>
              <w:rPr>
                <w:rFonts w:eastAsiaTheme="majorEastAsia"/>
                <w:b/>
                <w:bCs/>
                <w:lang w:val="en-US"/>
              </w:rPr>
            </w:pPr>
            <w:r>
              <w:rPr>
                <w:lang w:val="en-US"/>
              </w:rPr>
              <w:t>89.0%</w:t>
            </w:r>
          </w:p>
        </w:tc>
        <w:tc>
          <w:tcPr>
            <w:tcW w:w="0" w:type="auto"/>
            <w:vAlign w:val="center"/>
          </w:tcPr>
          <w:p w14:paraId="65C8CE30" w14:textId="42EB5D53" w:rsidR="00956521" w:rsidRPr="007A4F4B" w:rsidRDefault="0066233A" w:rsidP="00777B38">
            <w:pPr>
              <w:spacing w:line="276" w:lineRule="auto"/>
              <w:rPr>
                <w:rFonts w:eastAsiaTheme="majorEastAsia"/>
                <w:b/>
                <w:bCs/>
                <w:lang w:val="en-US"/>
              </w:rPr>
            </w:pPr>
            <w:r>
              <w:rPr>
                <w:lang w:val="en-US"/>
              </w:rPr>
              <w:t>67.7 (14.5)</w:t>
            </w:r>
          </w:p>
        </w:tc>
      </w:tr>
      <w:tr w:rsidR="00956521" w:rsidRPr="00124FE1" w14:paraId="705CDB4C" w14:textId="639B01B8" w:rsidTr="00D91480">
        <w:trPr>
          <w:trHeight w:val="510"/>
        </w:trPr>
        <w:tc>
          <w:tcPr>
            <w:tcW w:w="2715" w:type="dxa"/>
            <w:vAlign w:val="center"/>
          </w:tcPr>
          <w:p w14:paraId="13CABCAA" w14:textId="436532D6" w:rsidR="00956521" w:rsidRPr="007A4F4B" w:rsidRDefault="0066233A" w:rsidP="00777B38">
            <w:pPr>
              <w:spacing w:line="276" w:lineRule="auto"/>
            </w:pPr>
            <w:r>
              <w:rPr>
                <w:lang w:val="en-US"/>
              </w:rPr>
              <w:t xml:space="preserve">ISGS / </w:t>
            </w:r>
            <w:r w:rsidR="00956521" w:rsidRPr="007A4F4B">
              <w:rPr>
                <w:lang w:val="en-US"/>
              </w:rPr>
              <w:t>SWISS</w:t>
            </w:r>
          </w:p>
        </w:tc>
        <w:tc>
          <w:tcPr>
            <w:tcW w:w="0" w:type="auto"/>
            <w:vAlign w:val="center"/>
          </w:tcPr>
          <w:p w14:paraId="63B48572" w14:textId="6E78C62D" w:rsidR="00956521" w:rsidRPr="007A4F4B" w:rsidRDefault="00956521" w:rsidP="00777B38">
            <w:pPr>
              <w:spacing w:line="276" w:lineRule="auto"/>
              <w:rPr>
                <w:rFonts w:eastAsia="Times New Roman"/>
                <w:b/>
                <w:bCs/>
              </w:rPr>
            </w:pPr>
            <w:r w:rsidRPr="007A4F4B">
              <w:rPr>
                <w:lang w:val="en-US"/>
              </w:rPr>
              <w:t>1,014</w:t>
            </w:r>
          </w:p>
        </w:tc>
        <w:tc>
          <w:tcPr>
            <w:tcW w:w="0" w:type="auto"/>
            <w:vAlign w:val="center"/>
          </w:tcPr>
          <w:p w14:paraId="1F704F64" w14:textId="2A57B159" w:rsidR="00956521" w:rsidRPr="007A4F4B" w:rsidRDefault="00956521" w:rsidP="00777B38">
            <w:pPr>
              <w:spacing w:line="276" w:lineRule="auto"/>
              <w:rPr>
                <w:rFonts w:eastAsia="Times New Roman"/>
                <w:b/>
                <w:bCs/>
              </w:rPr>
            </w:pPr>
            <w:r w:rsidRPr="007A4F4B">
              <w:rPr>
                <w:lang w:val="en-US"/>
              </w:rPr>
              <w:t>235</w:t>
            </w:r>
          </w:p>
        </w:tc>
        <w:tc>
          <w:tcPr>
            <w:tcW w:w="0" w:type="auto"/>
            <w:vAlign w:val="center"/>
          </w:tcPr>
          <w:p w14:paraId="32A2752A" w14:textId="013B66B2" w:rsidR="00956521" w:rsidRPr="007A4F4B" w:rsidRDefault="00956521" w:rsidP="00777B38">
            <w:pPr>
              <w:spacing w:line="276" w:lineRule="auto"/>
              <w:rPr>
                <w:rFonts w:eastAsia="Times New Roman"/>
                <w:b/>
                <w:bCs/>
              </w:rPr>
            </w:pPr>
            <w:r w:rsidRPr="007A4F4B">
              <w:rPr>
                <w:lang w:val="en-US"/>
              </w:rPr>
              <w:t>217</w:t>
            </w:r>
          </w:p>
        </w:tc>
        <w:tc>
          <w:tcPr>
            <w:tcW w:w="0" w:type="auto"/>
            <w:vAlign w:val="center"/>
          </w:tcPr>
          <w:p w14:paraId="1D758AD3" w14:textId="5EDF7974" w:rsidR="00956521" w:rsidRPr="007A4F4B" w:rsidRDefault="00956521" w:rsidP="00777B38">
            <w:pPr>
              <w:spacing w:line="276" w:lineRule="auto"/>
              <w:rPr>
                <w:rFonts w:eastAsia="Times New Roman"/>
                <w:b/>
                <w:bCs/>
              </w:rPr>
            </w:pPr>
            <w:r w:rsidRPr="007A4F4B">
              <w:rPr>
                <w:lang w:val="en-US"/>
              </w:rPr>
              <w:t>187</w:t>
            </w:r>
          </w:p>
        </w:tc>
        <w:tc>
          <w:tcPr>
            <w:tcW w:w="0" w:type="auto"/>
            <w:vAlign w:val="center"/>
          </w:tcPr>
          <w:p w14:paraId="415B8DD4" w14:textId="3E433939" w:rsidR="00956521" w:rsidRPr="007A4F4B" w:rsidRDefault="00956521" w:rsidP="00777B38">
            <w:pPr>
              <w:spacing w:line="276" w:lineRule="auto"/>
              <w:rPr>
                <w:rFonts w:eastAsia="Times New Roman"/>
                <w:b/>
                <w:bCs/>
              </w:rPr>
            </w:pPr>
            <w:r w:rsidRPr="007A4F4B">
              <w:rPr>
                <w:lang w:val="en-US"/>
              </w:rPr>
              <w:t>1,370</w:t>
            </w:r>
          </w:p>
        </w:tc>
        <w:tc>
          <w:tcPr>
            <w:tcW w:w="0" w:type="auto"/>
            <w:vAlign w:val="center"/>
          </w:tcPr>
          <w:p w14:paraId="6759BA5D" w14:textId="10E3F88C" w:rsidR="00956521" w:rsidRPr="007A4F4B" w:rsidRDefault="00746EAB" w:rsidP="00777B38">
            <w:pPr>
              <w:spacing w:line="276" w:lineRule="auto"/>
              <w:rPr>
                <w:rFonts w:eastAsiaTheme="majorEastAsia"/>
                <w:b/>
                <w:bCs/>
                <w:lang w:val="en-US"/>
              </w:rPr>
            </w:pPr>
            <w:r>
              <w:rPr>
                <w:lang w:val="en-US"/>
              </w:rPr>
              <w:t>83.0%</w:t>
            </w:r>
          </w:p>
        </w:tc>
        <w:tc>
          <w:tcPr>
            <w:tcW w:w="0" w:type="auto"/>
            <w:vAlign w:val="center"/>
          </w:tcPr>
          <w:p w14:paraId="4C9DDA77" w14:textId="260ABC02" w:rsidR="00956521" w:rsidRPr="007A4F4B" w:rsidRDefault="00315C4A" w:rsidP="00777B38">
            <w:pPr>
              <w:spacing w:line="276" w:lineRule="auto"/>
              <w:rPr>
                <w:rFonts w:eastAsiaTheme="majorEastAsia"/>
                <w:b/>
                <w:bCs/>
                <w:lang w:val="en-US"/>
              </w:rPr>
            </w:pPr>
            <w:r>
              <w:rPr>
                <w:lang w:val="en-US"/>
              </w:rPr>
              <w:t>66.5 (13.6)</w:t>
            </w:r>
          </w:p>
        </w:tc>
      </w:tr>
      <w:tr w:rsidR="00956521" w:rsidRPr="00124FE1" w14:paraId="55E6BC01" w14:textId="5ED2F347" w:rsidTr="00D91480">
        <w:trPr>
          <w:trHeight w:val="510"/>
        </w:trPr>
        <w:tc>
          <w:tcPr>
            <w:tcW w:w="2715" w:type="dxa"/>
            <w:vAlign w:val="center"/>
          </w:tcPr>
          <w:p w14:paraId="0AC5807B" w14:textId="33F71C18" w:rsidR="00956521" w:rsidRPr="007A4F4B" w:rsidRDefault="00956521" w:rsidP="00777B38">
            <w:pPr>
              <w:spacing w:line="276" w:lineRule="auto"/>
            </w:pPr>
            <w:r w:rsidRPr="007A4F4B">
              <w:rPr>
                <w:lang w:val="en-US"/>
              </w:rPr>
              <w:t>BRAINS</w:t>
            </w:r>
          </w:p>
        </w:tc>
        <w:tc>
          <w:tcPr>
            <w:tcW w:w="0" w:type="auto"/>
            <w:vAlign w:val="center"/>
          </w:tcPr>
          <w:p w14:paraId="55DEB2F1" w14:textId="29FD9D23" w:rsidR="00956521" w:rsidRPr="007A4F4B" w:rsidRDefault="00956521" w:rsidP="00777B38">
            <w:pPr>
              <w:spacing w:line="276" w:lineRule="auto"/>
              <w:rPr>
                <w:rFonts w:eastAsia="Times New Roman"/>
                <w:b/>
                <w:bCs/>
              </w:rPr>
            </w:pPr>
            <w:r w:rsidRPr="007A4F4B">
              <w:rPr>
                <w:lang w:val="en-US"/>
              </w:rPr>
              <w:t>361</w:t>
            </w:r>
          </w:p>
        </w:tc>
        <w:tc>
          <w:tcPr>
            <w:tcW w:w="0" w:type="auto"/>
            <w:vAlign w:val="center"/>
          </w:tcPr>
          <w:p w14:paraId="5B83B399" w14:textId="01820815" w:rsidR="00956521" w:rsidRPr="007A4F4B" w:rsidRDefault="00956521" w:rsidP="00777B38">
            <w:pPr>
              <w:spacing w:line="276" w:lineRule="auto"/>
              <w:rPr>
                <w:rFonts w:eastAsia="Times New Roman"/>
                <w:b/>
                <w:bCs/>
              </w:rPr>
            </w:pPr>
            <w:r w:rsidRPr="007A4F4B">
              <w:rPr>
                <w:lang w:val="en-US"/>
              </w:rPr>
              <w:t>29</w:t>
            </w:r>
          </w:p>
        </w:tc>
        <w:tc>
          <w:tcPr>
            <w:tcW w:w="0" w:type="auto"/>
            <w:vAlign w:val="center"/>
          </w:tcPr>
          <w:p w14:paraId="668DCB92" w14:textId="747CC23A" w:rsidR="00956521" w:rsidRPr="007A4F4B" w:rsidRDefault="00956521" w:rsidP="00777B38">
            <w:pPr>
              <w:spacing w:line="276" w:lineRule="auto"/>
              <w:rPr>
                <w:rFonts w:eastAsia="Times New Roman"/>
              </w:rPr>
            </w:pPr>
            <w:r w:rsidRPr="007A4F4B">
              <w:rPr>
                <w:lang w:val="en-US"/>
              </w:rPr>
              <w:t>120</w:t>
            </w:r>
          </w:p>
        </w:tc>
        <w:tc>
          <w:tcPr>
            <w:tcW w:w="0" w:type="auto"/>
            <w:vAlign w:val="center"/>
          </w:tcPr>
          <w:p w14:paraId="68C79BD2" w14:textId="7134188A" w:rsidR="00956521" w:rsidRPr="007A4F4B" w:rsidRDefault="00956521" w:rsidP="00777B38">
            <w:pPr>
              <w:spacing w:line="276" w:lineRule="auto"/>
              <w:rPr>
                <w:rFonts w:eastAsia="Times New Roman"/>
                <w:b/>
                <w:bCs/>
              </w:rPr>
            </w:pPr>
            <w:r w:rsidRPr="007A4F4B">
              <w:rPr>
                <w:lang w:val="en-US"/>
              </w:rPr>
              <w:t>97</w:t>
            </w:r>
          </w:p>
        </w:tc>
        <w:tc>
          <w:tcPr>
            <w:tcW w:w="0" w:type="auto"/>
            <w:vAlign w:val="center"/>
          </w:tcPr>
          <w:p w14:paraId="4CB1A3D3" w14:textId="769E5A0B" w:rsidR="00956521" w:rsidRPr="007A4F4B" w:rsidRDefault="00956521" w:rsidP="00777B38">
            <w:pPr>
              <w:spacing w:line="276" w:lineRule="auto"/>
              <w:rPr>
                <w:rFonts w:eastAsia="Times New Roman"/>
                <w:b/>
                <w:bCs/>
              </w:rPr>
            </w:pPr>
            <w:r w:rsidRPr="007A4F4B">
              <w:rPr>
                <w:lang w:val="en-US"/>
              </w:rPr>
              <w:t>444</w:t>
            </w:r>
          </w:p>
        </w:tc>
        <w:tc>
          <w:tcPr>
            <w:tcW w:w="0" w:type="auto"/>
            <w:vAlign w:val="center"/>
          </w:tcPr>
          <w:p w14:paraId="17E25625" w14:textId="2E3DDB55" w:rsidR="00956521" w:rsidRPr="007A4F4B" w:rsidRDefault="00746EAB" w:rsidP="00777B38">
            <w:pPr>
              <w:spacing w:line="276" w:lineRule="auto"/>
              <w:rPr>
                <w:rFonts w:eastAsiaTheme="majorEastAsia"/>
                <w:b/>
                <w:bCs/>
                <w:lang w:val="en-US"/>
              </w:rPr>
            </w:pPr>
            <w:r>
              <w:rPr>
                <w:lang w:val="en-US"/>
              </w:rPr>
              <w:t>30.8%</w:t>
            </w:r>
          </w:p>
        </w:tc>
        <w:tc>
          <w:tcPr>
            <w:tcW w:w="0" w:type="auto"/>
            <w:vAlign w:val="center"/>
          </w:tcPr>
          <w:p w14:paraId="5DCBC1C9" w14:textId="31430BB2" w:rsidR="00956521" w:rsidRPr="007A4F4B" w:rsidRDefault="00315C4A" w:rsidP="00777B38">
            <w:pPr>
              <w:spacing w:line="276" w:lineRule="auto"/>
              <w:rPr>
                <w:rFonts w:eastAsiaTheme="majorEastAsia"/>
                <w:b/>
                <w:bCs/>
                <w:lang w:val="en-US"/>
              </w:rPr>
            </w:pPr>
            <w:r>
              <w:rPr>
                <w:lang w:val="en-US"/>
              </w:rPr>
              <w:t>74.4 (14.2)</w:t>
            </w:r>
          </w:p>
        </w:tc>
      </w:tr>
      <w:tr w:rsidR="00956521" w:rsidRPr="00124FE1" w14:paraId="13897359" w14:textId="6CD6116F" w:rsidTr="00D91480">
        <w:trPr>
          <w:trHeight w:val="510"/>
        </w:trPr>
        <w:tc>
          <w:tcPr>
            <w:tcW w:w="2715" w:type="dxa"/>
            <w:vAlign w:val="center"/>
          </w:tcPr>
          <w:p w14:paraId="024852DF" w14:textId="33F15833" w:rsidR="00956521" w:rsidRPr="007A4F4B" w:rsidRDefault="00956521" w:rsidP="00777B38">
            <w:pPr>
              <w:spacing w:line="276" w:lineRule="auto"/>
            </w:pPr>
            <w:r w:rsidRPr="007A4F4B">
              <w:rPr>
                <w:lang w:val="en-US"/>
              </w:rPr>
              <w:t>MGH-GASROS</w:t>
            </w:r>
          </w:p>
        </w:tc>
        <w:tc>
          <w:tcPr>
            <w:tcW w:w="0" w:type="auto"/>
            <w:vAlign w:val="center"/>
          </w:tcPr>
          <w:p w14:paraId="2B9FF29B" w14:textId="4CD16E46" w:rsidR="00956521" w:rsidRPr="007A4F4B" w:rsidRDefault="00956521" w:rsidP="00777B38">
            <w:pPr>
              <w:spacing w:line="276" w:lineRule="auto"/>
              <w:rPr>
                <w:rFonts w:eastAsia="Times New Roman"/>
                <w:b/>
                <w:bCs/>
              </w:rPr>
            </w:pPr>
            <w:r w:rsidRPr="007A4F4B">
              <w:rPr>
                <w:lang w:val="en-US"/>
              </w:rPr>
              <w:t>294</w:t>
            </w:r>
          </w:p>
        </w:tc>
        <w:tc>
          <w:tcPr>
            <w:tcW w:w="0" w:type="auto"/>
            <w:vAlign w:val="center"/>
          </w:tcPr>
          <w:p w14:paraId="322AE3A0" w14:textId="198053CA" w:rsidR="00956521" w:rsidRPr="007A4F4B" w:rsidRDefault="00956521" w:rsidP="00777B38">
            <w:pPr>
              <w:spacing w:line="276" w:lineRule="auto"/>
              <w:rPr>
                <w:rFonts w:eastAsia="Times New Roman"/>
                <w:b/>
                <w:bCs/>
              </w:rPr>
            </w:pPr>
            <w:r w:rsidRPr="007A4F4B">
              <w:rPr>
                <w:lang w:val="en-US"/>
              </w:rPr>
              <w:t>106</w:t>
            </w:r>
          </w:p>
        </w:tc>
        <w:tc>
          <w:tcPr>
            <w:tcW w:w="0" w:type="auto"/>
            <w:vAlign w:val="center"/>
          </w:tcPr>
          <w:p w14:paraId="326B4E43" w14:textId="6B1B367C" w:rsidR="00956521" w:rsidRPr="007A4F4B" w:rsidRDefault="00956521" w:rsidP="00777B38">
            <w:pPr>
              <w:spacing w:line="276" w:lineRule="auto"/>
              <w:rPr>
                <w:rFonts w:eastAsia="Times New Roman"/>
                <w:b/>
                <w:bCs/>
              </w:rPr>
            </w:pPr>
            <w:r w:rsidRPr="007A4F4B">
              <w:rPr>
                <w:lang w:val="en-US"/>
              </w:rPr>
              <w:t>68</w:t>
            </w:r>
          </w:p>
        </w:tc>
        <w:tc>
          <w:tcPr>
            <w:tcW w:w="0" w:type="auto"/>
            <w:vAlign w:val="center"/>
          </w:tcPr>
          <w:p w14:paraId="59A631B6" w14:textId="0E06258A" w:rsidR="00956521" w:rsidRPr="007A4F4B" w:rsidRDefault="00956521" w:rsidP="00777B38">
            <w:pPr>
              <w:spacing w:line="276" w:lineRule="auto"/>
              <w:rPr>
                <w:rFonts w:eastAsia="Times New Roman"/>
                <w:b/>
                <w:bCs/>
              </w:rPr>
            </w:pPr>
            <w:r w:rsidRPr="007A4F4B">
              <w:rPr>
                <w:lang w:val="en-US"/>
              </w:rPr>
              <w:t>23</w:t>
            </w:r>
          </w:p>
        </w:tc>
        <w:tc>
          <w:tcPr>
            <w:tcW w:w="0" w:type="auto"/>
            <w:vAlign w:val="center"/>
          </w:tcPr>
          <w:p w14:paraId="57CDF6FF" w14:textId="1CDAE797" w:rsidR="00956521" w:rsidRPr="007A4F4B" w:rsidRDefault="00956521" w:rsidP="00777B38">
            <w:pPr>
              <w:spacing w:line="276" w:lineRule="auto"/>
              <w:rPr>
                <w:rFonts w:eastAsia="Times New Roman"/>
                <w:b/>
                <w:bCs/>
              </w:rPr>
            </w:pPr>
            <w:r w:rsidRPr="007A4F4B">
              <w:rPr>
                <w:lang w:val="en-US"/>
              </w:rPr>
              <w:t>376</w:t>
            </w:r>
          </w:p>
        </w:tc>
        <w:tc>
          <w:tcPr>
            <w:tcW w:w="0" w:type="auto"/>
            <w:vAlign w:val="center"/>
          </w:tcPr>
          <w:p w14:paraId="2AF00CC5" w14:textId="1F5326EF" w:rsidR="00956521" w:rsidRPr="007A4F4B" w:rsidRDefault="00746EAB" w:rsidP="00777B38">
            <w:pPr>
              <w:spacing w:line="276" w:lineRule="auto"/>
              <w:rPr>
                <w:rFonts w:eastAsiaTheme="majorEastAsia"/>
                <w:b/>
                <w:bCs/>
                <w:lang w:val="en-US"/>
              </w:rPr>
            </w:pPr>
            <w:r>
              <w:rPr>
                <w:lang w:val="en-US"/>
              </w:rPr>
              <w:t>60.0%</w:t>
            </w:r>
          </w:p>
        </w:tc>
        <w:tc>
          <w:tcPr>
            <w:tcW w:w="0" w:type="auto"/>
            <w:vAlign w:val="center"/>
          </w:tcPr>
          <w:p w14:paraId="6B67D239" w14:textId="308867AA" w:rsidR="00956521" w:rsidRPr="007A4F4B" w:rsidRDefault="00315C4A" w:rsidP="00777B38">
            <w:pPr>
              <w:spacing w:line="276" w:lineRule="auto"/>
              <w:rPr>
                <w:rFonts w:eastAsiaTheme="majorEastAsia"/>
                <w:b/>
                <w:bCs/>
                <w:lang w:val="en-US"/>
              </w:rPr>
            </w:pPr>
            <w:r>
              <w:rPr>
                <w:lang w:val="en-US"/>
              </w:rPr>
              <w:t>66.7 (14.5)</w:t>
            </w:r>
          </w:p>
        </w:tc>
      </w:tr>
      <w:tr w:rsidR="00956521" w:rsidRPr="00124FE1" w14:paraId="0ED25367" w14:textId="08F8BB23" w:rsidTr="00D91480">
        <w:trPr>
          <w:trHeight w:val="510"/>
        </w:trPr>
        <w:tc>
          <w:tcPr>
            <w:tcW w:w="2715" w:type="dxa"/>
            <w:vAlign w:val="center"/>
          </w:tcPr>
          <w:p w14:paraId="79C4E40D" w14:textId="3AC35E26" w:rsidR="00956521" w:rsidRPr="00124FE1" w:rsidRDefault="00956521" w:rsidP="00777B38">
            <w:pPr>
              <w:spacing w:line="276" w:lineRule="auto"/>
            </w:pPr>
            <w:r>
              <w:t>VISP</w:t>
            </w:r>
          </w:p>
        </w:tc>
        <w:tc>
          <w:tcPr>
            <w:tcW w:w="0" w:type="auto"/>
            <w:vAlign w:val="center"/>
          </w:tcPr>
          <w:p w14:paraId="116DC26F" w14:textId="3BAC3C9D" w:rsidR="00956521" w:rsidRPr="00124FE1" w:rsidRDefault="00315C4A" w:rsidP="00777B38">
            <w:pPr>
              <w:spacing w:line="276" w:lineRule="auto"/>
              <w:rPr>
                <w:b/>
                <w:bCs/>
              </w:rPr>
            </w:pPr>
            <w:r>
              <w:t>1,723</w:t>
            </w:r>
          </w:p>
        </w:tc>
        <w:tc>
          <w:tcPr>
            <w:tcW w:w="0" w:type="auto"/>
            <w:vAlign w:val="center"/>
          </w:tcPr>
          <w:p w14:paraId="3AC8CB9B" w14:textId="28518836" w:rsidR="00956521" w:rsidRPr="00124FE1" w:rsidRDefault="00315C4A" w:rsidP="00777B38">
            <w:pPr>
              <w:spacing w:line="276" w:lineRule="auto"/>
              <w:rPr>
                <w:b/>
                <w:bCs/>
              </w:rPr>
            </w:pPr>
            <w:r>
              <w:t>-</w:t>
            </w:r>
          </w:p>
        </w:tc>
        <w:tc>
          <w:tcPr>
            <w:tcW w:w="0" w:type="auto"/>
            <w:vAlign w:val="center"/>
          </w:tcPr>
          <w:p w14:paraId="4437C463" w14:textId="61CB116D" w:rsidR="00956521" w:rsidRPr="00124FE1" w:rsidRDefault="00315C4A" w:rsidP="00777B38">
            <w:pPr>
              <w:spacing w:line="276" w:lineRule="auto"/>
              <w:rPr>
                <w:b/>
                <w:bCs/>
              </w:rPr>
            </w:pPr>
            <w:r>
              <w:t>-</w:t>
            </w:r>
          </w:p>
        </w:tc>
        <w:tc>
          <w:tcPr>
            <w:tcW w:w="0" w:type="auto"/>
            <w:vAlign w:val="center"/>
          </w:tcPr>
          <w:p w14:paraId="2A75E3F5" w14:textId="7F903498" w:rsidR="00956521" w:rsidRPr="00124FE1" w:rsidRDefault="00315C4A" w:rsidP="00777B38">
            <w:pPr>
              <w:spacing w:line="276" w:lineRule="auto"/>
              <w:rPr>
                <w:b/>
                <w:bCs/>
              </w:rPr>
            </w:pPr>
            <w:r>
              <w:t>-</w:t>
            </w:r>
          </w:p>
        </w:tc>
        <w:tc>
          <w:tcPr>
            <w:tcW w:w="0" w:type="auto"/>
            <w:vAlign w:val="center"/>
          </w:tcPr>
          <w:p w14:paraId="07B6E741" w14:textId="036324D0" w:rsidR="00956521" w:rsidRPr="00124FE1" w:rsidRDefault="00315C4A" w:rsidP="00777B38">
            <w:pPr>
              <w:spacing w:line="276" w:lineRule="auto"/>
              <w:rPr>
                <w:b/>
                <w:bCs/>
              </w:rPr>
            </w:pPr>
            <w:r>
              <w:t>1,047</w:t>
            </w:r>
          </w:p>
        </w:tc>
        <w:tc>
          <w:tcPr>
            <w:tcW w:w="0" w:type="auto"/>
            <w:vAlign w:val="center"/>
          </w:tcPr>
          <w:p w14:paraId="21D7512B" w14:textId="35B198EA" w:rsidR="00956521" w:rsidRPr="00124FE1" w:rsidRDefault="00746EAB" w:rsidP="00777B38">
            <w:pPr>
              <w:spacing w:line="276" w:lineRule="auto"/>
              <w:rPr>
                <w:b/>
                <w:bCs/>
              </w:rPr>
            </w:pPr>
            <w:r>
              <w:t>47.0%</w:t>
            </w:r>
          </w:p>
        </w:tc>
        <w:tc>
          <w:tcPr>
            <w:tcW w:w="0" w:type="auto"/>
            <w:vAlign w:val="center"/>
          </w:tcPr>
          <w:p w14:paraId="492FECE1" w14:textId="065C4D3B" w:rsidR="00956521" w:rsidRPr="00124FE1" w:rsidRDefault="00315C4A" w:rsidP="00777B38">
            <w:pPr>
              <w:spacing w:line="276" w:lineRule="auto"/>
              <w:rPr>
                <w:b/>
                <w:bCs/>
              </w:rPr>
            </w:pPr>
            <w:r>
              <w:t>68.0 (10.7)</w:t>
            </w:r>
          </w:p>
        </w:tc>
      </w:tr>
      <w:tr w:rsidR="00F47B57" w:rsidRPr="00124FE1" w14:paraId="34E8AC26" w14:textId="77777777" w:rsidTr="00D91480">
        <w:trPr>
          <w:trHeight w:val="510"/>
        </w:trPr>
        <w:tc>
          <w:tcPr>
            <w:tcW w:w="2715" w:type="dxa"/>
            <w:vAlign w:val="center"/>
          </w:tcPr>
          <w:p w14:paraId="3107F036" w14:textId="1FD73A66" w:rsidR="00F47B57" w:rsidRDefault="00F47B57" w:rsidP="00777B38">
            <w:pPr>
              <w:spacing w:line="276" w:lineRule="auto"/>
            </w:pPr>
            <w:r>
              <w:t>Total (discovery)</w:t>
            </w:r>
          </w:p>
        </w:tc>
        <w:tc>
          <w:tcPr>
            <w:tcW w:w="0" w:type="auto"/>
            <w:vAlign w:val="center"/>
          </w:tcPr>
          <w:p w14:paraId="189715EC" w14:textId="3BB40680" w:rsidR="00F47B57" w:rsidRDefault="00F47B57" w:rsidP="00777B38">
            <w:pPr>
              <w:spacing w:line="276" w:lineRule="auto"/>
            </w:pPr>
            <w:r>
              <w:t>10,210</w:t>
            </w:r>
          </w:p>
        </w:tc>
        <w:tc>
          <w:tcPr>
            <w:tcW w:w="0" w:type="auto"/>
            <w:vAlign w:val="center"/>
          </w:tcPr>
          <w:p w14:paraId="7730AB17" w14:textId="12ABDE85" w:rsidR="00F47B57" w:rsidRDefault="00F47B57" w:rsidP="00777B38">
            <w:pPr>
              <w:spacing w:line="276" w:lineRule="auto"/>
            </w:pPr>
            <w:r>
              <w:t>1,715</w:t>
            </w:r>
          </w:p>
        </w:tc>
        <w:tc>
          <w:tcPr>
            <w:tcW w:w="0" w:type="auto"/>
            <w:vAlign w:val="center"/>
          </w:tcPr>
          <w:p w14:paraId="21207F94" w14:textId="19ACA8DC" w:rsidR="00F47B57" w:rsidRDefault="00F47B57" w:rsidP="00777B38">
            <w:pPr>
              <w:spacing w:line="276" w:lineRule="auto"/>
            </w:pPr>
            <w:r>
              <w:t>1,877</w:t>
            </w:r>
          </w:p>
        </w:tc>
        <w:tc>
          <w:tcPr>
            <w:tcW w:w="0" w:type="auto"/>
            <w:vAlign w:val="center"/>
          </w:tcPr>
          <w:p w14:paraId="76CB0BBB" w14:textId="7F67C544" w:rsidR="00F47B57" w:rsidRDefault="00F47B57" w:rsidP="00777B38">
            <w:pPr>
              <w:spacing w:line="276" w:lineRule="auto"/>
            </w:pPr>
            <w:r>
              <w:t>2,275</w:t>
            </w:r>
          </w:p>
        </w:tc>
        <w:tc>
          <w:tcPr>
            <w:tcW w:w="0" w:type="auto"/>
            <w:vAlign w:val="center"/>
          </w:tcPr>
          <w:p w14:paraId="668E0343" w14:textId="10B7A005" w:rsidR="00F47B57" w:rsidRDefault="00F47B57" w:rsidP="00777B38">
            <w:pPr>
              <w:spacing w:line="276" w:lineRule="auto"/>
            </w:pPr>
            <w:r>
              <w:t>12,285</w:t>
            </w:r>
          </w:p>
        </w:tc>
        <w:tc>
          <w:tcPr>
            <w:tcW w:w="0" w:type="auto"/>
            <w:vAlign w:val="center"/>
          </w:tcPr>
          <w:p w14:paraId="712004C4" w14:textId="77777777" w:rsidR="00F47B57" w:rsidRDefault="00F47B57" w:rsidP="00777B38">
            <w:pPr>
              <w:spacing w:line="276" w:lineRule="auto"/>
            </w:pPr>
          </w:p>
        </w:tc>
        <w:tc>
          <w:tcPr>
            <w:tcW w:w="0" w:type="auto"/>
            <w:vAlign w:val="center"/>
          </w:tcPr>
          <w:p w14:paraId="7463D4D4" w14:textId="77777777" w:rsidR="00F47B57" w:rsidRDefault="00F47B57" w:rsidP="00777B38">
            <w:pPr>
              <w:spacing w:line="276" w:lineRule="auto"/>
            </w:pPr>
          </w:p>
        </w:tc>
      </w:tr>
      <w:tr w:rsidR="0066233A" w:rsidRPr="00124FE1" w14:paraId="677CBEE1" w14:textId="5069256E" w:rsidTr="00D91480">
        <w:trPr>
          <w:trHeight w:val="510"/>
        </w:trPr>
        <w:tc>
          <w:tcPr>
            <w:tcW w:w="9708" w:type="dxa"/>
            <w:gridSpan w:val="8"/>
            <w:vAlign w:val="center"/>
          </w:tcPr>
          <w:p w14:paraId="6CCDC4B3" w14:textId="4A593B3A" w:rsidR="0066233A" w:rsidRPr="00124FE1" w:rsidRDefault="00D24F19" w:rsidP="00777B38">
            <w:pPr>
              <w:spacing w:line="276" w:lineRule="auto"/>
            </w:pPr>
            <w:r>
              <w:t>Stage II</w:t>
            </w:r>
            <w:r w:rsidR="0066233A">
              <w:t xml:space="preserve"> populations</w:t>
            </w:r>
          </w:p>
        </w:tc>
      </w:tr>
      <w:tr w:rsidR="00956521" w:rsidRPr="00124FE1" w14:paraId="39DE27D7" w14:textId="2CFFFBC4" w:rsidTr="00D91480">
        <w:trPr>
          <w:trHeight w:val="510"/>
        </w:trPr>
        <w:tc>
          <w:tcPr>
            <w:tcW w:w="2715" w:type="dxa"/>
            <w:vAlign w:val="center"/>
          </w:tcPr>
          <w:p w14:paraId="4D818CEA" w14:textId="46FD933B" w:rsidR="00956521" w:rsidRPr="00124FE1" w:rsidRDefault="0076667B" w:rsidP="00777B38">
            <w:pPr>
              <w:spacing w:line="276" w:lineRule="auto"/>
            </w:pPr>
            <w:r>
              <w:t>NINDS Stroke Genetics Network</w:t>
            </w:r>
          </w:p>
        </w:tc>
        <w:tc>
          <w:tcPr>
            <w:tcW w:w="0" w:type="auto"/>
            <w:vAlign w:val="center"/>
          </w:tcPr>
          <w:p w14:paraId="7E07C87E" w14:textId="647C727B" w:rsidR="00956521" w:rsidRPr="00124FE1" w:rsidRDefault="00956521" w:rsidP="00777B38">
            <w:pPr>
              <w:spacing w:line="276" w:lineRule="auto"/>
            </w:pPr>
            <w:r>
              <w:t>7,743</w:t>
            </w:r>
          </w:p>
        </w:tc>
        <w:tc>
          <w:tcPr>
            <w:tcW w:w="0" w:type="auto"/>
            <w:vAlign w:val="center"/>
          </w:tcPr>
          <w:p w14:paraId="0BA381AA" w14:textId="3B04E5CD" w:rsidR="00956521" w:rsidRPr="00124FE1" w:rsidRDefault="00956521" w:rsidP="00777B38">
            <w:pPr>
              <w:spacing w:line="276" w:lineRule="auto"/>
              <w:rPr>
                <w:rFonts w:eastAsiaTheme="majorEastAsia"/>
                <w:b/>
                <w:bCs/>
                <w:color w:val="4F81BD" w:themeColor="accent1"/>
              </w:rPr>
            </w:pPr>
            <w:r>
              <w:t>2,001</w:t>
            </w:r>
          </w:p>
        </w:tc>
        <w:tc>
          <w:tcPr>
            <w:tcW w:w="0" w:type="auto"/>
            <w:vAlign w:val="center"/>
          </w:tcPr>
          <w:p w14:paraId="1AB1FBDA" w14:textId="5F7E9F14" w:rsidR="00956521" w:rsidRPr="00124FE1" w:rsidRDefault="00956521" w:rsidP="00777B38">
            <w:pPr>
              <w:spacing w:line="276" w:lineRule="auto"/>
              <w:rPr>
                <w:rFonts w:eastAsiaTheme="majorEastAsia"/>
                <w:b/>
                <w:bCs/>
                <w:color w:val="4F81BD" w:themeColor="accent1"/>
              </w:rPr>
            </w:pPr>
            <w:r>
              <w:t>1,130</w:t>
            </w:r>
          </w:p>
        </w:tc>
        <w:tc>
          <w:tcPr>
            <w:tcW w:w="0" w:type="auto"/>
            <w:vAlign w:val="center"/>
          </w:tcPr>
          <w:p w14:paraId="39178A4D" w14:textId="4EF5B2EE" w:rsidR="00956521" w:rsidRPr="00124FE1" w:rsidRDefault="00956521" w:rsidP="00777B38">
            <w:pPr>
              <w:spacing w:line="276" w:lineRule="auto"/>
              <w:rPr>
                <w:rFonts w:eastAsiaTheme="majorEastAsia"/>
                <w:b/>
                <w:bCs/>
                <w:color w:val="4F81BD" w:themeColor="accent1"/>
              </w:rPr>
            </w:pPr>
            <w:r>
              <w:t>1,408</w:t>
            </w:r>
          </w:p>
        </w:tc>
        <w:tc>
          <w:tcPr>
            <w:tcW w:w="0" w:type="auto"/>
            <w:vAlign w:val="center"/>
          </w:tcPr>
          <w:p w14:paraId="572176FA" w14:textId="31557144" w:rsidR="00956521" w:rsidRPr="00124FE1" w:rsidRDefault="00956521" w:rsidP="00777B38">
            <w:pPr>
              <w:spacing w:line="276" w:lineRule="auto"/>
              <w:rPr>
                <w:rFonts w:eastAsiaTheme="majorEastAsia"/>
                <w:b/>
                <w:bCs/>
                <w:color w:val="4F81BD" w:themeColor="accent1"/>
              </w:rPr>
            </w:pPr>
            <w:r>
              <w:t>17,970</w:t>
            </w:r>
          </w:p>
        </w:tc>
        <w:tc>
          <w:tcPr>
            <w:tcW w:w="0" w:type="auto"/>
            <w:vAlign w:val="center"/>
          </w:tcPr>
          <w:p w14:paraId="7B4742B5" w14:textId="3CB58D52" w:rsidR="00956521" w:rsidRDefault="00956521" w:rsidP="00777B38">
            <w:pPr>
              <w:spacing w:line="276" w:lineRule="auto"/>
              <w:rPr>
                <w:rFonts w:eastAsiaTheme="majorEastAsia"/>
                <w:b/>
                <w:bCs/>
                <w:color w:val="4F81BD" w:themeColor="accent1"/>
              </w:rPr>
            </w:pPr>
            <w:r>
              <w:t>62</w:t>
            </w:r>
            <w:r w:rsidR="00315C4A">
              <w:t>.0</w:t>
            </w:r>
            <w:r>
              <w:t>%</w:t>
            </w:r>
          </w:p>
        </w:tc>
        <w:tc>
          <w:tcPr>
            <w:tcW w:w="0" w:type="auto"/>
            <w:vAlign w:val="center"/>
          </w:tcPr>
          <w:p w14:paraId="736A680A" w14:textId="0CB6F9D7" w:rsidR="00956521" w:rsidRDefault="00157505" w:rsidP="00777B38">
            <w:pPr>
              <w:spacing w:line="276" w:lineRule="auto"/>
            </w:pPr>
            <w:r>
              <w:t>66.3 (14.8)</w:t>
            </w:r>
          </w:p>
        </w:tc>
      </w:tr>
      <w:tr w:rsidR="001C5B4A" w:rsidRPr="00124FE1" w14:paraId="570F3AF7" w14:textId="77777777" w:rsidTr="00D91480">
        <w:trPr>
          <w:trHeight w:val="510"/>
        </w:trPr>
        <w:tc>
          <w:tcPr>
            <w:tcW w:w="9708" w:type="dxa"/>
            <w:gridSpan w:val="8"/>
            <w:vAlign w:val="center"/>
          </w:tcPr>
          <w:p w14:paraId="3C0CEDE5" w14:textId="5C420F56" w:rsidR="001C5B4A" w:rsidRDefault="00D24F19" w:rsidP="00777B38">
            <w:pPr>
              <w:spacing w:line="276" w:lineRule="auto"/>
            </w:pPr>
            <w:r>
              <w:t>Stage III</w:t>
            </w:r>
            <w:r w:rsidR="001C5B4A">
              <w:t xml:space="preserve"> populations</w:t>
            </w:r>
          </w:p>
        </w:tc>
      </w:tr>
      <w:tr w:rsidR="00956521" w:rsidRPr="00124FE1" w14:paraId="490A7B02" w14:textId="54263FAB" w:rsidTr="00D91480">
        <w:trPr>
          <w:trHeight w:val="510"/>
        </w:trPr>
        <w:tc>
          <w:tcPr>
            <w:tcW w:w="2715" w:type="dxa"/>
            <w:vAlign w:val="center"/>
          </w:tcPr>
          <w:p w14:paraId="5DD6F0B1" w14:textId="141F0EDE" w:rsidR="00956521" w:rsidRPr="00124FE1" w:rsidRDefault="00956521" w:rsidP="00777B38">
            <w:pPr>
              <w:spacing w:line="276" w:lineRule="auto"/>
            </w:pPr>
            <w:r w:rsidRPr="00124FE1">
              <w:t>deCODE</w:t>
            </w:r>
          </w:p>
        </w:tc>
        <w:tc>
          <w:tcPr>
            <w:tcW w:w="0" w:type="auto"/>
            <w:vAlign w:val="center"/>
          </w:tcPr>
          <w:p w14:paraId="19DCB070" w14:textId="2F69A819" w:rsidR="00956521" w:rsidRPr="00124FE1" w:rsidRDefault="00956521" w:rsidP="00777B38">
            <w:pPr>
              <w:spacing w:line="276" w:lineRule="auto"/>
              <w:rPr>
                <w:rFonts w:eastAsiaTheme="majorEastAsia"/>
                <w:b/>
                <w:bCs/>
                <w:color w:val="4F81BD" w:themeColor="accent1"/>
              </w:rPr>
            </w:pPr>
            <w:r w:rsidRPr="00124FE1">
              <w:t>-</w:t>
            </w:r>
          </w:p>
        </w:tc>
        <w:tc>
          <w:tcPr>
            <w:tcW w:w="0" w:type="auto"/>
            <w:vAlign w:val="center"/>
          </w:tcPr>
          <w:p w14:paraId="42696F03" w14:textId="68CC61B9" w:rsidR="00956521" w:rsidRPr="00124FE1" w:rsidRDefault="00956521" w:rsidP="00777B38">
            <w:pPr>
              <w:spacing w:line="276" w:lineRule="auto"/>
              <w:rPr>
                <w:rFonts w:eastAsiaTheme="majorEastAsia"/>
                <w:b/>
                <w:bCs/>
                <w:color w:val="4F81BD" w:themeColor="accent1"/>
              </w:rPr>
            </w:pPr>
            <w:r w:rsidRPr="00124FE1">
              <w:t>1,100</w:t>
            </w:r>
          </w:p>
        </w:tc>
        <w:tc>
          <w:tcPr>
            <w:tcW w:w="0" w:type="auto"/>
            <w:vAlign w:val="center"/>
          </w:tcPr>
          <w:p w14:paraId="61D49403" w14:textId="15BF286F" w:rsidR="00956521" w:rsidRPr="00124FE1" w:rsidRDefault="00956521" w:rsidP="00777B38">
            <w:pPr>
              <w:spacing w:line="276" w:lineRule="auto"/>
              <w:rPr>
                <w:rFonts w:eastAsiaTheme="majorEastAsia"/>
                <w:b/>
                <w:bCs/>
                <w:color w:val="4F81BD" w:themeColor="accent1"/>
              </w:rPr>
            </w:pPr>
            <w:r w:rsidRPr="00124FE1">
              <w:t>-</w:t>
            </w:r>
          </w:p>
        </w:tc>
        <w:tc>
          <w:tcPr>
            <w:tcW w:w="0" w:type="auto"/>
            <w:vAlign w:val="center"/>
          </w:tcPr>
          <w:p w14:paraId="333F33B2" w14:textId="11CEC932" w:rsidR="00956521" w:rsidRPr="00124FE1" w:rsidRDefault="00956521" w:rsidP="00777B38">
            <w:pPr>
              <w:spacing w:line="276" w:lineRule="auto"/>
              <w:rPr>
                <w:rFonts w:eastAsiaTheme="majorEastAsia"/>
                <w:b/>
                <w:bCs/>
                <w:color w:val="4F81BD" w:themeColor="accent1"/>
              </w:rPr>
            </w:pPr>
            <w:r w:rsidRPr="00124FE1">
              <w:t>520</w:t>
            </w:r>
          </w:p>
        </w:tc>
        <w:tc>
          <w:tcPr>
            <w:tcW w:w="0" w:type="auto"/>
            <w:vAlign w:val="center"/>
          </w:tcPr>
          <w:p w14:paraId="1AAF1021" w14:textId="6B6C1644" w:rsidR="00956521" w:rsidRPr="00124FE1" w:rsidRDefault="00956521" w:rsidP="00777B38">
            <w:pPr>
              <w:spacing w:line="276" w:lineRule="auto"/>
              <w:rPr>
                <w:rFonts w:eastAsiaTheme="majorEastAsia"/>
                <w:b/>
                <w:bCs/>
                <w:color w:val="4F81BD" w:themeColor="accent1"/>
              </w:rPr>
            </w:pPr>
            <w:r w:rsidRPr="00124FE1">
              <w:t>20,473</w:t>
            </w:r>
          </w:p>
        </w:tc>
        <w:tc>
          <w:tcPr>
            <w:tcW w:w="0" w:type="auto"/>
            <w:vAlign w:val="center"/>
          </w:tcPr>
          <w:p w14:paraId="12423B5F" w14:textId="6CDF183F" w:rsidR="00956521" w:rsidRPr="00124FE1" w:rsidRDefault="004B714B" w:rsidP="00777B38">
            <w:pPr>
              <w:spacing w:line="276" w:lineRule="auto"/>
            </w:pPr>
            <w:r>
              <w:t>NA</w:t>
            </w:r>
          </w:p>
        </w:tc>
        <w:tc>
          <w:tcPr>
            <w:tcW w:w="0" w:type="auto"/>
            <w:vAlign w:val="center"/>
          </w:tcPr>
          <w:p w14:paraId="5A655CA9" w14:textId="23600D17" w:rsidR="00956521" w:rsidRPr="00124FE1" w:rsidRDefault="004B714B" w:rsidP="00777B38">
            <w:pPr>
              <w:spacing w:line="276" w:lineRule="auto"/>
            </w:pPr>
            <w:r>
              <w:t>72.7 (11.6)</w:t>
            </w:r>
          </w:p>
        </w:tc>
      </w:tr>
      <w:tr w:rsidR="00956521" w:rsidRPr="00124FE1" w14:paraId="1D227344" w14:textId="7DA09B8E" w:rsidTr="00D91480">
        <w:trPr>
          <w:trHeight w:val="510"/>
        </w:trPr>
        <w:tc>
          <w:tcPr>
            <w:tcW w:w="2715" w:type="dxa"/>
            <w:vAlign w:val="center"/>
          </w:tcPr>
          <w:p w14:paraId="2E95C518" w14:textId="7FCB6AD5" w:rsidR="00956521" w:rsidRPr="00124FE1" w:rsidRDefault="00956521" w:rsidP="00777B38">
            <w:pPr>
              <w:spacing w:line="276" w:lineRule="auto"/>
            </w:pPr>
            <w:r w:rsidRPr="00124FE1">
              <w:t>TOTAL</w:t>
            </w:r>
          </w:p>
        </w:tc>
        <w:tc>
          <w:tcPr>
            <w:tcW w:w="0" w:type="auto"/>
            <w:vAlign w:val="center"/>
          </w:tcPr>
          <w:p w14:paraId="42B6E9DC" w14:textId="2DE2ACDF" w:rsidR="00956521" w:rsidRPr="00124FE1" w:rsidRDefault="00F47B57" w:rsidP="00777B38">
            <w:pPr>
              <w:spacing w:line="276" w:lineRule="auto"/>
              <w:rPr>
                <w:rFonts w:eastAsiaTheme="majorEastAsia"/>
                <w:b/>
                <w:bCs/>
                <w:color w:val="4F81BD" w:themeColor="accent1"/>
              </w:rPr>
            </w:pPr>
            <w:r>
              <w:t>17,</w:t>
            </w:r>
            <w:r w:rsidR="00956521" w:rsidRPr="00124FE1">
              <w:t>9</w:t>
            </w:r>
            <w:r>
              <w:t>5</w:t>
            </w:r>
            <w:r w:rsidR="00956521" w:rsidRPr="00124FE1">
              <w:t>3</w:t>
            </w:r>
          </w:p>
        </w:tc>
        <w:tc>
          <w:tcPr>
            <w:tcW w:w="0" w:type="auto"/>
            <w:vAlign w:val="center"/>
          </w:tcPr>
          <w:p w14:paraId="7E3662FA" w14:textId="4BF84DFC" w:rsidR="00956521" w:rsidRPr="00124FE1" w:rsidRDefault="00956521" w:rsidP="00777B38">
            <w:pPr>
              <w:spacing w:line="276" w:lineRule="auto"/>
              <w:rPr>
                <w:rFonts w:eastAsiaTheme="majorEastAsia"/>
                <w:b/>
                <w:bCs/>
                <w:color w:val="4F81BD" w:themeColor="accent1"/>
              </w:rPr>
            </w:pPr>
            <w:r>
              <w:t>4,816</w:t>
            </w:r>
          </w:p>
        </w:tc>
        <w:tc>
          <w:tcPr>
            <w:tcW w:w="0" w:type="auto"/>
            <w:vAlign w:val="center"/>
          </w:tcPr>
          <w:p w14:paraId="07800AA8" w14:textId="05D6943A" w:rsidR="00956521" w:rsidRPr="00124FE1" w:rsidRDefault="00956521" w:rsidP="00777B38">
            <w:pPr>
              <w:spacing w:line="276" w:lineRule="auto"/>
              <w:rPr>
                <w:rFonts w:eastAsiaTheme="majorEastAsia"/>
                <w:b/>
                <w:bCs/>
                <w:color w:val="4F81BD" w:themeColor="accent1"/>
              </w:rPr>
            </w:pPr>
            <w:r>
              <w:t>3,007</w:t>
            </w:r>
          </w:p>
        </w:tc>
        <w:tc>
          <w:tcPr>
            <w:tcW w:w="0" w:type="auto"/>
            <w:vAlign w:val="center"/>
          </w:tcPr>
          <w:p w14:paraId="56258FFE" w14:textId="69E56B05" w:rsidR="00956521" w:rsidRPr="00124FE1" w:rsidRDefault="00956521" w:rsidP="00777B38">
            <w:pPr>
              <w:spacing w:line="276" w:lineRule="auto"/>
              <w:rPr>
                <w:rFonts w:eastAsiaTheme="majorEastAsia"/>
                <w:b/>
                <w:bCs/>
                <w:color w:val="4F81BD" w:themeColor="accent1"/>
              </w:rPr>
            </w:pPr>
            <w:r>
              <w:t>4,203</w:t>
            </w:r>
          </w:p>
        </w:tc>
        <w:tc>
          <w:tcPr>
            <w:tcW w:w="0" w:type="auto"/>
            <w:vAlign w:val="center"/>
          </w:tcPr>
          <w:p w14:paraId="7A11EF9E" w14:textId="6FCC5B0F" w:rsidR="00956521" w:rsidRPr="00124FE1" w:rsidRDefault="00956521" w:rsidP="00777B38">
            <w:pPr>
              <w:spacing w:line="276" w:lineRule="auto"/>
              <w:rPr>
                <w:rFonts w:eastAsiaTheme="majorEastAsia"/>
                <w:b/>
                <w:bCs/>
                <w:color w:val="4F81BD" w:themeColor="accent1"/>
              </w:rPr>
            </w:pPr>
            <w:r>
              <w:t>50,728</w:t>
            </w:r>
          </w:p>
        </w:tc>
        <w:tc>
          <w:tcPr>
            <w:tcW w:w="0" w:type="auto"/>
            <w:vAlign w:val="center"/>
          </w:tcPr>
          <w:p w14:paraId="35D0CCE4" w14:textId="77777777" w:rsidR="00956521" w:rsidRDefault="00956521" w:rsidP="00777B38">
            <w:pPr>
              <w:spacing w:line="276" w:lineRule="auto"/>
              <w:jc w:val="left"/>
              <w:rPr>
                <w:rFonts w:eastAsia="Times New Roman" w:cs="Times New Roman"/>
                <w:color w:val="000000"/>
              </w:rPr>
            </w:pPr>
          </w:p>
        </w:tc>
        <w:tc>
          <w:tcPr>
            <w:tcW w:w="0" w:type="auto"/>
            <w:vAlign w:val="center"/>
          </w:tcPr>
          <w:p w14:paraId="157C8076" w14:textId="77777777" w:rsidR="00956521" w:rsidRDefault="00956521" w:rsidP="00777B38">
            <w:pPr>
              <w:spacing w:line="276" w:lineRule="auto"/>
              <w:jc w:val="left"/>
              <w:rPr>
                <w:rFonts w:eastAsia="Times New Roman" w:cs="Times New Roman"/>
                <w:color w:val="000000"/>
              </w:rPr>
            </w:pPr>
          </w:p>
        </w:tc>
      </w:tr>
    </w:tbl>
    <w:p w14:paraId="66860AA9" w14:textId="77777777" w:rsidR="00F75BCF" w:rsidRDefault="00F75BCF" w:rsidP="00291239"/>
    <w:p w14:paraId="5C2FC625" w14:textId="282CA2F1" w:rsidR="00A50713" w:rsidRDefault="002040D1" w:rsidP="00291239">
      <w:r>
        <w:t>IS, all ischaemic stro</w:t>
      </w:r>
      <w:r w:rsidR="00F23B70">
        <w:t>ke; CE, cardioembolic stroke; LA</w:t>
      </w:r>
      <w:r>
        <w:t xml:space="preserve">S, large </w:t>
      </w:r>
      <w:r w:rsidR="00F23B70">
        <w:t>artery</w:t>
      </w:r>
      <w:r>
        <w:t xml:space="preserve"> stroke; SVS, small vessel stroke; </w:t>
      </w:r>
      <w:r w:rsidR="00195286">
        <w:t xml:space="preserve">ASGC, Australian Stroke Genetics Collaborative; WTCCC2, Wellcome Trust Case Control Consortium 2; LSS, Leuven Stroke Study; BRAINS, Bio-repository of DNA in stroke; MGH-GASROS, The MGH Genes Affecting Stroke Risk and Outcome Study; VISP, The Vitamin </w:t>
      </w:r>
      <w:r w:rsidR="00B33FBA">
        <w:t xml:space="preserve">Intervention </w:t>
      </w:r>
      <w:r w:rsidR="004B714B">
        <w:t>for Stroke Prevention Trial; NA, information not available.</w:t>
      </w:r>
      <w:r w:rsidR="00A50713">
        <w:br w:type="page"/>
      </w:r>
    </w:p>
    <w:p w14:paraId="0034B846" w14:textId="77777777" w:rsidR="00DC1BD7" w:rsidRPr="00804A6D" w:rsidRDefault="00DC1BD7" w:rsidP="00291239">
      <w:pPr>
        <w:sectPr w:rsidR="00DC1BD7" w:rsidRPr="00804A6D" w:rsidSect="004F29B0">
          <w:pgSz w:w="11900" w:h="16840"/>
          <w:pgMar w:top="1440" w:right="1440" w:bottom="1440" w:left="1440" w:header="708" w:footer="708" w:gutter="0"/>
          <w:lnNumType w:countBy="1" w:restart="continuous"/>
          <w:cols w:space="708"/>
          <w:docGrid w:linePitch="360"/>
        </w:sectPr>
      </w:pPr>
    </w:p>
    <w:p w14:paraId="5342D42C" w14:textId="47EA74FC" w:rsidR="00D83907" w:rsidRDefault="00D83907" w:rsidP="009F391A">
      <w:pPr>
        <w:pStyle w:val="Heading1"/>
      </w:pPr>
      <w:r>
        <w:t>Table 2</w:t>
      </w:r>
      <w:r w:rsidR="00B4399F">
        <w:t xml:space="preserve"> – Significant associations between rs12445022 and </w:t>
      </w:r>
      <w:r w:rsidR="00C016BC">
        <w:t xml:space="preserve">LD </w:t>
      </w:r>
      <w:r w:rsidR="00B4399F">
        <w:t xml:space="preserve">SNPs </w:t>
      </w:r>
      <w:r w:rsidR="00C016BC">
        <w:t>(</w:t>
      </w:r>
      <w:r w:rsidR="00B4399F">
        <w:t>r</w:t>
      </w:r>
      <w:r w:rsidR="00B4399F">
        <w:rPr>
          <w:vertAlign w:val="superscript"/>
        </w:rPr>
        <w:t>2</w:t>
      </w:r>
      <w:r w:rsidR="00B4399F">
        <w:t>&gt;0.6</w:t>
      </w:r>
      <w:r w:rsidR="00C016BC">
        <w:t>)</w:t>
      </w:r>
      <w:r w:rsidR="00B4399F">
        <w:t xml:space="preserve"> with cis-methylation probes</w:t>
      </w:r>
      <w:r w:rsidR="002A686F">
        <w:t xml:space="preserve"> in whole blood</w:t>
      </w:r>
    </w:p>
    <w:p w14:paraId="3F4EBBBF" w14:textId="77777777" w:rsidR="00453A82" w:rsidRPr="00453A82" w:rsidRDefault="00453A82" w:rsidP="00143F16"/>
    <w:tbl>
      <w:tblPr>
        <w:tblStyle w:val="TableGrid"/>
        <w:tblW w:w="9861" w:type="dxa"/>
        <w:tblLook w:val="04A0" w:firstRow="1" w:lastRow="0" w:firstColumn="1" w:lastColumn="0" w:noHBand="0" w:noVBand="1"/>
      </w:tblPr>
      <w:tblGrid>
        <w:gridCol w:w="1608"/>
        <w:gridCol w:w="1400"/>
        <w:gridCol w:w="1643"/>
        <w:gridCol w:w="1560"/>
        <w:gridCol w:w="778"/>
        <w:gridCol w:w="1517"/>
        <w:gridCol w:w="1355"/>
      </w:tblGrid>
      <w:tr w:rsidR="000D0D17" w14:paraId="7B65860B" w14:textId="77777777" w:rsidTr="00143F16">
        <w:trPr>
          <w:trHeight w:hRule="exact" w:val="567"/>
        </w:trPr>
        <w:tc>
          <w:tcPr>
            <w:tcW w:w="1608" w:type="dxa"/>
            <w:vAlign w:val="bottom"/>
          </w:tcPr>
          <w:p w14:paraId="29B342FC" w14:textId="7AFDDC12" w:rsidR="000D0D17" w:rsidRDefault="000D0D17" w:rsidP="00D83907">
            <w:r>
              <w:t>SNP Variant</w:t>
            </w:r>
          </w:p>
        </w:tc>
        <w:tc>
          <w:tcPr>
            <w:tcW w:w="1400" w:type="dxa"/>
          </w:tcPr>
          <w:p w14:paraId="0F45DF65" w14:textId="51DF11B4" w:rsidR="000D0D17" w:rsidRDefault="000D0D17" w:rsidP="00D83907">
            <w:r>
              <w:t>SNP BP</w:t>
            </w:r>
          </w:p>
        </w:tc>
        <w:tc>
          <w:tcPr>
            <w:tcW w:w="1643" w:type="dxa"/>
            <w:vAlign w:val="bottom"/>
          </w:tcPr>
          <w:p w14:paraId="5D1D84BA" w14:textId="06809E4F" w:rsidR="000D0D17" w:rsidRDefault="000D0D17" w:rsidP="00D83907">
            <w:r>
              <w:t>CpG Probe</w:t>
            </w:r>
          </w:p>
        </w:tc>
        <w:tc>
          <w:tcPr>
            <w:tcW w:w="1560" w:type="dxa"/>
            <w:vAlign w:val="bottom"/>
          </w:tcPr>
          <w:p w14:paraId="455C1BEC" w14:textId="65B367E8" w:rsidR="000D0D17" w:rsidRDefault="000D0D17" w:rsidP="00D83907">
            <w:r>
              <w:t>Probe BP</w:t>
            </w:r>
          </w:p>
        </w:tc>
        <w:tc>
          <w:tcPr>
            <w:tcW w:w="778" w:type="dxa"/>
          </w:tcPr>
          <w:p w14:paraId="05F52008" w14:textId="41FFFB69" w:rsidR="000D0D17" w:rsidRDefault="000D0D17" w:rsidP="00D83907">
            <w:r>
              <w:t>RA</w:t>
            </w:r>
          </w:p>
        </w:tc>
        <w:tc>
          <w:tcPr>
            <w:tcW w:w="1517" w:type="dxa"/>
          </w:tcPr>
          <w:p w14:paraId="4BC3F0A4" w14:textId="105ED75E" w:rsidR="000D0D17" w:rsidRDefault="000D0D17" w:rsidP="00D83907">
            <w:r>
              <w:t>beta</w:t>
            </w:r>
            <w:r w:rsidR="00E9316D">
              <w:t xml:space="preserve"> (SE)</w:t>
            </w:r>
          </w:p>
        </w:tc>
        <w:tc>
          <w:tcPr>
            <w:tcW w:w="1355" w:type="dxa"/>
            <w:vAlign w:val="bottom"/>
          </w:tcPr>
          <w:p w14:paraId="5079C2D7" w14:textId="7F14606B" w:rsidR="000D0D17" w:rsidRDefault="000D0D17" w:rsidP="00D83907">
            <w:r>
              <w:t>P-value</w:t>
            </w:r>
          </w:p>
        </w:tc>
      </w:tr>
      <w:tr w:rsidR="000D0D17" w14:paraId="69C26AA5" w14:textId="77777777" w:rsidTr="00143F16">
        <w:trPr>
          <w:trHeight w:hRule="exact" w:val="567"/>
        </w:trPr>
        <w:tc>
          <w:tcPr>
            <w:tcW w:w="1608" w:type="dxa"/>
            <w:vAlign w:val="bottom"/>
          </w:tcPr>
          <w:p w14:paraId="00D440A5" w14:textId="1A45A653" w:rsidR="000D0D17" w:rsidRDefault="000D0D17" w:rsidP="00D83907">
            <w:r>
              <w:t>rs12445022</w:t>
            </w:r>
          </w:p>
        </w:tc>
        <w:tc>
          <w:tcPr>
            <w:tcW w:w="1400" w:type="dxa"/>
          </w:tcPr>
          <w:p w14:paraId="0B05B1B3" w14:textId="4909BDD5" w:rsidR="000D0D17" w:rsidRDefault="000D0D17" w:rsidP="00D83907">
            <w:r w:rsidRPr="00B4399F">
              <w:t>87</w:t>
            </w:r>
            <w:r>
              <w:t>,</w:t>
            </w:r>
            <w:r w:rsidRPr="00B4399F">
              <w:t>575</w:t>
            </w:r>
            <w:r>
              <w:t>,</w:t>
            </w:r>
            <w:r w:rsidRPr="00B4399F">
              <w:t>332</w:t>
            </w:r>
          </w:p>
        </w:tc>
        <w:tc>
          <w:tcPr>
            <w:tcW w:w="1643" w:type="dxa"/>
            <w:vAlign w:val="bottom"/>
          </w:tcPr>
          <w:p w14:paraId="69C0BC1A" w14:textId="0697DCFE" w:rsidR="000D0D17" w:rsidRDefault="000D0D17" w:rsidP="00D83907">
            <w:r>
              <w:t>cg16596957</w:t>
            </w:r>
          </w:p>
        </w:tc>
        <w:tc>
          <w:tcPr>
            <w:tcW w:w="1560" w:type="dxa"/>
            <w:vAlign w:val="bottom"/>
          </w:tcPr>
          <w:p w14:paraId="3F899622" w14:textId="2EA6291E" w:rsidR="000D0D17" w:rsidRDefault="000D0D17" w:rsidP="00D83907">
            <w:r>
              <w:t>87,575,151</w:t>
            </w:r>
          </w:p>
        </w:tc>
        <w:tc>
          <w:tcPr>
            <w:tcW w:w="778" w:type="dxa"/>
          </w:tcPr>
          <w:p w14:paraId="0503538C" w14:textId="18AD277B" w:rsidR="000D0D17" w:rsidRDefault="0002127D" w:rsidP="000D0D17">
            <w:r>
              <w:t>A</w:t>
            </w:r>
          </w:p>
        </w:tc>
        <w:tc>
          <w:tcPr>
            <w:tcW w:w="1517" w:type="dxa"/>
            <w:vAlign w:val="bottom"/>
          </w:tcPr>
          <w:p w14:paraId="3BAE5AC0" w14:textId="3B1C0208" w:rsidR="000D0D17" w:rsidRDefault="000D0D17" w:rsidP="000D0D17">
            <w:r>
              <w:t>-0.3</w:t>
            </w:r>
            <w:r w:rsidR="00E9316D">
              <w:t>8 (0.082)</w:t>
            </w:r>
          </w:p>
        </w:tc>
        <w:tc>
          <w:tcPr>
            <w:tcW w:w="1355" w:type="dxa"/>
            <w:vAlign w:val="bottom"/>
          </w:tcPr>
          <w:p w14:paraId="21FD1A33" w14:textId="379AD4ED" w:rsidR="000D0D17" w:rsidRPr="00143F16" w:rsidRDefault="000D0D17" w:rsidP="00143F16">
            <w:pPr>
              <w:rPr>
                <w:vertAlign w:val="superscript"/>
              </w:rPr>
            </w:pPr>
            <w:r>
              <w:t>5.3x10</w:t>
            </w:r>
            <w:r>
              <w:rPr>
                <w:vertAlign w:val="superscript"/>
              </w:rPr>
              <w:t>-6</w:t>
            </w:r>
          </w:p>
        </w:tc>
      </w:tr>
      <w:tr w:rsidR="000D0D17" w14:paraId="7843E4B8" w14:textId="77777777" w:rsidTr="00143F16">
        <w:trPr>
          <w:trHeight w:hRule="exact" w:val="567"/>
        </w:trPr>
        <w:tc>
          <w:tcPr>
            <w:tcW w:w="1608" w:type="dxa"/>
            <w:vAlign w:val="bottom"/>
          </w:tcPr>
          <w:p w14:paraId="62821DA5" w14:textId="1DB97A75" w:rsidR="000D0D17" w:rsidRDefault="000D0D17" w:rsidP="00D83907">
            <w:r>
              <w:t>rs4843625</w:t>
            </w:r>
          </w:p>
        </w:tc>
        <w:tc>
          <w:tcPr>
            <w:tcW w:w="1400" w:type="dxa"/>
          </w:tcPr>
          <w:p w14:paraId="43730BC8" w14:textId="23E8C9CB" w:rsidR="000D0D17" w:rsidRDefault="000D0D17" w:rsidP="00B4399F">
            <w:r w:rsidRPr="00B4399F">
              <w:t>87</w:t>
            </w:r>
            <w:r>
              <w:t>,</w:t>
            </w:r>
            <w:r w:rsidRPr="00B4399F">
              <w:t>576</w:t>
            </w:r>
            <w:r>
              <w:t>,</w:t>
            </w:r>
            <w:r w:rsidRPr="00B4399F">
              <w:t>996</w:t>
            </w:r>
          </w:p>
        </w:tc>
        <w:tc>
          <w:tcPr>
            <w:tcW w:w="1643" w:type="dxa"/>
            <w:vAlign w:val="bottom"/>
          </w:tcPr>
          <w:p w14:paraId="34B83DC0" w14:textId="747EE70E" w:rsidR="000D0D17" w:rsidRDefault="000D0D17" w:rsidP="00D83907">
            <w:r>
              <w:t>cg16596957</w:t>
            </w:r>
          </w:p>
        </w:tc>
        <w:tc>
          <w:tcPr>
            <w:tcW w:w="1560" w:type="dxa"/>
            <w:vAlign w:val="bottom"/>
          </w:tcPr>
          <w:p w14:paraId="7AD11EE7" w14:textId="378424B6" w:rsidR="000D0D17" w:rsidRDefault="000D0D17" w:rsidP="00D83907">
            <w:r>
              <w:t>87,575,151</w:t>
            </w:r>
          </w:p>
        </w:tc>
        <w:tc>
          <w:tcPr>
            <w:tcW w:w="778" w:type="dxa"/>
          </w:tcPr>
          <w:p w14:paraId="445E14D3" w14:textId="4009F97D" w:rsidR="000D0D17" w:rsidRDefault="0002127D" w:rsidP="000D0D17">
            <w:r>
              <w:t>C</w:t>
            </w:r>
          </w:p>
        </w:tc>
        <w:tc>
          <w:tcPr>
            <w:tcW w:w="1517" w:type="dxa"/>
            <w:vAlign w:val="bottom"/>
          </w:tcPr>
          <w:p w14:paraId="5F61347A" w14:textId="7DC83683" w:rsidR="000D0D17" w:rsidRDefault="000D0D17" w:rsidP="000D0D17">
            <w:r>
              <w:t>-0.33</w:t>
            </w:r>
            <w:r w:rsidR="00E9316D">
              <w:t xml:space="preserve"> (0.075)</w:t>
            </w:r>
          </w:p>
        </w:tc>
        <w:tc>
          <w:tcPr>
            <w:tcW w:w="1355" w:type="dxa"/>
            <w:vAlign w:val="bottom"/>
          </w:tcPr>
          <w:p w14:paraId="1B25BD6D" w14:textId="4B1297F7" w:rsidR="000D0D17" w:rsidRPr="00143F16" w:rsidRDefault="000D0D17" w:rsidP="00143F16">
            <w:pPr>
              <w:rPr>
                <w:vertAlign w:val="superscript"/>
              </w:rPr>
            </w:pPr>
            <w:r>
              <w:t>1.3x10</w:t>
            </w:r>
            <w:r>
              <w:rPr>
                <w:vertAlign w:val="superscript"/>
              </w:rPr>
              <w:t>-5</w:t>
            </w:r>
          </w:p>
        </w:tc>
      </w:tr>
      <w:tr w:rsidR="000D0D17" w14:paraId="0A9CE575" w14:textId="77777777" w:rsidTr="00143F16">
        <w:trPr>
          <w:trHeight w:hRule="exact" w:val="567"/>
        </w:trPr>
        <w:tc>
          <w:tcPr>
            <w:tcW w:w="1608" w:type="dxa"/>
            <w:vAlign w:val="bottom"/>
          </w:tcPr>
          <w:p w14:paraId="5FAA7056" w14:textId="71ED3A7F" w:rsidR="000D0D17" w:rsidRDefault="000D0D17" w:rsidP="00D83907">
            <w:r>
              <w:t>rs4843625</w:t>
            </w:r>
          </w:p>
        </w:tc>
        <w:tc>
          <w:tcPr>
            <w:tcW w:w="1400" w:type="dxa"/>
          </w:tcPr>
          <w:p w14:paraId="6E07C9E9" w14:textId="230FE8CE" w:rsidR="000D0D17" w:rsidRDefault="000D0D17" w:rsidP="00D83907">
            <w:r w:rsidRPr="00B4399F">
              <w:t>87</w:t>
            </w:r>
            <w:r>
              <w:t>,</w:t>
            </w:r>
            <w:r w:rsidRPr="00B4399F">
              <w:t>576</w:t>
            </w:r>
            <w:r>
              <w:t>,</w:t>
            </w:r>
            <w:r w:rsidRPr="00B4399F">
              <w:t>996</w:t>
            </w:r>
          </w:p>
        </w:tc>
        <w:tc>
          <w:tcPr>
            <w:tcW w:w="1643" w:type="dxa"/>
            <w:vAlign w:val="bottom"/>
          </w:tcPr>
          <w:p w14:paraId="28A47912" w14:textId="2F97CFB3" w:rsidR="000D0D17" w:rsidRDefault="000D0D17" w:rsidP="00D83907">
            <w:r>
              <w:t>cg10312981</w:t>
            </w:r>
          </w:p>
        </w:tc>
        <w:tc>
          <w:tcPr>
            <w:tcW w:w="1560" w:type="dxa"/>
            <w:vAlign w:val="bottom"/>
          </w:tcPr>
          <w:p w14:paraId="3D488C1E" w14:textId="63813886" w:rsidR="000D0D17" w:rsidRDefault="000D0D17" w:rsidP="00D83907">
            <w:r>
              <w:t>87,577,304</w:t>
            </w:r>
          </w:p>
        </w:tc>
        <w:tc>
          <w:tcPr>
            <w:tcW w:w="778" w:type="dxa"/>
          </w:tcPr>
          <w:p w14:paraId="20CA95B1" w14:textId="1F92128C" w:rsidR="000D0D17" w:rsidRDefault="0002127D" w:rsidP="000D0D17">
            <w:r>
              <w:t>C</w:t>
            </w:r>
          </w:p>
        </w:tc>
        <w:tc>
          <w:tcPr>
            <w:tcW w:w="1517" w:type="dxa"/>
            <w:vAlign w:val="bottom"/>
          </w:tcPr>
          <w:p w14:paraId="09630AB4" w14:textId="1B3C83CF" w:rsidR="000D0D17" w:rsidRDefault="000D0D17" w:rsidP="000D0D17">
            <w:r>
              <w:t>0.39</w:t>
            </w:r>
            <w:r w:rsidR="00E9316D">
              <w:t xml:space="preserve"> (0.074)</w:t>
            </w:r>
          </w:p>
        </w:tc>
        <w:tc>
          <w:tcPr>
            <w:tcW w:w="1355" w:type="dxa"/>
            <w:vAlign w:val="bottom"/>
          </w:tcPr>
          <w:p w14:paraId="48C57B9C" w14:textId="3749C8E7" w:rsidR="000D0D17" w:rsidRPr="00143F16" w:rsidRDefault="000D0D17" w:rsidP="00143F16">
            <w:pPr>
              <w:rPr>
                <w:vertAlign w:val="superscript"/>
              </w:rPr>
            </w:pPr>
            <w:r>
              <w:t>1.9x10</w:t>
            </w:r>
            <w:r>
              <w:rPr>
                <w:vertAlign w:val="superscript"/>
              </w:rPr>
              <w:t>-7</w:t>
            </w:r>
          </w:p>
        </w:tc>
      </w:tr>
      <w:tr w:rsidR="000D0D17" w14:paraId="6ADC9627" w14:textId="77777777" w:rsidTr="00143F16">
        <w:trPr>
          <w:trHeight w:hRule="exact" w:val="567"/>
        </w:trPr>
        <w:tc>
          <w:tcPr>
            <w:tcW w:w="1608" w:type="dxa"/>
            <w:vAlign w:val="bottom"/>
          </w:tcPr>
          <w:p w14:paraId="401B6AE2" w14:textId="4820FF17" w:rsidR="000D0D17" w:rsidRDefault="000D0D17" w:rsidP="00D83907">
            <w:r>
              <w:t>rs4843625</w:t>
            </w:r>
          </w:p>
        </w:tc>
        <w:tc>
          <w:tcPr>
            <w:tcW w:w="1400" w:type="dxa"/>
          </w:tcPr>
          <w:p w14:paraId="3055064A" w14:textId="5A4F93CE" w:rsidR="000D0D17" w:rsidRDefault="000D0D17" w:rsidP="00D83907">
            <w:r w:rsidRPr="00B4399F">
              <w:t>87</w:t>
            </w:r>
            <w:r>
              <w:t>,</w:t>
            </w:r>
            <w:r w:rsidRPr="00B4399F">
              <w:t>576</w:t>
            </w:r>
            <w:r>
              <w:t>,</w:t>
            </w:r>
            <w:r w:rsidRPr="00B4399F">
              <w:t>996</w:t>
            </w:r>
          </w:p>
        </w:tc>
        <w:tc>
          <w:tcPr>
            <w:tcW w:w="1643" w:type="dxa"/>
            <w:vAlign w:val="bottom"/>
          </w:tcPr>
          <w:p w14:paraId="76E02E79" w14:textId="3BD9DF37" w:rsidR="000D0D17" w:rsidRDefault="000D0D17" w:rsidP="00D83907">
            <w:r>
              <w:t>cg03020503</w:t>
            </w:r>
          </w:p>
        </w:tc>
        <w:tc>
          <w:tcPr>
            <w:tcW w:w="1560" w:type="dxa"/>
            <w:vAlign w:val="bottom"/>
          </w:tcPr>
          <w:p w14:paraId="22F23E31" w14:textId="6F6267C9" w:rsidR="000D0D17" w:rsidRDefault="000D0D17" w:rsidP="00D83907">
            <w:r>
              <w:t>87,577,656</w:t>
            </w:r>
          </w:p>
        </w:tc>
        <w:tc>
          <w:tcPr>
            <w:tcW w:w="778" w:type="dxa"/>
          </w:tcPr>
          <w:p w14:paraId="479C772F" w14:textId="4B350742" w:rsidR="000D0D17" w:rsidRDefault="0002127D" w:rsidP="000D0D17">
            <w:r>
              <w:t>C</w:t>
            </w:r>
          </w:p>
        </w:tc>
        <w:tc>
          <w:tcPr>
            <w:tcW w:w="1517" w:type="dxa"/>
            <w:vAlign w:val="bottom"/>
          </w:tcPr>
          <w:p w14:paraId="522A0AF4" w14:textId="038EC298" w:rsidR="000D0D17" w:rsidRDefault="000D0D17" w:rsidP="000D0D17">
            <w:r>
              <w:t>0.3</w:t>
            </w:r>
            <w:r w:rsidR="00E9316D">
              <w:t>5 (0.075)</w:t>
            </w:r>
          </w:p>
        </w:tc>
        <w:tc>
          <w:tcPr>
            <w:tcW w:w="1355" w:type="dxa"/>
            <w:vAlign w:val="bottom"/>
          </w:tcPr>
          <w:p w14:paraId="1163D803" w14:textId="66485C85" w:rsidR="000D0D17" w:rsidRPr="00143F16" w:rsidRDefault="00143F16" w:rsidP="00D83907">
            <w:pPr>
              <w:rPr>
                <w:vertAlign w:val="superscript"/>
              </w:rPr>
            </w:pPr>
            <w:r>
              <w:t>5.0</w:t>
            </w:r>
            <w:r w:rsidR="000D0D17">
              <w:t>x10</w:t>
            </w:r>
            <w:r w:rsidR="000D0D17">
              <w:rPr>
                <w:vertAlign w:val="superscript"/>
              </w:rPr>
              <w:t>-6</w:t>
            </w:r>
          </w:p>
        </w:tc>
      </w:tr>
      <w:tr w:rsidR="000D0D17" w14:paraId="24974648" w14:textId="77777777" w:rsidTr="00143F16">
        <w:trPr>
          <w:trHeight w:hRule="exact" w:val="567"/>
        </w:trPr>
        <w:tc>
          <w:tcPr>
            <w:tcW w:w="1608" w:type="dxa"/>
            <w:vAlign w:val="bottom"/>
          </w:tcPr>
          <w:p w14:paraId="2B7945E3" w14:textId="6EE3BAC3" w:rsidR="000D0D17" w:rsidRDefault="000D0D17" w:rsidP="00D83907">
            <w:r>
              <w:t>rs4843625</w:t>
            </w:r>
          </w:p>
        </w:tc>
        <w:tc>
          <w:tcPr>
            <w:tcW w:w="1400" w:type="dxa"/>
          </w:tcPr>
          <w:p w14:paraId="32C44FB7" w14:textId="306F01D2" w:rsidR="000D0D17" w:rsidRDefault="000D0D17" w:rsidP="00D83907">
            <w:r w:rsidRPr="00B4399F">
              <w:t>87</w:t>
            </w:r>
            <w:r>
              <w:t>,</w:t>
            </w:r>
            <w:r w:rsidRPr="00B4399F">
              <w:t>576</w:t>
            </w:r>
            <w:r>
              <w:t>,</w:t>
            </w:r>
            <w:r w:rsidRPr="00B4399F">
              <w:t>996</w:t>
            </w:r>
          </w:p>
        </w:tc>
        <w:tc>
          <w:tcPr>
            <w:tcW w:w="1643" w:type="dxa"/>
            <w:vAlign w:val="bottom"/>
          </w:tcPr>
          <w:p w14:paraId="667AE8B5" w14:textId="48DF1F65" w:rsidR="000D0D17" w:rsidRDefault="000D0D17" w:rsidP="00D83907">
            <w:r>
              <w:t>cg00555085</w:t>
            </w:r>
          </w:p>
        </w:tc>
        <w:tc>
          <w:tcPr>
            <w:tcW w:w="1560" w:type="dxa"/>
            <w:vAlign w:val="bottom"/>
          </w:tcPr>
          <w:p w14:paraId="75CBF905" w14:textId="2D347492" w:rsidR="000D0D17" w:rsidRDefault="000D0D17" w:rsidP="00D83907">
            <w:r>
              <w:t>87,616,248</w:t>
            </w:r>
          </w:p>
        </w:tc>
        <w:tc>
          <w:tcPr>
            <w:tcW w:w="778" w:type="dxa"/>
          </w:tcPr>
          <w:p w14:paraId="6E6309BE" w14:textId="731864E6" w:rsidR="000D0D17" w:rsidRDefault="0002127D" w:rsidP="000D0D17">
            <w:r>
              <w:t>C</w:t>
            </w:r>
          </w:p>
        </w:tc>
        <w:tc>
          <w:tcPr>
            <w:tcW w:w="1517" w:type="dxa"/>
            <w:vAlign w:val="bottom"/>
          </w:tcPr>
          <w:p w14:paraId="55C50A40" w14:textId="67E9AA2E" w:rsidR="000D0D17" w:rsidRDefault="000D0D17" w:rsidP="000D0D17">
            <w:r>
              <w:t>0.34</w:t>
            </w:r>
            <w:r w:rsidR="00E9316D">
              <w:t xml:space="preserve"> (0.075)</w:t>
            </w:r>
          </w:p>
        </w:tc>
        <w:tc>
          <w:tcPr>
            <w:tcW w:w="1355" w:type="dxa"/>
            <w:vAlign w:val="bottom"/>
          </w:tcPr>
          <w:p w14:paraId="143E6064" w14:textId="54F1AFD9" w:rsidR="000D0D17" w:rsidRPr="00143F16" w:rsidRDefault="00143F16" w:rsidP="00143F16">
            <w:pPr>
              <w:rPr>
                <w:vertAlign w:val="superscript"/>
              </w:rPr>
            </w:pPr>
            <w:r>
              <w:t>6.6</w:t>
            </w:r>
            <w:r w:rsidR="000D0D17">
              <w:t>x10</w:t>
            </w:r>
            <w:r w:rsidR="000D0D17">
              <w:rPr>
                <w:vertAlign w:val="superscript"/>
              </w:rPr>
              <w:t>-6</w:t>
            </w:r>
          </w:p>
        </w:tc>
      </w:tr>
      <w:tr w:rsidR="000D0D17" w14:paraId="5F741645" w14:textId="77777777" w:rsidTr="00143F16">
        <w:trPr>
          <w:trHeight w:hRule="exact" w:val="567"/>
        </w:trPr>
        <w:tc>
          <w:tcPr>
            <w:tcW w:w="1608" w:type="dxa"/>
            <w:vAlign w:val="bottom"/>
          </w:tcPr>
          <w:p w14:paraId="5A7006E8" w14:textId="1FB6C649" w:rsidR="000D0D17" w:rsidRDefault="000D0D17" w:rsidP="00D83907">
            <w:r>
              <w:t>rs12920915</w:t>
            </w:r>
          </w:p>
        </w:tc>
        <w:tc>
          <w:tcPr>
            <w:tcW w:w="1400" w:type="dxa"/>
          </w:tcPr>
          <w:p w14:paraId="2EB32F0A" w14:textId="4F4CD1F2" w:rsidR="000D0D17" w:rsidRDefault="000D0D17" w:rsidP="00D83907">
            <w:r w:rsidRPr="00B4399F">
              <w:t>87</w:t>
            </w:r>
            <w:r>
              <w:t>,</w:t>
            </w:r>
            <w:r w:rsidRPr="00B4399F">
              <w:t>577</w:t>
            </w:r>
            <w:r>
              <w:t>,</w:t>
            </w:r>
            <w:r w:rsidRPr="00B4399F">
              <w:t>521</w:t>
            </w:r>
          </w:p>
        </w:tc>
        <w:tc>
          <w:tcPr>
            <w:tcW w:w="1643" w:type="dxa"/>
            <w:vAlign w:val="bottom"/>
          </w:tcPr>
          <w:p w14:paraId="16C5C874" w14:textId="3032FA25" w:rsidR="000D0D17" w:rsidRDefault="000D0D17" w:rsidP="00D83907">
            <w:r>
              <w:t>cg16596957</w:t>
            </w:r>
          </w:p>
        </w:tc>
        <w:tc>
          <w:tcPr>
            <w:tcW w:w="1560" w:type="dxa"/>
            <w:vAlign w:val="bottom"/>
          </w:tcPr>
          <w:p w14:paraId="555F68F0" w14:textId="5068C3E7" w:rsidR="000D0D17" w:rsidRDefault="000D0D17" w:rsidP="00D83907">
            <w:r>
              <w:t>87,575,151</w:t>
            </w:r>
          </w:p>
        </w:tc>
        <w:tc>
          <w:tcPr>
            <w:tcW w:w="778" w:type="dxa"/>
          </w:tcPr>
          <w:p w14:paraId="2047570C" w14:textId="6026D4D1" w:rsidR="000D0D17" w:rsidRDefault="0002127D" w:rsidP="000D0D17">
            <w:r>
              <w:t>T</w:t>
            </w:r>
          </w:p>
        </w:tc>
        <w:tc>
          <w:tcPr>
            <w:tcW w:w="1517" w:type="dxa"/>
            <w:vAlign w:val="bottom"/>
          </w:tcPr>
          <w:p w14:paraId="0CC96E65" w14:textId="69272BB4" w:rsidR="000D0D17" w:rsidRDefault="000D0D17" w:rsidP="000D0D17">
            <w:r>
              <w:t>-0.38</w:t>
            </w:r>
            <w:r w:rsidR="00E9316D">
              <w:t xml:space="preserve"> (0.075)</w:t>
            </w:r>
          </w:p>
        </w:tc>
        <w:tc>
          <w:tcPr>
            <w:tcW w:w="1355" w:type="dxa"/>
            <w:vAlign w:val="bottom"/>
          </w:tcPr>
          <w:p w14:paraId="3CA7B945" w14:textId="69D58AC6" w:rsidR="000D0D17" w:rsidRPr="00143F16" w:rsidRDefault="000D0D17" w:rsidP="00143F16">
            <w:pPr>
              <w:rPr>
                <w:vertAlign w:val="superscript"/>
              </w:rPr>
            </w:pPr>
            <w:r>
              <w:t>7.3x10</w:t>
            </w:r>
            <w:r>
              <w:rPr>
                <w:vertAlign w:val="superscript"/>
              </w:rPr>
              <w:t>-7</w:t>
            </w:r>
          </w:p>
        </w:tc>
      </w:tr>
      <w:tr w:rsidR="000D0D17" w14:paraId="32A94FD4" w14:textId="77777777" w:rsidTr="00143F16">
        <w:trPr>
          <w:trHeight w:hRule="exact" w:val="567"/>
        </w:trPr>
        <w:tc>
          <w:tcPr>
            <w:tcW w:w="1608" w:type="dxa"/>
            <w:vAlign w:val="bottom"/>
          </w:tcPr>
          <w:p w14:paraId="038733EE" w14:textId="615008C5" w:rsidR="000D0D17" w:rsidRDefault="000D0D17" w:rsidP="00D83907">
            <w:r>
              <w:t>rs12920915</w:t>
            </w:r>
          </w:p>
        </w:tc>
        <w:tc>
          <w:tcPr>
            <w:tcW w:w="1400" w:type="dxa"/>
          </w:tcPr>
          <w:p w14:paraId="14D19C6F" w14:textId="2797C0DD" w:rsidR="000D0D17" w:rsidRDefault="000D0D17" w:rsidP="00D83907">
            <w:r w:rsidRPr="00B4399F">
              <w:t>87</w:t>
            </w:r>
            <w:r>
              <w:t>,</w:t>
            </w:r>
            <w:r w:rsidRPr="00B4399F">
              <w:t>577</w:t>
            </w:r>
            <w:r>
              <w:t>,</w:t>
            </w:r>
            <w:r w:rsidRPr="00B4399F">
              <w:t>521</w:t>
            </w:r>
          </w:p>
        </w:tc>
        <w:tc>
          <w:tcPr>
            <w:tcW w:w="1643" w:type="dxa"/>
            <w:vAlign w:val="bottom"/>
          </w:tcPr>
          <w:p w14:paraId="74DFE349" w14:textId="2B20650E" w:rsidR="000D0D17" w:rsidRDefault="000D0D17" w:rsidP="00D83907">
            <w:r>
              <w:t>cg10312981</w:t>
            </w:r>
          </w:p>
        </w:tc>
        <w:tc>
          <w:tcPr>
            <w:tcW w:w="1560" w:type="dxa"/>
            <w:vAlign w:val="bottom"/>
          </w:tcPr>
          <w:p w14:paraId="4C327FB0" w14:textId="5E305DF7" w:rsidR="000D0D17" w:rsidRDefault="000D0D17" w:rsidP="00D83907">
            <w:r>
              <w:t>87,577,304</w:t>
            </w:r>
          </w:p>
        </w:tc>
        <w:tc>
          <w:tcPr>
            <w:tcW w:w="778" w:type="dxa"/>
          </w:tcPr>
          <w:p w14:paraId="02753653" w14:textId="2D6E8085" w:rsidR="000D0D17" w:rsidRDefault="0002127D" w:rsidP="000D0D17">
            <w:r>
              <w:t>T</w:t>
            </w:r>
          </w:p>
        </w:tc>
        <w:tc>
          <w:tcPr>
            <w:tcW w:w="1517" w:type="dxa"/>
            <w:vAlign w:val="bottom"/>
          </w:tcPr>
          <w:p w14:paraId="670F84C5" w14:textId="74D48A84" w:rsidR="000D0D17" w:rsidRDefault="000D0D17" w:rsidP="000D0D17">
            <w:r>
              <w:t>0.3</w:t>
            </w:r>
            <w:r w:rsidR="00E9316D">
              <w:t>8 (0.075)</w:t>
            </w:r>
          </w:p>
        </w:tc>
        <w:tc>
          <w:tcPr>
            <w:tcW w:w="1355" w:type="dxa"/>
            <w:vAlign w:val="bottom"/>
          </w:tcPr>
          <w:p w14:paraId="4C1F5FB4" w14:textId="37646F65" w:rsidR="000D0D17" w:rsidRPr="00143F16" w:rsidRDefault="000D0D17" w:rsidP="00143F16">
            <w:pPr>
              <w:rPr>
                <w:vertAlign w:val="superscript"/>
              </w:rPr>
            </w:pPr>
            <w:r>
              <w:t>1.0x10</w:t>
            </w:r>
            <w:r>
              <w:rPr>
                <w:vertAlign w:val="superscript"/>
              </w:rPr>
              <w:t>-6</w:t>
            </w:r>
          </w:p>
        </w:tc>
      </w:tr>
      <w:tr w:rsidR="000D0D17" w14:paraId="7022A79D" w14:textId="77777777" w:rsidTr="00143F16">
        <w:trPr>
          <w:trHeight w:hRule="exact" w:val="567"/>
        </w:trPr>
        <w:tc>
          <w:tcPr>
            <w:tcW w:w="1608" w:type="dxa"/>
            <w:vAlign w:val="bottom"/>
          </w:tcPr>
          <w:p w14:paraId="6D20885D" w14:textId="2809B8F2" w:rsidR="000D0D17" w:rsidRDefault="000D0D17" w:rsidP="00D83907">
            <w:r>
              <w:t>rs12920915</w:t>
            </w:r>
          </w:p>
        </w:tc>
        <w:tc>
          <w:tcPr>
            <w:tcW w:w="1400" w:type="dxa"/>
          </w:tcPr>
          <w:p w14:paraId="4FC5DDE4" w14:textId="5C7FFCA1" w:rsidR="000D0D17" w:rsidRDefault="000D0D17" w:rsidP="00D83907">
            <w:r w:rsidRPr="00B4399F">
              <w:t>87</w:t>
            </w:r>
            <w:r>
              <w:t>,</w:t>
            </w:r>
            <w:r w:rsidRPr="00B4399F">
              <w:t>577</w:t>
            </w:r>
            <w:r>
              <w:t>,</w:t>
            </w:r>
            <w:r w:rsidRPr="00B4399F">
              <w:t>521</w:t>
            </w:r>
          </w:p>
        </w:tc>
        <w:tc>
          <w:tcPr>
            <w:tcW w:w="1643" w:type="dxa"/>
            <w:vAlign w:val="bottom"/>
          </w:tcPr>
          <w:p w14:paraId="141C3EE4" w14:textId="486B19B4" w:rsidR="000D0D17" w:rsidRDefault="000D0D17" w:rsidP="00D83907">
            <w:r>
              <w:t>cg03020503</w:t>
            </w:r>
          </w:p>
        </w:tc>
        <w:tc>
          <w:tcPr>
            <w:tcW w:w="1560" w:type="dxa"/>
            <w:vAlign w:val="bottom"/>
          </w:tcPr>
          <w:p w14:paraId="25F2FF5B" w14:textId="0091BFE6" w:rsidR="000D0D17" w:rsidRDefault="000D0D17" w:rsidP="00D83907">
            <w:r>
              <w:t>87,577,656</w:t>
            </w:r>
          </w:p>
        </w:tc>
        <w:tc>
          <w:tcPr>
            <w:tcW w:w="778" w:type="dxa"/>
          </w:tcPr>
          <w:p w14:paraId="6DE2A03B" w14:textId="7D9DE84D" w:rsidR="000D0D17" w:rsidRDefault="0002127D" w:rsidP="000D0D17">
            <w:r>
              <w:t>T</w:t>
            </w:r>
          </w:p>
        </w:tc>
        <w:tc>
          <w:tcPr>
            <w:tcW w:w="1517" w:type="dxa"/>
            <w:vAlign w:val="bottom"/>
          </w:tcPr>
          <w:p w14:paraId="217544F3" w14:textId="73EA7330" w:rsidR="000D0D17" w:rsidRDefault="000D0D17" w:rsidP="000D0D17">
            <w:r>
              <w:t>0.3</w:t>
            </w:r>
            <w:r w:rsidR="00E9316D">
              <w:t>4 (0.076)</w:t>
            </w:r>
          </w:p>
        </w:tc>
        <w:tc>
          <w:tcPr>
            <w:tcW w:w="1355" w:type="dxa"/>
            <w:vAlign w:val="bottom"/>
          </w:tcPr>
          <w:p w14:paraId="1AA561E9" w14:textId="644B4AB8" w:rsidR="000D0D17" w:rsidRPr="00143F16" w:rsidRDefault="000D0D17" w:rsidP="00143F16">
            <w:pPr>
              <w:rPr>
                <w:vertAlign w:val="superscript"/>
              </w:rPr>
            </w:pPr>
            <w:r>
              <w:t>1.1x10</w:t>
            </w:r>
            <w:r>
              <w:rPr>
                <w:vertAlign w:val="superscript"/>
              </w:rPr>
              <w:t>-5</w:t>
            </w:r>
          </w:p>
        </w:tc>
      </w:tr>
      <w:tr w:rsidR="000D0D17" w14:paraId="6CCB3506" w14:textId="77777777" w:rsidTr="00143F16">
        <w:trPr>
          <w:trHeight w:hRule="exact" w:val="567"/>
        </w:trPr>
        <w:tc>
          <w:tcPr>
            <w:tcW w:w="1608" w:type="dxa"/>
            <w:vAlign w:val="bottom"/>
          </w:tcPr>
          <w:p w14:paraId="230A09B3" w14:textId="0B72D2CA" w:rsidR="000D0D17" w:rsidRDefault="000D0D17" w:rsidP="00D83907">
            <w:r>
              <w:t>rs12920915</w:t>
            </w:r>
          </w:p>
        </w:tc>
        <w:tc>
          <w:tcPr>
            <w:tcW w:w="1400" w:type="dxa"/>
          </w:tcPr>
          <w:p w14:paraId="0DBB5D4A" w14:textId="3869191A" w:rsidR="000D0D17" w:rsidRDefault="000D0D17" w:rsidP="00D83907">
            <w:r w:rsidRPr="00B4399F">
              <w:t>87</w:t>
            </w:r>
            <w:r>
              <w:t>,</w:t>
            </w:r>
            <w:r w:rsidRPr="00B4399F">
              <w:t>577</w:t>
            </w:r>
            <w:r>
              <w:t>,</w:t>
            </w:r>
            <w:r w:rsidRPr="00B4399F">
              <w:t>521</w:t>
            </w:r>
          </w:p>
        </w:tc>
        <w:tc>
          <w:tcPr>
            <w:tcW w:w="1643" w:type="dxa"/>
            <w:vAlign w:val="bottom"/>
          </w:tcPr>
          <w:p w14:paraId="5322CE6D" w14:textId="74DE42F3" w:rsidR="000D0D17" w:rsidRDefault="000D0D17" w:rsidP="00D83907">
            <w:r>
              <w:t>cg00555085</w:t>
            </w:r>
          </w:p>
        </w:tc>
        <w:tc>
          <w:tcPr>
            <w:tcW w:w="1560" w:type="dxa"/>
            <w:vAlign w:val="bottom"/>
          </w:tcPr>
          <w:p w14:paraId="53F33B5B" w14:textId="727B94FF" w:rsidR="000D0D17" w:rsidRDefault="000D0D17" w:rsidP="00D83907">
            <w:r>
              <w:t>87,616,248</w:t>
            </w:r>
          </w:p>
        </w:tc>
        <w:tc>
          <w:tcPr>
            <w:tcW w:w="778" w:type="dxa"/>
          </w:tcPr>
          <w:p w14:paraId="25B7E947" w14:textId="58C1ED9F" w:rsidR="000D0D17" w:rsidRDefault="0002127D" w:rsidP="000D0D17">
            <w:r>
              <w:t>T</w:t>
            </w:r>
          </w:p>
        </w:tc>
        <w:tc>
          <w:tcPr>
            <w:tcW w:w="1517" w:type="dxa"/>
            <w:vAlign w:val="bottom"/>
          </w:tcPr>
          <w:p w14:paraId="5F8C319F" w14:textId="739079C1" w:rsidR="000D0D17" w:rsidRDefault="000D0D17" w:rsidP="000D0D17">
            <w:r>
              <w:t>0.3</w:t>
            </w:r>
            <w:r w:rsidR="00E9316D">
              <w:t>3 (0.076)</w:t>
            </w:r>
          </w:p>
        </w:tc>
        <w:tc>
          <w:tcPr>
            <w:tcW w:w="1355" w:type="dxa"/>
            <w:vAlign w:val="bottom"/>
          </w:tcPr>
          <w:p w14:paraId="7956007D" w14:textId="03E53E04" w:rsidR="000D0D17" w:rsidRPr="00143F16" w:rsidRDefault="000D0D17" w:rsidP="00143F16">
            <w:pPr>
              <w:rPr>
                <w:vertAlign w:val="superscript"/>
              </w:rPr>
            </w:pPr>
            <w:r>
              <w:t>2.2x10</w:t>
            </w:r>
            <w:r>
              <w:rPr>
                <w:vertAlign w:val="superscript"/>
              </w:rPr>
              <w:t>-5</w:t>
            </w:r>
          </w:p>
        </w:tc>
      </w:tr>
      <w:tr w:rsidR="000D0D17" w14:paraId="5D818D5F" w14:textId="77777777" w:rsidTr="00143F16">
        <w:trPr>
          <w:trHeight w:hRule="exact" w:val="567"/>
        </w:trPr>
        <w:tc>
          <w:tcPr>
            <w:tcW w:w="1608" w:type="dxa"/>
            <w:vAlign w:val="bottom"/>
          </w:tcPr>
          <w:p w14:paraId="25065F3B" w14:textId="3AE8A364" w:rsidR="000D0D17" w:rsidRDefault="000D0D17" w:rsidP="00D83907">
            <w:r>
              <w:t>rs12444224</w:t>
            </w:r>
          </w:p>
        </w:tc>
        <w:tc>
          <w:tcPr>
            <w:tcW w:w="1400" w:type="dxa"/>
          </w:tcPr>
          <w:p w14:paraId="7B856AD0" w14:textId="02EEA995" w:rsidR="000D0D17" w:rsidRDefault="000D0D17" w:rsidP="00D83907">
            <w:r w:rsidRPr="00B4399F">
              <w:t>87</w:t>
            </w:r>
            <w:r>
              <w:t>,</w:t>
            </w:r>
            <w:r w:rsidRPr="00B4399F">
              <w:t>580</w:t>
            </w:r>
            <w:r>
              <w:t>,</w:t>
            </w:r>
            <w:r w:rsidRPr="00B4399F">
              <w:t>855</w:t>
            </w:r>
          </w:p>
        </w:tc>
        <w:tc>
          <w:tcPr>
            <w:tcW w:w="1643" w:type="dxa"/>
            <w:vAlign w:val="bottom"/>
          </w:tcPr>
          <w:p w14:paraId="00801CF9" w14:textId="67F6A0D8" w:rsidR="000D0D17" w:rsidRDefault="000D0D17" w:rsidP="00D83907">
            <w:r>
              <w:t>cg16596957</w:t>
            </w:r>
          </w:p>
        </w:tc>
        <w:tc>
          <w:tcPr>
            <w:tcW w:w="1560" w:type="dxa"/>
            <w:vAlign w:val="bottom"/>
          </w:tcPr>
          <w:p w14:paraId="66F4C33D" w14:textId="0A0FEE8E" w:rsidR="000D0D17" w:rsidRDefault="000D0D17" w:rsidP="00D83907">
            <w:r>
              <w:t>87,575,151</w:t>
            </w:r>
          </w:p>
        </w:tc>
        <w:tc>
          <w:tcPr>
            <w:tcW w:w="778" w:type="dxa"/>
          </w:tcPr>
          <w:p w14:paraId="295621A8" w14:textId="2821742A" w:rsidR="000D0D17" w:rsidRDefault="0002127D" w:rsidP="000D0D17">
            <w:r>
              <w:t>T</w:t>
            </w:r>
          </w:p>
        </w:tc>
        <w:tc>
          <w:tcPr>
            <w:tcW w:w="1517" w:type="dxa"/>
            <w:vAlign w:val="bottom"/>
          </w:tcPr>
          <w:p w14:paraId="004F95FF" w14:textId="7D9C455E" w:rsidR="000D0D17" w:rsidRDefault="000D0D17" w:rsidP="000D0D17">
            <w:r>
              <w:t>-0.3</w:t>
            </w:r>
            <w:r w:rsidR="00E9316D">
              <w:t>8 (0.075)</w:t>
            </w:r>
          </w:p>
        </w:tc>
        <w:tc>
          <w:tcPr>
            <w:tcW w:w="1355" w:type="dxa"/>
            <w:vAlign w:val="bottom"/>
          </w:tcPr>
          <w:p w14:paraId="4DE43B52" w14:textId="0C88DE8C" w:rsidR="000D0D17" w:rsidRPr="00143F16" w:rsidRDefault="000D0D17" w:rsidP="00143F16">
            <w:pPr>
              <w:rPr>
                <w:vertAlign w:val="superscript"/>
              </w:rPr>
            </w:pPr>
            <w:r>
              <w:t>8.0x10</w:t>
            </w:r>
            <w:r>
              <w:rPr>
                <w:vertAlign w:val="superscript"/>
              </w:rPr>
              <w:t>-7</w:t>
            </w:r>
          </w:p>
        </w:tc>
      </w:tr>
      <w:tr w:rsidR="000D0D17" w14:paraId="534486EF" w14:textId="77777777" w:rsidTr="00143F16">
        <w:trPr>
          <w:trHeight w:hRule="exact" w:val="567"/>
        </w:trPr>
        <w:tc>
          <w:tcPr>
            <w:tcW w:w="1608" w:type="dxa"/>
            <w:vAlign w:val="bottom"/>
          </w:tcPr>
          <w:p w14:paraId="1E748A24" w14:textId="0BDC92FE" w:rsidR="000D0D17" w:rsidRDefault="000D0D17" w:rsidP="00D83907">
            <w:r>
              <w:t>rs12444224</w:t>
            </w:r>
          </w:p>
        </w:tc>
        <w:tc>
          <w:tcPr>
            <w:tcW w:w="1400" w:type="dxa"/>
          </w:tcPr>
          <w:p w14:paraId="179A60F9" w14:textId="67F8FFD1" w:rsidR="000D0D17" w:rsidRDefault="000D0D17" w:rsidP="00D83907">
            <w:r w:rsidRPr="00B4399F">
              <w:t>87</w:t>
            </w:r>
            <w:r>
              <w:t>,</w:t>
            </w:r>
            <w:r w:rsidRPr="00B4399F">
              <w:t>580</w:t>
            </w:r>
            <w:r>
              <w:t>,</w:t>
            </w:r>
            <w:r w:rsidRPr="00B4399F">
              <w:t>855</w:t>
            </w:r>
          </w:p>
        </w:tc>
        <w:tc>
          <w:tcPr>
            <w:tcW w:w="1643" w:type="dxa"/>
            <w:vAlign w:val="bottom"/>
          </w:tcPr>
          <w:p w14:paraId="77E43D06" w14:textId="485FA06D" w:rsidR="000D0D17" w:rsidRDefault="000D0D17" w:rsidP="00D83907">
            <w:r>
              <w:t>cg10312981</w:t>
            </w:r>
          </w:p>
        </w:tc>
        <w:tc>
          <w:tcPr>
            <w:tcW w:w="1560" w:type="dxa"/>
            <w:vAlign w:val="bottom"/>
          </w:tcPr>
          <w:p w14:paraId="3E692115" w14:textId="203F7C9A" w:rsidR="000D0D17" w:rsidRDefault="000D0D17" w:rsidP="00D83907">
            <w:r>
              <w:t>87,577,304</w:t>
            </w:r>
          </w:p>
        </w:tc>
        <w:tc>
          <w:tcPr>
            <w:tcW w:w="778" w:type="dxa"/>
          </w:tcPr>
          <w:p w14:paraId="4452D10A" w14:textId="1B857776" w:rsidR="000D0D17" w:rsidRDefault="0002127D" w:rsidP="000D0D17">
            <w:r>
              <w:t>T</w:t>
            </w:r>
          </w:p>
        </w:tc>
        <w:tc>
          <w:tcPr>
            <w:tcW w:w="1517" w:type="dxa"/>
            <w:vAlign w:val="bottom"/>
          </w:tcPr>
          <w:p w14:paraId="361F6554" w14:textId="0C04CA57" w:rsidR="000D0D17" w:rsidRDefault="000D0D17" w:rsidP="000D0D17">
            <w:r>
              <w:t>0.3</w:t>
            </w:r>
            <w:r w:rsidR="00E9316D">
              <w:t>8 (0.075)</w:t>
            </w:r>
          </w:p>
        </w:tc>
        <w:tc>
          <w:tcPr>
            <w:tcW w:w="1355" w:type="dxa"/>
            <w:vAlign w:val="bottom"/>
          </w:tcPr>
          <w:p w14:paraId="0A0606FE" w14:textId="79CE5216" w:rsidR="000D0D17" w:rsidRPr="00143F16" w:rsidRDefault="000D0D17" w:rsidP="00143F16">
            <w:pPr>
              <w:rPr>
                <w:vertAlign w:val="superscript"/>
              </w:rPr>
            </w:pPr>
            <w:r>
              <w:t>8.7x10</w:t>
            </w:r>
            <w:r>
              <w:rPr>
                <w:vertAlign w:val="superscript"/>
              </w:rPr>
              <w:t>-7</w:t>
            </w:r>
          </w:p>
        </w:tc>
      </w:tr>
      <w:tr w:rsidR="000D0D17" w14:paraId="3DF515CA" w14:textId="77777777" w:rsidTr="00143F16">
        <w:trPr>
          <w:trHeight w:hRule="exact" w:val="567"/>
        </w:trPr>
        <w:tc>
          <w:tcPr>
            <w:tcW w:w="1608" w:type="dxa"/>
            <w:vAlign w:val="bottom"/>
          </w:tcPr>
          <w:p w14:paraId="7398D081" w14:textId="75140EEE" w:rsidR="000D0D17" w:rsidRDefault="000D0D17" w:rsidP="00D83907">
            <w:r>
              <w:t>rs12444224</w:t>
            </w:r>
          </w:p>
        </w:tc>
        <w:tc>
          <w:tcPr>
            <w:tcW w:w="1400" w:type="dxa"/>
          </w:tcPr>
          <w:p w14:paraId="0B8F663B" w14:textId="09A69A56" w:rsidR="000D0D17" w:rsidRDefault="000D0D17" w:rsidP="00D83907">
            <w:r w:rsidRPr="00B4399F">
              <w:t>87</w:t>
            </w:r>
            <w:r>
              <w:t>,</w:t>
            </w:r>
            <w:r w:rsidRPr="00B4399F">
              <w:t>580</w:t>
            </w:r>
            <w:r>
              <w:t>,</w:t>
            </w:r>
            <w:r w:rsidRPr="00B4399F">
              <w:t>855</w:t>
            </w:r>
          </w:p>
        </w:tc>
        <w:tc>
          <w:tcPr>
            <w:tcW w:w="1643" w:type="dxa"/>
            <w:vAlign w:val="bottom"/>
          </w:tcPr>
          <w:p w14:paraId="4883DEC5" w14:textId="1886EF1A" w:rsidR="000D0D17" w:rsidRDefault="000D0D17" w:rsidP="00D83907">
            <w:r>
              <w:t>cg03020503</w:t>
            </w:r>
          </w:p>
        </w:tc>
        <w:tc>
          <w:tcPr>
            <w:tcW w:w="1560" w:type="dxa"/>
            <w:vAlign w:val="bottom"/>
          </w:tcPr>
          <w:p w14:paraId="0EDE002E" w14:textId="3E9BF092" w:rsidR="000D0D17" w:rsidRDefault="000D0D17" w:rsidP="00D83907">
            <w:r>
              <w:t>87,577,656</w:t>
            </w:r>
          </w:p>
        </w:tc>
        <w:tc>
          <w:tcPr>
            <w:tcW w:w="778" w:type="dxa"/>
          </w:tcPr>
          <w:p w14:paraId="4B0368ED" w14:textId="7CAA5760" w:rsidR="000D0D17" w:rsidRDefault="0002127D" w:rsidP="000D0D17">
            <w:r>
              <w:t>T</w:t>
            </w:r>
          </w:p>
        </w:tc>
        <w:tc>
          <w:tcPr>
            <w:tcW w:w="1517" w:type="dxa"/>
            <w:vAlign w:val="bottom"/>
          </w:tcPr>
          <w:p w14:paraId="41FE0C68" w14:textId="5D33F5A4" w:rsidR="000D0D17" w:rsidRDefault="000D0D17" w:rsidP="000D0D17">
            <w:r>
              <w:t>0.3</w:t>
            </w:r>
            <w:r w:rsidR="00E9316D">
              <w:t>5 (0.076)</w:t>
            </w:r>
          </w:p>
        </w:tc>
        <w:tc>
          <w:tcPr>
            <w:tcW w:w="1355" w:type="dxa"/>
            <w:vAlign w:val="bottom"/>
          </w:tcPr>
          <w:p w14:paraId="060619CA" w14:textId="7B2FFCCA" w:rsidR="000D0D17" w:rsidRPr="00143F16" w:rsidRDefault="000D0D17" w:rsidP="00143F16">
            <w:pPr>
              <w:rPr>
                <w:vertAlign w:val="superscript"/>
              </w:rPr>
            </w:pPr>
            <w:r>
              <w:t>1.1x10</w:t>
            </w:r>
            <w:r>
              <w:rPr>
                <w:vertAlign w:val="superscript"/>
              </w:rPr>
              <w:t>-5</w:t>
            </w:r>
          </w:p>
        </w:tc>
      </w:tr>
      <w:tr w:rsidR="000D0D17" w14:paraId="4252C674" w14:textId="77777777" w:rsidTr="00143F16">
        <w:trPr>
          <w:trHeight w:hRule="exact" w:val="567"/>
        </w:trPr>
        <w:tc>
          <w:tcPr>
            <w:tcW w:w="1608" w:type="dxa"/>
            <w:vAlign w:val="bottom"/>
          </w:tcPr>
          <w:p w14:paraId="51ED58F4" w14:textId="10FA465C" w:rsidR="000D0D17" w:rsidRDefault="000D0D17" w:rsidP="00D83907">
            <w:r>
              <w:t>rs12444224</w:t>
            </w:r>
          </w:p>
        </w:tc>
        <w:tc>
          <w:tcPr>
            <w:tcW w:w="1400" w:type="dxa"/>
          </w:tcPr>
          <w:p w14:paraId="304A157B" w14:textId="5EFEA161" w:rsidR="000D0D17" w:rsidRDefault="000D0D17" w:rsidP="00D83907">
            <w:r w:rsidRPr="00B4399F">
              <w:t>87</w:t>
            </w:r>
            <w:r>
              <w:t>,</w:t>
            </w:r>
            <w:r w:rsidRPr="00B4399F">
              <w:t>580</w:t>
            </w:r>
            <w:r>
              <w:t>,</w:t>
            </w:r>
            <w:r w:rsidRPr="00B4399F">
              <w:t>855</w:t>
            </w:r>
          </w:p>
        </w:tc>
        <w:tc>
          <w:tcPr>
            <w:tcW w:w="1643" w:type="dxa"/>
            <w:vAlign w:val="bottom"/>
          </w:tcPr>
          <w:p w14:paraId="197A590B" w14:textId="1751983D" w:rsidR="000D0D17" w:rsidRDefault="000D0D17" w:rsidP="00D83907">
            <w:r>
              <w:t>cg00555085</w:t>
            </w:r>
          </w:p>
        </w:tc>
        <w:tc>
          <w:tcPr>
            <w:tcW w:w="1560" w:type="dxa"/>
            <w:vAlign w:val="bottom"/>
          </w:tcPr>
          <w:p w14:paraId="6CEAB147" w14:textId="7F68D598" w:rsidR="000D0D17" w:rsidRDefault="000D0D17" w:rsidP="00D83907">
            <w:r>
              <w:t>87,616,248</w:t>
            </w:r>
          </w:p>
        </w:tc>
        <w:tc>
          <w:tcPr>
            <w:tcW w:w="778" w:type="dxa"/>
          </w:tcPr>
          <w:p w14:paraId="2DB9FAB1" w14:textId="6AD6A3EC" w:rsidR="000D0D17" w:rsidRDefault="0002127D" w:rsidP="000D0D17">
            <w:r>
              <w:t>T</w:t>
            </w:r>
          </w:p>
        </w:tc>
        <w:tc>
          <w:tcPr>
            <w:tcW w:w="1517" w:type="dxa"/>
            <w:vAlign w:val="bottom"/>
          </w:tcPr>
          <w:p w14:paraId="017156FD" w14:textId="2ADEBDC7" w:rsidR="000D0D17" w:rsidRDefault="000D0D17" w:rsidP="000D0D17">
            <w:r>
              <w:t>0.32</w:t>
            </w:r>
            <w:r w:rsidR="00E9316D">
              <w:t xml:space="preserve"> (0.076)</w:t>
            </w:r>
          </w:p>
        </w:tc>
        <w:tc>
          <w:tcPr>
            <w:tcW w:w="1355" w:type="dxa"/>
            <w:vAlign w:val="bottom"/>
          </w:tcPr>
          <w:p w14:paraId="05B6AAA8" w14:textId="67818300" w:rsidR="000D0D17" w:rsidRPr="00143F16" w:rsidRDefault="00143F16" w:rsidP="00143F16">
            <w:pPr>
              <w:rPr>
                <w:vertAlign w:val="superscript"/>
              </w:rPr>
            </w:pPr>
            <w:r>
              <w:t>2.6</w:t>
            </w:r>
            <w:r w:rsidR="000D0D17">
              <w:t>x10</w:t>
            </w:r>
            <w:r w:rsidR="000D0D17">
              <w:rPr>
                <w:vertAlign w:val="superscript"/>
              </w:rPr>
              <w:t>-5</w:t>
            </w:r>
          </w:p>
        </w:tc>
      </w:tr>
    </w:tbl>
    <w:p w14:paraId="7E697DE3" w14:textId="70D5856C" w:rsidR="00D83907" w:rsidRDefault="000D0D17" w:rsidP="009F391A">
      <w:pPr>
        <w:pStyle w:val="Heading1"/>
      </w:pPr>
      <w:r>
        <w:t>BP, base position; RA, reference allele</w:t>
      </w:r>
      <w:r w:rsidR="00D83907">
        <w:br w:type="page"/>
      </w:r>
    </w:p>
    <w:p w14:paraId="4FE7A34C" w14:textId="74B92912" w:rsidR="009F391A" w:rsidRDefault="009F391A" w:rsidP="009F391A">
      <w:pPr>
        <w:pStyle w:val="Heading1"/>
      </w:pPr>
      <w:r>
        <w:t>Figure Legends</w:t>
      </w:r>
    </w:p>
    <w:p w14:paraId="753E0259" w14:textId="04708742" w:rsidR="009F391A" w:rsidRDefault="009F391A" w:rsidP="009F391A">
      <w:pPr>
        <w:pStyle w:val="Heading1"/>
      </w:pPr>
      <w:r w:rsidRPr="00551B30">
        <w:t>Figure 1 – Flow chart of analyses performed</w:t>
      </w:r>
    </w:p>
    <w:p w14:paraId="5F484A7D" w14:textId="57F1EF31" w:rsidR="00FA1EF6" w:rsidRDefault="001B432D" w:rsidP="00AA2EEB">
      <w:pPr>
        <w:pStyle w:val="Heading1"/>
      </w:pPr>
      <w:r>
        <w:t>Figure 2</w:t>
      </w:r>
      <w:r w:rsidR="00FA1EF6" w:rsidRPr="00551B30">
        <w:t xml:space="preserve"> –</w:t>
      </w:r>
      <w:r w:rsidR="00335404">
        <w:t xml:space="preserve"> A</w:t>
      </w:r>
      <w:r w:rsidR="00FC654A">
        <w:t>ssociations</w:t>
      </w:r>
      <w:r w:rsidR="00B71783">
        <w:t xml:space="preserve"> at </w:t>
      </w:r>
      <w:r w:rsidR="00BF7ECC">
        <w:t>16q24.2</w:t>
      </w:r>
      <w:r w:rsidR="00D83271">
        <w:t xml:space="preserve"> </w:t>
      </w:r>
      <w:r w:rsidR="001A36E1">
        <w:t>with A) s</w:t>
      </w:r>
      <w:r w:rsidR="00335404">
        <w:t>mall vessel stroke, B) cerebral white matter hyperintensities, C) mRNA expression of ZCCHC14</w:t>
      </w:r>
      <w:r w:rsidR="00A34362">
        <w:t>;</w:t>
      </w:r>
      <w:r w:rsidR="00335404">
        <w:t xml:space="preserve"> and D) </w:t>
      </w:r>
      <w:r w:rsidR="00A34362">
        <w:t xml:space="preserve">Gene Locations and associations </w:t>
      </w:r>
      <w:r w:rsidR="00FE1E6C">
        <w:t xml:space="preserve">of the locus </w:t>
      </w:r>
      <w:r w:rsidR="00A34362">
        <w:t xml:space="preserve">with </w:t>
      </w:r>
      <w:r w:rsidR="00335404">
        <w:t>DNA methylation</w:t>
      </w:r>
    </w:p>
    <w:p w14:paraId="1CD3831E" w14:textId="5F6ED2EE" w:rsidR="00364722" w:rsidRDefault="00364722" w:rsidP="00291239">
      <w:r>
        <w:t xml:space="preserve">SVS, small vessel stroke; WMH, white matter hyperintensities; ZCCHC14, </w:t>
      </w:r>
      <w:r w:rsidRPr="00804A6D">
        <w:t>Zinc Finger, CCHC Domain Containing 14</w:t>
      </w:r>
      <w:r>
        <w:t>; JPH3, Junctophilin 3; meQTL, methylation quantitative trait locus.</w:t>
      </w:r>
    </w:p>
    <w:p w14:paraId="22410495" w14:textId="75DB4A17" w:rsidR="00A13E77" w:rsidRDefault="00A13E77" w:rsidP="00A13E77">
      <w:pPr>
        <w:pStyle w:val="Heading1"/>
      </w:pPr>
      <w:r w:rsidRPr="00104812">
        <w:t xml:space="preserve">Figure </w:t>
      </w:r>
      <w:r>
        <w:t>3 – Forest Plot of Associations with rs12445022 under a logistic regression model</w:t>
      </w:r>
    </w:p>
    <w:p w14:paraId="000A9747" w14:textId="22CDCE5D" w:rsidR="00A13E77" w:rsidRDefault="00A13E77" w:rsidP="00291239">
      <w:pPr>
        <w:rPr>
          <w:rFonts w:ascii="Gill Sans MT" w:eastAsiaTheme="majorEastAsia" w:hAnsi="Gill Sans MT" w:cstheme="majorBidi"/>
          <w:color w:val="000000" w:themeColor="text1"/>
          <w:spacing w:val="20"/>
        </w:rPr>
      </w:pPr>
    </w:p>
    <w:p w14:paraId="78ADBB74" w14:textId="5E208F80" w:rsidR="009F391A" w:rsidRDefault="00A13E77" w:rsidP="00111DF9">
      <w:pPr>
        <w:pStyle w:val="Heading1"/>
      </w:pPr>
      <w:r>
        <w:t>Figure 4</w:t>
      </w:r>
      <w:r w:rsidR="001B432D">
        <w:t xml:space="preserve"> – </w:t>
      </w:r>
      <w:r w:rsidR="001B432D" w:rsidRPr="00551B30">
        <w:t>Association of rs12445022 with small vessel stroke by quartiles of age-at-stroke onset</w:t>
      </w:r>
      <w:r w:rsidR="00A24C02">
        <w:t xml:space="preserve"> in Europeans</w:t>
      </w:r>
    </w:p>
    <w:p w14:paraId="404C8E26" w14:textId="77777777" w:rsidR="009F391A" w:rsidRPr="009F391A" w:rsidRDefault="009F391A" w:rsidP="009F391A"/>
    <w:p w14:paraId="57451D3D" w14:textId="00B03256" w:rsidR="00283180" w:rsidRPr="00104812" w:rsidRDefault="00A13E77" w:rsidP="00111DF9">
      <w:pPr>
        <w:pStyle w:val="Heading1"/>
      </w:pPr>
      <w:r>
        <w:t>F</w:t>
      </w:r>
      <w:r w:rsidR="00551B30" w:rsidRPr="00104812">
        <w:t xml:space="preserve">igure </w:t>
      </w:r>
      <w:r w:rsidR="005E36BC">
        <w:t>5</w:t>
      </w:r>
      <w:r w:rsidR="00283180" w:rsidRPr="00104812">
        <w:t xml:space="preserve"> </w:t>
      </w:r>
      <w:r w:rsidR="00A2428A">
        <w:t>– Association</w:t>
      </w:r>
      <w:r w:rsidR="00727360">
        <w:t>s with rs12445022 for stroke</w:t>
      </w:r>
      <w:r w:rsidR="00A2428A">
        <w:t xml:space="preserve"> </w:t>
      </w:r>
      <w:r w:rsidR="00727360">
        <w:t>and</w:t>
      </w:r>
      <w:r w:rsidR="00A2428A">
        <w:t xml:space="preserve"> cerebral small vessel disease</w:t>
      </w:r>
      <w:r w:rsidR="00727360">
        <w:t xml:space="preserve"> phenotypes</w:t>
      </w:r>
    </w:p>
    <w:p w14:paraId="71DF4899" w14:textId="77777777" w:rsidR="00283180" w:rsidRDefault="00283180" w:rsidP="002D75F8">
      <w:pPr>
        <w:pStyle w:val="EndNoteBibliography"/>
        <w:spacing w:after="0"/>
        <w:rPr>
          <w:b/>
        </w:rPr>
      </w:pPr>
    </w:p>
    <w:p w14:paraId="3FC937C4" w14:textId="21122DE4" w:rsidR="00283180" w:rsidRDefault="00283180" w:rsidP="002D75F8">
      <w:pPr>
        <w:pStyle w:val="EndNoteBibliography"/>
        <w:spacing w:after="0"/>
        <w:rPr>
          <w:b/>
        </w:rPr>
        <w:sectPr w:rsidR="00283180" w:rsidSect="00856570">
          <w:pgSz w:w="11900" w:h="16840"/>
          <w:pgMar w:top="1440" w:right="1440" w:bottom="1440" w:left="1440" w:header="708" w:footer="708" w:gutter="0"/>
          <w:lnNumType w:countBy="1" w:restart="continuous"/>
          <w:cols w:space="708"/>
          <w:docGrid w:linePitch="360"/>
        </w:sectPr>
      </w:pPr>
    </w:p>
    <w:p w14:paraId="7E7FCC7A" w14:textId="0933ABA9" w:rsidR="002D75F8" w:rsidRDefault="002D75F8" w:rsidP="00B3244F">
      <w:pPr>
        <w:pStyle w:val="Heading1"/>
      </w:pPr>
      <w:r w:rsidRPr="00104812">
        <w:t>References</w:t>
      </w:r>
    </w:p>
    <w:p w14:paraId="4BDFB538" w14:textId="77777777" w:rsidR="009805C1" w:rsidRPr="009805C1" w:rsidRDefault="006B4192" w:rsidP="009805C1">
      <w:pPr>
        <w:pStyle w:val="EndNoteBibliography"/>
        <w:spacing w:after="0"/>
        <w:rPr>
          <w:noProof/>
        </w:rPr>
      </w:pPr>
      <w:r>
        <w:rPr>
          <w:rFonts w:ascii="Times New Roman" w:hAnsi="Times New Roman"/>
        </w:rPr>
        <w:fldChar w:fldCharType="begin"/>
      </w:r>
      <w:r>
        <w:instrText xml:space="preserve"> ADDIN EN.REFLIST </w:instrText>
      </w:r>
      <w:r>
        <w:rPr>
          <w:rFonts w:ascii="Times New Roman" w:hAnsi="Times New Roman"/>
        </w:rPr>
        <w:fldChar w:fldCharType="separate"/>
      </w:r>
      <w:r w:rsidR="009805C1" w:rsidRPr="009805C1">
        <w:rPr>
          <w:noProof/>
        </w:rPr>
        <w:t>1.</w:t>
      </w:r>
      <w:r w:rsidR="009805C1" w:rsidRPr="009805C1">
        <w:rPr>
          <w:noProof/>
        </w:rPr>
        <w:tab/>
        <w:t>Visscher PM, Brown MA, McCarthy MI, Yang J. Five years of GWAS discovery. Am J Hum Genet. 2012 Jan 13;90(1):7-24.</w:t>
      </w:r>
    </w:p>
    <w:p w14:paraId="5E3A2BC6" w14:textId="77777777" w:rsidR="009805C1" w:rsidRPr="009805C1" w:rsidRDefault="009805C1" w:rsidP="009805C1">
      <w:pPr>
        <w:pStyle w:val="EndNoteBibliography"/>
        <w:spacing w:after="0"/>
        <w:rPr>
          <w:noProof/>
        </w:rPr>
      </w:pPr>
      <w:r w:rsidRPr="009805C1">
        <w:rPr>
          <w:noProof/>
        </w:rPr>
        <w:t>2.</w:t>
      </w:r>
      <w:r w:rsidRPr="009805C1">
        <w:rPr>
          <w:noProof/>
        </w:rPr>
        <w:tab/>
        <w:t>Loci associated with ischaemic stroke and its subtypes (SiGN): a genome-wide association study. Lancet Neurol. 2015 Dec 18.</w:t>
      </w:r>
    </w:p>
    <w:p w14:paraId="24684917" w14:textId="77777777" w:rsidR="009805C1" w:rsidRPr="009805C1" w:rsidRDefault="009805C1" w:rsidP="009805C1">
      <w:pPr>
        <w:pStyle w:val="EndNoteBibliography"/>
        <w:spacing w:after="0"/>
        <w:rPr>
          <w:noProof/>
        </w:rPr>
      </w:pPr>
      <w:r w:rsidRPr="009805C1">
        <w:rPr>
          <w:noProof/>
        </w:rPr>
        <w:t>3.</w:t>
      </w:r>
      <w:r w:rsidRPr="009805C1">
        <w:rPr>
          <w:noProof/>
        </w:rPr>
        <w:tab/>
        <w:t>Traylor M, Farrall M, Holliday EG, et al. Genetic risk factors for ischaemic stroke and its subtypes (the METASTROKE collaboration): a meta-analysis of genome-wide association studies. Lancet Neurol. 2012 Nov;11(11):951-62.</w:t>
      </w:r>
    </w:p>
    <w:p w14:paraId="45CA4527" w14:textId="77777777" w:rsidR="009805C1" w:rsidRPr="009805C1" w:rsidRDefault="009805C1" w:rsidP="009805C1">
      <w:pPr>
        <w:pStyle w:val="EndNoteBibliography"/>
        <w:spacing w:after="0"/>
        <w:rPr>
          <w:noProof/>
        </w:rPr>
      </w:pPr>
      <w:r w:rsidRPr="009805C1">
        <w:rPr>
          <w:noProof/>
        </w:rPr>
        <w:t>4.</w:t>
      </w:r>
      <w:r w:rsidRPr="009805C1">
        <w:rPr>
          <w:noProof/>
        </w:rPr>
        <w:tab/>
        <w:t>Bellenguez C, Bevan S, Gschwendtner A, et al. Genome-wide association study identifies a variant in HDAC9 associated with large vessel ischemic stroke. Nat Genet. 2012 Mar;44(3):328-33.</w:t>
      </w:r>
    </w:p>
    <w:p w14:paraId="46D024A3" w14:textId="77777777" w:rsidR="009805C1" w:rsidRPr="009805C1" w:rsidRDefault="009805C1" w:rsidP="009805C1">
      <w:pPr>
        <w:pStyle w:val="EndNoteBibliography"/>
        <w:spacing w:after="0"/>
        <w:rPr>
          <w:noProof/>
        </w:rPr>
      </w:pPr>
      <w:r w:rsidRPr="009805C1">
        <w:rPr>
          <w:noProof/>
        </w:rPr>
        <w:t>5.</w:t>
      </w:r>
      <w:r w:rsidRPr="009805C1">
        <w:rPr>
          <w:noProof/>
        </w:rPr>
        <w:tab/>
        <w:t>Tan RY, Markus HS. Monogenic causes of stroke: now and the future. J Neurol. 2015 Dec;262(12):2601-16.</w:t>
      </w:r>
    </w:p>
    <w:p w14:paraId="1EAB6AB4" w14:textId="77777777" w:rsidR="009805C1" w:rsidRPr="009805C1" w:rsidRDefault="009805C1" w:rsidP="009805C1">
      <w:pPr>
        <w:pStyle w:val="EndNoteBibliography"/>
        <w:spacing w:after="0"/>
        <w:rPr>
          <w:noProof/>
        </w:rPr>
      </w:pPr>
      <w:r w:rsidRPr="009805C1">
        <w:rPr>
          <w:noProof/>
        </w:rPr>
        <w:t>6.</w:t>
      </w:r>
      <w:r w:rsidRPr="009805C1">
        <w:rPr>
          <w:noProof/>
        </w:rPr>
        <w:tab/>
        <w:t>Jerrard-Dunne P, Cloud G, Hassan A, Markus HS. Evaluating the genetic component of ischemic stroke subtypes: a family history study. Stroke. 2003 Jun;34(6):1364-9.</w:t>
      </w:r>
    </w:p>
    <w:p w14:paraId="7EED11C9" w14:textId="77777777" w:rsidR="009805C1" w:rsidRPr="009805C1" w:rsidRDefault="009805C1" w:rsidP="009805C1">
      <w:pPr>
        <w:pStyle w:val="EndNoteBibliography"/>
        <w:spacing w:after="0"/>
        <w:rPr>
          <w:noProof/>
        </w:rPr>
      </w:pPr>
      <w:r w:rsidRPr="009805C1">
        <w:rPr>
          <w:noProof/>
        </w:rPr>
        <w:t>7.</w:t>
      </w:r>
      <w:r w:rsidRPr="009805C1">
        <w:rPr>
          <w:noProof/>
        </w:rPr>
        <w:tab/>
        <w:t>Turner ST, Jack CR, Fornage M, Mosley TH, Boerwinkle E, de Andrade M. Heritability of leukoaraiosis in hypertensive sibships. Hypertension. 2004 Feb;43(2):483-7.</w:t>
      </w:r>
    </w:p>
    <w:p w14:paraId="1C305A80" w14:textId="77777777" w:rsidR="009805C1" w:rsidRPr="009805C1" w:rsidRDefault="009805C1" w:rsidP="009805C1">
      <w:pPr>
        <w:pStyle w:val="EndNoteBibliography"/>
        <w:spacing w:after="0"/>
        <w:rPr>
          <w:noProof/>
        </w:rPr>
      </w:pPr>
      <w:r w:rsidRPr="009805C1">
        <w:rPr>
          <w:noProof/>
        </w:rPr>
        <w:t>8.</w:t>
      </w:r>
      <w:r w:rsidRPr="009805C1">
        <w:rPr>
          <w:noProof/>
        </w:rPr>
        <w:tab/>
        <w:t>Wardlaw JM, Smith EE, Biessels GJ, et al. Neuroimaging standards for research into small vessel disease and its contribution to ageing and neurodegeneration. Lancet Neurol. 2013 Aug;12(8):822-38.</w:t>
      </w:r>
    </w:p>
    <w:p w14:paraId="2EF9C870" w14:textId="77777777" w:rsidR="009805C1" w:rsidRPr="009805C1" w:rsidRDefault="009805C1" w:rsidP="009805C1">
      <w:pPr>
        <w:pStyle w:val="EndNoteBibliography"/>
        <w:spacing w:after="0"/>
        <w:rPr>
          <w:noProof/>
        </w:rPr>
      </w:pPr>
      <w:r w:rsidRPr="009805C1">
        <w:rPr>
          <w:noProof/>
        </w:rPr>
        <w:t>9.</w:t>
      </w:r>
      <w:r w:rsidRPr="009805C1">
        <w:rPr>
          <w:noProof/>
        </w:rPr>
        <w:tab/>
        <w:t>Escott-Price V, Nalls MA, Morris HR, et al. Polygenic risk of Parkinson disease is correlated with disease age at onset. Ann Neurol. 2015 Apr;77(4):582-91.</w:t>
      </w:r>
    </w:p>
    <w:p w14:paraId="5E20C53C" w14:textId="77777777" w:rsidR="009805C1" w:rsidRPr="009805C1" w:rsidRDefault="009805C1" w:rsidP="009805C1">
      <w:pPr>
        <w:pStyle w:val="EndNoteBibliography"/>
        <w:spacing w:after="0"/>
        <w:rPr>
          <w:noProof/>
        </w:rPr>
      </w:pPr>
      <w:r w:rsidRPr="009805C1">
        <w:rPr>
          <w:noProof/>
        </w:rPr>
        <w:t>10.</w:t>
      </w:r>
      <w:r w:rsidRPr="009805C1">
        <w:rPr>
          <w:noProof/>
        </w:rPr>
        <w:tab/>
        <w:t>Sleegers K, Bettens K, De Roeck A, et al. A 22-single nucleotide polymorphism Alzheimer risk score correlates with family history, onset age, and cerebrospinal fluid Abeta. Alzheimer's &amp; dementia : the journal of the Alzheimer's Association. 2015 Jun 15.</w:t>
      </w:r>
    </w:p>
    <w:p w14:paraId="4E2075B1" w14:textId="77777777" w:rsidR="009805C1" w:rsidRPr="009805C1" w:rsidRDefault="009805C1" w:rsidP="009805C1">
      <w:pPr>
        <w:pStyle w:val="EndNoteBibliography"/>
        <w:spacing w:after="0"/>
        <w:rPr>
          <w:noProof/>
        </w:rPr>
      </w:pPr>
      <w:r w:rsidRPr="009805C1">
        <w:rPr>
          <w:noProof/>
        </w:rPr>
        <w:t>11.</w:t>
      </w:r>
      <w:r w:rsidRPr="009805C1">
        <w:rPr>
          <w:noProof/>
        </w:rPr>
        <w:tab/>
        <w:t>Traylor M, Makela KM, Kilarski LL, et al. A novel MMP12 locus is associated with large artery atherosclerotic stroke using a genome-wide age-at-onset informed approach. PLoS Genet. 2014 Jul;10(7):e1004469.</w:t>
      </w:r>
    </w:p>
    <w:p w14:paraId="19454A3C" w14:textId="77777777" w:rsidR="009805C1" w:rsidRPr="009805C1" w:rsidRDefault="009805C1" w:rsidP="009805C1">
      <w:pPr>
        <w:pStyle w:val="EndNoteBibliography"/>
        <w:spacing w:after="0"/>
        <w:rPr>
          <w:noProof/>
        </w:rPr>
      </w:pPr>
      <w:r w:rsidRPr="009805C1">
        <w:rPr>
          <w:noProof/>
        </w:rPr>
        <w:t>12.</w:t>
      </w:r>
      <w:r w:rsidRPr="009805C1">
        <w:rPr>
          <w:noProof/>
        </w:rPr>
        <w:tab/>
        <w:t>Malik R, Traylor M, Pulit SL, et al. Low-frequency and common genetic variation in ischemic stroke: The METASTROKE collaboration. Neurology. 2016 Mar 2.</w:t>
      </w:r>
    </w:p>
    <w:p w14:paraId="5F2257C8" w14:textId="77777777" w:rsidR="009805C1" w:rsidRPr="009805C1" w:rsidRDefault="009805C1" w:rsidP="009805C1">
      <w:pPr>
        <w:pStyle w:val="EndNoteBibliography"/>
        <w:spacing w:after="0"/>
        <w:rPr>
          <w:noProof/>
        </w:rPr>
      </w:pPr>
      <w:r w:rsidRPr="009805C1">
        <w:rPr>
          <w:noProof/>
        </w:rPr>
        <w:t>13.</w:t>
      </w:r>
      <w:r w:rsidRPr="009805C1">
        <w:rPr>
          <w:noProof/>
        </w:rPr>
        <w:tab/>
        <w:t>Traylor M, Bevan S, Baron JC, Hassan A, Lewis CM, Markus HS. Genetic Architecture of Lacunar Stroke. Stroke. 2015 Sep;46(9):2407-12.</w:t>
      </w:r>
    </w:p>
    <w:p w14:paraId="106FC50D" w14:textId="77777777" w:rsidR="009805C1" w:rsidRPr="009805C1" w:rsidRDefault="009805C1" w:rsidP="009805C1">
      <w:pPr>
        <w:pStyle w:val="EndNoteBibliography"/>
        <w:spacing w:after="0"/>
        <w:rPr>
          <w:noProof/>
        </w:rPr>
      </w:pPr>
      <w:r w:rsidRPr="009805C1">
        <w:rPr>
          <w:noProof/>
        </w:rPr>
        <w:t>14.</w:t>
      </w:r>
      <w:r w:rsidRPr="009805C1">
        <w:rPr>
          <w:noProof/>
        </w:rPr>
        <w:tab/>
        <w:t>Adams HP, Jr., Bendixen BH, Kappelle LJ, et al. Classification of subtype of acute ischemic stroke. Definitions for use in a multicenter clinical trial. TOAST. Trial of Org 10172 in Acute Stroke Treatment. Stroke. 1993 Jan;24(1):35-41.</w:t>
      </w:r>
    </w:p>
    <w:p w14:paraId="62A41425" w14:textId="77777777" w:rsidR="009805C1" w:rsidRPr="009805C1" w:rsidRDefault="009805C1" w:rsidP="009805C1">
      <w:pPr>
        <w:pStyle w:val="EndNoteBibliography"/>
        <w:spacing w:after="0"/>
        <w:rPr>
          <w:noProof/>
        </w:rPr>
      </w:pPr>
      <w:r w:rsidRPr="009805C1">
        <w:rPr>
          <w:noProof/>
        </w:rPr>
        <w:t>15.</w:t>
      </w:r>
      <w:r w:rsidRPr="009805C1">
        <w:rPr>
          <w:noProof/>
        </w:rPr>
        <w:tab/>
        <w:t>Howie B, Fuchsberger C, Stephens M, Marchini J, Abecasis GR. Fast and accurate genotype imputation in genome-wide association studies through pre-phasing. Nat Genet. 2012 Aug;44(8):955-9.</w:t>
      </w:r>
    </w:p>
    <w:p w14:paraId="48A49F78" w14:textId="77777777" w:rsidR="009805C1" w:rsidRPr="009805C1" w:rsidRDefault="009805C1" w:rsidP="009805C1">
      <w:pPr>
        <w:pStyle w:val="EndNoteBibliography"/>
        <w:spacing w:after="0"/>
        <w:rPr>
          <w:noProof/>
        </w:rPr>
      </w:pPr>
      <w:r w:rsidRPr="009805C1">
        <w:rPr>
          <w:noProof/>
        </w:rPr>
        <w:t>16.</w:t>
      </w:r>
      <w:r w:rsidRPr="009805C1">
        <w:rPr>
          <w:noProof/>
        </w:rPr>
        <w:tab/>
        <w:t>Zaitlen N, Lindstrom S, Pasaniuc B, et al. Informed conditioning on clinical covariates increases power in case-control association studies. PLoS Genet. 2012;8(11):e1003032.</w:t>
      </w:r>
    </w:p>
    <w:p w14:paraId="3AE93F23" w14:textId="77777777" w:rsidR="009805C1" w:rsidRPr="009805C1" w:rsidRDefault="009805C1" w:rsidP="009805C1">
      <w:pPr>
        <w:pStyle w:val="EndNoteBibliography"/>
        <w:spacing w:after="0"/>
        <w:rPr>
          <w:noProof/>
        </w:rPr>
      </w:pPr>
      <w:r w:rsidRPr="009805C1">
        <w:rPr>
          <w:noProof/>
        </w:rPr>
        <w:t>17.</w:t>
      </w:r>
      <w:r w:rsidRPr="009805C1">
        <w:rPr>
          <w:noProof/>
        </w:rPr>
        <w:tab/>
        <w:t>Williams AL, Jacobs SB, Moreno-Macias H, et al. Sequence variants in SLC16A11 are a common risk factor for type 2 diabetes in Mexico. Nature. 2014 Feb 6;506(7486):97-101.</w:t>
      </w:r>
    </w:p>
    <w:p w14:paraId="387BBB7D" w14:textId="77777777" w:rsidR="009805C1" w:rsidRPr="009805C1" w:rsidRDefault="009805C1" w:rsidP="009805C1">
      <w:pPr>
        <w:pStyle w:val="EndNoteBibliography"/>
        <w:spacing w:after="0"/>
        <w:rPr>
          <w:noProof/>
        </w:rPr>
      </w:pPr>
      <w:r w:rsidRPr="009805C1">
        <w:rPr>
          <w:noProof/>
        </w:rPr>
        <w:t>18.</w:t>
      </w:r>
      <w:r w:rsidRPr="009805C1">
        <w:rPr>
          <w:noProof/>
        </w:rPr>
        <w:tab/>
        <w:t>Seshadri S, Wolf PA. Lifetime risk of stroke and dementia: current concepts, and estimates from the Framingham Study. Lancet Neurol. 2007 Dec;6(12):1106-14.</w:t>
      </w:r>
    </w:p>
    <w:p w14:paraId="1E417CC8" w14:textId="77777777" w:rsidR="009805C1" w:rsidRPr="009805C1" w:rsidRDefault="009805C1" w:rsidP="009805C1">
      <w:pPr>
        <w:pStyle w:val="EndNoteBibliography"/>
        <w:spacing w:after="0"/>
        <w:rPr>
          <w:noProof/>
        </w:rPr>
      </w:pPr>
      <w:r w:rsidRPr="009805C1">
        <w:rPr>
          <w:noProof/>
        </w:rPr>
        <w:t>19.</w:t>
      </w:r>
      <w:r w:rsidRPr="009805C1">
        <w:rPr>
          <w:noProof/>
        </w:rPr>
        <w:tab/>
        <w:t>Lovett JK, Coull AJ, Rothwell PM. Early risk of recurrence by subtype of ischemic stroke in population-based incidence studies. Neurology. 2004 Feb 24;62(4):569-73.</w:t>
      </w:r>
    </w:p>
    <w:p w14:paraId="70B13840" w14:textId="77777777" w:rsidR="009805C1" w:rsidRPr="009805C1" w:rsidRDefault="009805C1" w:rsidP="009805C1">
      <w:pPr>
        <w:pStyle w:val="EndNoteBibliography"/>
        <w:spacing w:after="0"/>
        <w:rPr>
          <w:noProof/>
        </w:rPr>
      </w:pPr>
      <w:r w:rsidRPr="009805C1">
        <w:rPr>
          <w:noProof/>
        </w:rPr>
        <w:t>20.</w:t>
      </w:r>
      <w:r w:rsidRPr="009805C1">
        <w:rPr>
          <w:noProof/>
        </w:rPr>
        <w:tab/>
        <w:t>Price AL, Patterson NJ, Plenge RM, Weinblatt ME, Shadick NA, Reich D. Principal components analysis corrects for stratification in genome-wide association studies. Nat Genet. 2006 Aug;38(8):904-9.</w:t>
      </w:r>
    </w:p>
    <w:p w14:paraId="7D4C0CA3" w14:textId="77777777" w:rsidR="009805C1" w:rsidRPr="009805C1" w:rsidRDefault="009805C1" w:rsidP="009805C1">
      <w:pPr>
        <w:pStyle w:val="EndNoteBibliography"/>
        <w:spacing w:after="0"/>
        <w:rPr>
          <w:noProof/>
        </w:rPr>
      </w:pPr>
      <w:r w:rsidRPr="009805C1">
        <w:rPr>
          <w:noProof/>
        </w:rPr>
        <w:t>21.</w:t>
      </w:r>
      <w:r w:rsidRPr="009805C1">
        <w:rPr>
          <w:noProof/>
        </w:rPr>
        <w:tab/>
      </w:r>
      <w:r w:rsidRPr="009805C1">
        <w:rPr>
          <w:noProof/>
          <w:sz w:val="24"/>
        </w:rPr>
        <w:t>Devlin B</w:t>
      </w:r>
      <w:r w:rsidRPr="009805C1">
        <w:rPr>
          <w:noProof/>
        </w:rPr>
        <w:t xml:space="preserve">, </w:t>
      </w:r>
      <w:r w:rsidRPr="009805C1">
        <w:rPr>
          <w:noProof/>
          <w:sz w:val="24"/>
        </w:rPr>
        <w:t>Roeder K</w:t>
      </w:r>
      <w:r w:rsidRPr="009805C1">
        <w:rPr>
          <w:noProof/>
        </w:rPr>
        <w:t xml:space="preserve">. </w:t>
      </w:r>
      <w:r w:rsidRPr="009805C1">
        <w:rPr>
          <w:noProof/>
          <w:sz w:val="24"/>
        </w:rPr>
        <w:t>Genomic control for association studies</w:t>
      </w:r>
      <w:r w:rsidRPr="009805C1">
        <w:rPr>
          <w:noProof/>
        </w:rPr>
        <w:t xml:space="preserve">. Biometrics. </w:t>
      </w:r>
      <w:r w:rsidRPr="009805C1">
        <w:rPr>
          <w:noProof/>
          <w:sz w:val="24"/>
        </w:rPr>
        <w:t>1999</w:t>
      </w:r>
      <w:r w:rsidRPr="009805C1">
        <w:rPr>
          <w:noProof/>
        </w:rPr>
        <w:t xml:space="preserve"> </w:t>
      </w:r>
      <w:r w:rsidRPr="009805C1">
        <w:rPr>
          <w:noProof/>
          <w:sz w:val="24"/>
        </w:rPr>
        <w:t>Dec</w:t>
      </w:r>
      <w:r w:rsidRPr="009805C1">
        <w:rPr>
          <w:noProof/>
        </w:rPr>
        <w:t>;</w:t>
      </w:r>
      <w:r w:rsidRPr="009805C1">
        <w:rPr>
          <w:noProof/>
          <w:sz w:val="24"/>
        </w:rPr>
        <w:t>55</w:t>
      </w:r>
      <w:r w:rsidRPr="009805C1">
        <w:rPr>
          <w:noProof/>
        </w:rPr>
        <w:t>(</w:t>
      </w:r>
      <w:r w:rsidRPr="009805C1">
        <w:rPr>
          <w:noProof/>
          <w:sz w:val="24"/>
        </w:rPr>
        <w:t>4</w:t>
      </w:r>
      <w:r w:rsidRPr="009805C1">
        <w:rPr>
          <w:noProof/>
        </w:rPr>
        <w:t>):</w:t>
      </w:r>
      <w:r w:rsidRPr="009805C1">
        <w:rPr>
          <w:noProof/>
          <w:sz w:val="24"/>
        </w:rPr>
        <w:t>997-1004</w:t>
      </w:r>
      <w:r w:rsidRPr="009805C1">
        <w:rPr>
          <w:noProof/>
        </w:rPr>
        <w:t>.</w:t>
      </w:r>
    </w:p>
    <w:p w14:paraId="00551589" w14:textId="77777777" w:rsidR="009805C1" w:rsidRPr="009805C1" w:rsidRDefault="009805C1" w:rsidP="009805C1">
      <w:pPr>
        <w:pStyle w:val="EndNoteBibliography"/>
        <w:spacing w:after="0"/>
        <w:rPr>
          <w:noProof/>
        </w:rPr>
      </w:pPr>
      <w:r w:rsidRPr="009805C1">
        <w:rPr>
          <w:noProof/>
        </w:rPr>
        <w:t>22.</w:t>
      </w:r>
      <w:r w:rsidRPr="009805C1">
        <w:rPr>
          <w:noProof/>
        </w:rPr>
        <w:tab/>
        <w:t>Willer CJ, Li Y, Abecasis GR. METAL: fast and efficient meta-analysis of genomewide association scans. Bioinformatics. 2010 Sep 1;26(17):2190-1.</w:t>
      </w:r>
    </w:p>
    <w:p w14:paraId="4C4DC96C" w14:textId="77777777" w:rsidR="009805C1" w:rsidRPr="009805C1" w:rsidRDefault="009805C1" w:rsidP="009805C1">
      <w:pPr>
        <w:pStyle w:val="EndNoteBibliography"/>
        <w:spacing w:after="0"/>
        <w:rPr>
          <w:noProof/>
        </w:rPr>
      </w:pPr>
      <w:r w:rsidRPr="009805C1">
        <w:rPr>
          <w:noProof/>
        </w:rPr>
        <w:t>23.</w:t>
      </w:r>
      <w:r w:rsidRPr="009805C1">
        <w:rPr>
          <w:noProof/>
        </w:rPr>
        <w:tab/>
        <w:t>Markus HS, Khan U, Birns J, et al. Differences in stroke subtypes between black and white patients with stroke: the South London Ethnicity and Stroke Study. Circulation. 2007 Nov 6;116(19):2157-64.</w:t>
      </w:r>
    </w:p>
    <w:p w14:paraId="6F514F45" w14:textId="77777777" w:rsidR="009805C1" w:rsidRPr="009805C1" w:rsidRDefault="009805C1" w:rsidP="009805C1">
      <w:pPr>
        <w:pStyle w:val="EndNoteBibliography"/>
        <w:spacing w:after="0"/>
        <w:rPr>
          <w:noProof/>
        </w:rPr>
      </w:pPr>
      <w:r w:rsidRPr="009805C1">
        <w:rPr>
          <w:noProof/>
        </w:rPr>
        <w:t>24.</w:t>
      </w:r>
      <w:r w:rsidRPr="009805C1">
        <w:rPr>
          <w:noProof/>
        </w:rPr>
        <w:tab/>
        <w:t>Traylor M, Zhang C, Adib-Samii P, et al. Genome-wide Meta-analysis of Cerebral White Matter Hyperintensities in Patients with Stroke Neurology (in press).</w:t>
      </w:r>
    </w:p>
    <w:p w14:paraId="379A4113" w14:textId="77777777" w:rsidR="009805C1" w:rsidRPr="009805C1" w:rsidRDefault="009805C1" w:rsidP="009805C1">
      <w:pPr>
        <w:pStyle w:val="EndNoteBibliography"/>
        <w:spacing w:after="0"/>
        <w:rPr>
          <w:noProof/>
        </w:rPr>
      </w:pPr>
      <w:r w:rsidRPr="009805C1">
        <w:rPr>
          <w:noProof/>
        </w:rPr>
        <w:t>25.</w:t>
      </w:r>
      <w:r w:rsidRPr="009805C1">
        <w:rPr>
          <w:noProof/>
        </w:rPr>
        <w:tab/>
        <w:t>Woo D, Falcone GJ, Devan WJ, et al. Meta-Analysis of Genome-Wide Association Studies Identifies 1q22 as a Susceptibility Locus for Intracerebral Hemorrhage. Am J Hum Genet. 2014 Mar 18;94(4):511-21.</w:t>
      </w:r>
    </w:p>
    <w:p w14:paraId="4E43339B" w14:textId="77777777" w:rsidR="009805C1" w:rsidRPr="009805C1" w:rsidRDefault="009805C1" w:rsidP="009805C1">
      <w:pPr>
        <w:pStyle w:val="EndNoteBibliography"/>
        <w:spacing w:after="0"/>
        <w:rPr>
          <w:noProof/>
        </w:rPr>
      </w:pPr>
      <w:r w:rsidRPr="009805C1">
        <w:rPr>
          <w:noProof/>
        </w:rPr>
        <w:t>26.</w:t>
      </w:r>
      <w:r w:rsidRPr="009805C1">
        <w:rPr>
          <w:noProof/>
        </w:rPr>
        <w:tab/>
        <w:t>Ward LD, Kellis M. HaploReg: a resource for exploring chromatin states, conservation, and regulatory motif alterations within sets of genetically linked variants. Nucleic Acids Res. 2012 Jan;40(Database issue):D930-4.</w:t>
      </w:r>
    </w:p>
    <w:p w14:paraId="045B799A" w14:textId="77777777" w:rsidR="009805C1" w:rsidRPr="009805C1" w:rsidRDefault="009805C1" w:rsidP="009805C1">
      <w:pPr>
        <w:pStyle w:val="EndNoteBibliography"/>
        <w:spacing w:after="0"/>
        <w:rPr>
          <w:noProof/>
        </w:rPr>
      </w:pPr>
      <w:r w:rsidRPr="009805C1">
        <w:rPr>
          <w:noProof/>
        </w:rPr>
        <w:t>27.</w:t>
      </w:r>
      <w:r w:rsidRPr="009805C1">
        <w:rPr>
          <w:noProof/>
        </w:rPr>
        <w:tab/>
        <w:t>Human genomics. The Genotype-Tissue Expression (GTEx) pilot analysis: multitissue gene regulation in humans. Science. 2015 May 8;348(6235):648-60.</w:t>
      </w:r>
    </w:p>
    <w:p w14:paraId="0C75066E" w14:textId="77777777" w:rsidR="009805C1" w:rsidRPr="009805C1" w:rsidRDefault="009805C1" w:rsidP="009805C1">
      <w:pPr>
        <w:pStyle w:val="EndNoteBibliography"/>
        <w:spacing w:after="0"/>
        <w:rPr>
          <w:noProof/>
        </w:rPr>
      </w:pPr>
      <w:r w:rsidRPr="009805C1">
        <w:rPr>
          <w:noProof/>
        </w:rPr>
        <w:t>28.</w:t>
      </w:r>
      <w:r w:rsidRPr="009805C1">
        <w:rPr>
          <w:noProof/>
        </w:rPr>
        <w:tab/>
        <w:t>Giambartolomei C, Vukcevic D, Schadt EE, et al. Bayesian test for colocalisation between pairs of genetic association studies using summary statistics. PLoS Genet. 2014 May;10(5):e1004383.</w:t>
      </w:r>
    </w:p>
    <w:p w14:paraId="7365A7CF" w14:textId="77777777" w:rsidR="009805C1" w:rsidRPr="009805C1" w:rsidRDefault="009805C1" w:rsidP="009805C1">
      <w:pPr>
        <w:pStyle w:val="EndNoteBibliography"/>
        <w:spacing w:after="0"/>
        <w:rPr>
          <w:noProof/>
        </w:rPr>
      </w:pPr>
      <w:r w:rsidRPr="009805C1">
        <w:rPr>
          <w:noProof/>
        </w:rPr>
        <w:t>29.</w:t>
      </w:r>
      <w:r w:rsidRPr="009805C1">
        <w:rPr>
          <w:noProof/>
        </w:rPr>
        <w:tab/>
        <w:t>Moayyeri A, Hammond CJ, Valdes AM, Spector TD. Cohort Profile: TwinsUK and healthy ageing twin study. Int J Epidemiol. 2013 Feb;42(1):76-85.</w:t>
      </w:r>
    </w:p>
    <w:p w14:paraId="398A84D1" w14:textId="77777777" w:rsidR="009805C1" w:rsidRPr="009805C1" w:rsidRDefault="009805C1" w:rsidP="009805C1">
      <w:pPr>
        <w:pStyle w:val="EndNoteBibliography"/>
        <w:spacing w:after="0"/>
        <w:rPr>
          <w:noProof/>
        </w:rPr>
      </w:pPr>
      <w:r w:rsidRPr="009805C1">
        <w:rPr>
          <w:noProof/>
        </w:rPr>
        <w:t>30.</w:t>
      </w:r>
      <w:r w:rsidRPr="009805C1">
        <w:rPr>
          <w:noProof/>
        </w:rPr>
        <w:tab/>
        <w:t>Abecasis GR, Auton A, Brooks LD, et al. An integrated map of genetic variation from 1,092 human genomes. Nature. 2012 Nov 1;491(7422):56-65.</w:t>
      </w:r>
    </w:p>
    <w:p w14:paraId="566DD70A" w14:textId="77777777" w:rsidR="009805C1" w:rsidRPr="009805C1" w:rsidRDefault="009805C1" w:rsidP="009805C1">
      <w:pPr>
        <w:pStyle w:val="EndNoteBibliography"/>
        <w:spacing w:after="0"/>
        <w:rPr>
          <w:noProof/>
        </w:rPr>
      </w:pPr>
      <w:r w:rsidRPr="009805C1">
        <w:rPr>
          <w:noProof/>
        </w:rPr>
        <w:t>31.</w:t>
      </w:r>
      <w:r w:rsidRPr="009805C1">
        <w:rPr>
          <w:noProof/>
        </w:rPr>
        <w:tab/>
        <w:t>Shi J, Marconett CN, Duan J, et al. Characterizing the genetic basis of methylome diversity in histologically normal human lung tissue. Nature communications. 2014;5:3365.</w:t>
      </w:r>
    </w:p>
    <w:p w14:paraId="6E6A0D48" w14:textId="77777777" w:rsidR="009805C1" w:rsidRPr="009805C1" w:rsidRDefault="009805C1" w:rsidP="009805C1">
      <w:pPr>
        <w:pStyle w:val="EndNoteBibliography"/>
        <w:spacing w:after="0"/>
        <w:rPr>
          <w:noProof/>
        </w:rPr>
      </w:pPr>
      <w:r w:rsidRPr="009805C1">
        <w:rPr>
          <w:noProof/>
        </w:rPr>
        <w:t>32.</w:t>
      </w:r>
      <w:r w:rsidRPr="009805C1">
        <w:rPr>
          <w:noProof/>
        </w:rPr>
        <w:tab/>
        <w:t>Hannon E, Spiers H, Viana J, et al. Methylation QTLs in the developing brain and their enrichment in schizophrenia risk loci. Nat Neurosci. 2016 Jan;19(1):48-54.</w:t>
      </w:r>
    </w:p>
    <w:p w14:paraId="228541F3" w14:textId="77777777" w:rsidR="009805C1" w:rsidRPr="009805C1" w:rsidRDefault="009805C1" w:rsidP="009805C1">
      <w:pPr>
        <w:pStyle w:val="EndNoteBibliography"/>
        <w:spacing w:after="0"/>
        <w:rPr>
          <w:noProof/>
        </w:rPr>
      </w:pPr>
      <w:r w:rsidRPr="009805C1">
        <w:rPr>
          <w:noProof/>
        </w:rPr>
        <w:t>33.</w:t>
      </w:r>
      <w:r w:rsidRPr="009805C1">
        <w:rPr>
          <w:noProof/>
        </w:rPr>
        <w:tab/>
        <w:t>Delaneau O, Zagury JF, Marchini J. Improved whole-chromosome phasing for disease and population genetic studies. Nature methods. 2013 Jan;10(1):5-6.</w:t>
      </w:r>
    </w:p>
    <w:p w14:paraId="45337E83" w14:textId="77777777" w:rsidR="009805C1" w:rsidRPr="009805C1" w:rsidRDefault="009805C1" w:rsidP="009805C1">
      <w:pPr>
        <w:pStyle w:val="EndNoteBibliography"/>
        <w:spacing w:after="0"/>
        <w:rPr>
          <w:noProof/>
        </w:rPr>
      </w:pPr>
      <w:r w:rsidRPr="009805C1">
        <w:rPr>
          <w:noProof/>
        </w:rPr>
        <w:t>34.</w:t>
      </w:r>
      <w:r w:rsidRPr="009805C1">
        <w:rPr>
          <w:noProof/>
        </w:rPr>
        <w:tab/>
        <w:t>Shabalin AA. Matrix eQTL: ultra fast eQTL analysis via large matrix operations. Bioinformatics. 2012 May 15;28(10):1353-8.</w:t>
      </w:r>
    </w:p>
    <w:p w14:paraId="11C65EBF" w14:textId="77777777" w:rsidR="009805C1" w:rsidRPr="009805C1" w:rsidRDefault="009805C1" w:rsidP="009805C1">
      <w:pPr>
        <w:pStyle w:val="EndNoteBibliography"/>
        <w:spacing w:after="0"/>
        <w:rPr>
          <w:noProof/>
        </w:rPr>
      </w:pPr>
      <w:r w:rsidRPr="009805C1">
        <w:rPr>
          <w:noProof/>
        </w:rPr>
        <w:t>35.</w:t>
      </w:r>
      <w:r w:rsidRPr="009805C1">
        <w:rPr>
          <w:noProof/>
        </w:rPr>
        <w:tab/>
        <w:t>Cheng YC, Stanne TM, Giese AK, et al. Genome-Wide Association Analysis of Young-Onset Stroke Identifies a Locus on Chromosome 10q25 Near HABP2. Stroke. 2016 Feb;47(2):307-16.</w:t>
      </w:r>
    </w:p>
    <w:p w14:paraId="4306ACD9" w14:textId="77777777" w:rsidR="009805C1" w:rsidRPr="009805C1" w:rsidRDefault="009805C1" w:rsidP="009805C1">
      <w:pPr>
        <w:pStyle w:val="EndNoteBibliography"/>
        <w:spacing w:after="0"/>
        <w:rPr>
          <w:noProof/>
        </w:rPr>
      </w:pPr>
      <w:r w:rsidRPr="009805C1">
        <w:rPr>
          <w:noProof/>
        </w:rPr>
        <w:t>36.</w:t>
      </w:r>
      <w:r w:rsidRPr="009805C1">
        <w:rPr>
          <w:noProof/>
        </w:rPr>
        <w:tab/>
        <w:t>de Bakker PI, Ferreira MA, Jia X, Neale BM, Raychaudhuri S, Voight BF. Practical aspects of imputation-driven meta-analysis of genome-wide association studies. Hum Mol Genet. 2008 Oct 15;17(R2):R122-8.</w:t>
      </w:r>
    </w:p>
    <w:p w14:paraId="19CB9345" w14:textId="77777777" w:rsidR="009805C1" w:rsidRPr="009805C1" w:rsidRDefault="009805C1" w:rsidP="009805C1">
      <w:pPr>
        <w:pStyle w:val="EndNoteBibliography"/>
        <w:spacing w:after="0"/>
        <w:rPr>
          <w:noProof/>
        </w:rPr>
      </w:pPr>
      <w:r w:rsidRPr="009805C1">
        <w:rPr>
          <w:noProof/>
        </w:rPr>
        <w:t>37.</w:t>
      </w:r>
      <w:r w:rsidRPr="009805C1">
        <w:rPr>
          <w:noProof/>
        </w:rPr>
        <w:tab/>
        <w:t>Dunham I, Kundaje A, Aldred SF, et al. An integrated encyclopedia of DNA elements in the human genome. Nature. 2012 Sep 6;489(7414):57-74.</w:t>
      </w:r>
    </w:p>
    <w:p w14:paraId="3BEE5B53" w14:textId="77777777" w:rsidR="009805C1" w:rsidRPr="009805C1" w:rsidRDefault="009805C1" w:rsidP="009805C1">
      <w:pPr>
        <w:pStyle w:val="EndNoteBibliography"/>
        <w:spacing w:after="0"/>
        <w:rPr>
          <w:noProof/>
        </w:rPr>
      </w:pPr>
      <w:r w:rsidRPr="009805C1">
        <w:rPr>
          <w:noProof/>
        </w:rPr>
        <w:t>38.</w:t>
      </w:r>
      <w:r w:rsidRPr="009805C1">
        <w:rPr>
          <w:noProof/>
        </w:rPr>
        <w:tab/>
        <w:t>Kundaje A, Meuleman W, Ernst J, et al. Integrative analysis of 111 reference human epigenomes. Nature. 2015 Feb 19;518(7539):317-30.</w:t>
      </w:r>
    </w:p>
    <w:p w14:paraId="396F03D0" w14:textId="77777777" w:rsidR="009805C1" w:rsidRPr="009805C1" w:rsidRDefault="009805C1" w:rsidP="009805C1">
      <w:pPr>
        <w:pStyle w:val="EndNoteBibliography"/>
        <w:spacing w:after="0"/>
        <w:rPr>
          <w:noProof/>
        </w:rPr>
      </w:pPr>
      <w:r w:rsidRPr="009805C1">
        <w:rPr>
          <w:noProof/>
        </w:rPr>
        <w:t>39.</w:t>
      </w:r>
      <w:r w:rsidRPr="009805C1">
        <w:rPr>
          <w:noProof/>
        </w:rPr>
        <w:tab/>
        <w:t>Westra HJ, Peters MJ, Esko T, et al. Systematic identification of trans eQTLs as putative drivers of known disease associations. Nat Genet. 2013 Oct;45(10):1238-43.</w:t>
      </w:r>
    </w:p>
    <w:p w14:paraId="4AE847BB" w14:textId="77777777" w:rsidR="009805C1" w:rsidRPr="009805C1" w:rsidRDefault="009805C1" w:rsidP="009805C1">
      <w:pPr>
        <w:pStyle w:val="EndNoteBibliography"/>
        <w:spacing w:after="0"/>
        <w:rPr>
          <w:noProof/>
        </w:rPr>
      </w:pPr>
      <w:r w:rsidRPr="009805C1">
        <w:rPr>
          <w:noProof/>
        </w:rPr>
        <w:t>40.</w:t>
      </w:r>
      <w:r w:rsidRPr="009805C1">
        <w:rPr>
          <w:noProof/>
        </w:rPr>
        <w:tab/>
        <w:t>Liu Y, Li X, Aryee MJ, et al. GeMes, clusters of DNA methylation under genetic control, can inform genetic and epigenetic analysis of disease. Am J Hum Genet. 2014 Apr 3;94(4):485-95.</w:t>
      </w:r>
    </w:p>
    <w:p w14:paraId="745DA1C6" w14:textId="0F191956" w:rsidR="009805C1" w:rsidRPr="009805C1" w:rsidRDefault="009805C1" w:rsidP="009805C1">
      <w:pPr>
        <w:pStyle w:val="EndNoteBibliography"/>
        <w:spacing w:after="0"/>
        <w:rPr>
          <w:noProof/>
        </w:rPr>
      </w:pPr>
      <w:r w:rsidRPr="009805C1">
        <w:rPr>
          <w:noProof/>
        </w:rPr>
        <w:t>41.</w:t>
      </w:r>
      <w:r w:rsidRPr="009805C1">
        <w:rPr>
          <w:noProof/>
        </w:rPr>
        <w:tab/>
        <w:t xml:space="preserve">Gormley P, Anttila V, Winsvold BS, et al. Meta-analysis of 375,000 individuals identifies 38 susceptibility loci for migraine. bioRxiv.doi: </w:t>
      </w:r>
      <w:hyperlink r:id="rId12" w:history="1">
        <w:r w:rsidRPr="009805C1">
          <w:rPr>
            <w:rStyle w:val="Hyperlink"/>
            <w:rFonts w:cstheme="minorBidi"/>
            <w:noProof/>
            <w:lang w:val="en-GB"/>
          </w:rPr>
          <w:t>http://dx.doi.org/10.1101/030288</w:t>
        </w:r>
      </w:hyperlink>
      <w:r w:rsidRPr="009805C1">
        <w:rPr>
          <w:noProof/>
        </w:rPr>
        <w:t>.</w:t>
      </w:r>
    </w:p>
    <w:p w14:paraId="4A7324B2" w14:textId="77777777" w:rsidR="009805C1" w:rsidRPr="009805C1" w:rsidRDefault="009805C1" w:rsidP="009805C1">
      <w:pPr>
        <w:pStyle w:val="EndNoteBibliography"/>
        <w:spacing w:after="0"/>
        <w:rPr>
          <w:noProof/>
        </w:rPr>
      </w:pPr>
      <w:r w:rsidRPr="009805C1">
        <w:rPr>
          <w:noProof/>
        </w:rPr>
        <w:t>42.</w:t>
      </w:r>
      <w:r w:rsidRPr="009805C1">
        <w:rPr>
          <w:noProof/>
        </w:rPr>
        <w:tab/>
        <w:t>French CR, Seshadri S, Destefano AL, et al. Mutation of FOXC1 and PITX2 induces cerebral small-vessel disease. J Clin Invest. 2014 Nov;124(11):4877-81.</w:t>
      </w:r>
    </w:p>
    <w:p w14:paraId="2901D109" w14:textId="77777777" w:rsidR="009805C1" w:rsidRPr="009805C1" w:rsidRDefault="009805C1" w:rsidP="009805C1">
      <w:pPr>
        <w:pStyle w:val="EndNoteBibliography"/>
        <w:spacing w:after="0"/>
        <w:rPr>
          <w:noProof/>
        </w:rPr>
      </w:pPr>
      <w:r w:rsidRPr="009805C1">
        <w:rPr>
          <w:noProof/>
        </w:rPr>
        <w:t>43.</w:t>
      </w:r>
      <w:r w:rsidRPr="009805C1">
        <w:rPr>
          <w:noProof/>
        </w:rPr>
        <w:tab/>
        <w:t>Lehmann OJ, Sowden JC, Carlsson P, Jordan T, Bhattacharya SS. Fox's in development and disease. Trends Genet. 2003 Jun;19(6):339-44.</w:t>
      </w:r>
    </w:p>
    <w:p w14:paraId="4ED0246A" w14:textId="77777777" w:rsidR="009805C1" w:rsidRPr="009805C1" w:rsidRDefault="009805C1" w:rsidP="009805C1">
      <w:pPr>
        <w:pStyle w:val="EndNoteBibliography"/>
        <w:spacing w:after="0"/>
        <w:rPr>
          <w:noProof/>
        </w:rPr>
      </w:pPr>
      <w:r w:rsidRPr="009805C1">
        <w:rPr>
          <w:noProof/>
        </w:rPr>
        <w:t>44.</w:t>
      </w:r>
      <w:r w:rsidRPr="009805C1">
        <w:rPr>
          <w:noProof/>
        </w:rPr>
        <w:tab/>
        <w:t>Identification of additional risk loci for stroke and small vessel disease: a meta-analysis of genome-wide association studies. Lancet Neurol. 2016 Apr 7.</w:t>
      </w:r>
    </w:p>
    <w:p w14:paraId="233E8ECF" w14:textId="77777777" w:rsidR="009805C1" w:rsidRPr="009805C1" w:rsidRDefault="009805C1" w:rsidP="009805C1">
      <w:pPr>
        <w:pStyle w:val="EndNoteBibliography"/>
        <w:spacing w:after="0"/>
        <w:rPr>
          <w:noProof/>
        </w:rPr>
      </w:pPr>
      <w:r w:rsidRPr="009805C1">
        <w:rPr>
          <w:noProof/>
        </w:rPr>
        <w:t>45.</w:t>
      </w:r>
      <w:r w:rsidRPr="009805C1">
        <w:rPr>
          <w:noProof/>
        </w:rPr>
        <w:tab/>
        <w:t>Bell JT, Pai AA, Pickrell JK, et al. DNA methylation patterns associate with genetic and gene expression variation in HapMap cell lines. Genome Biol. 2011;12(1):R10.</w:t>
      </w:r>
    </w:p>
    <w:p w14:paraId="4451D443" w14:textId="77777777" w:rsidR="009805C1" w:rsidRPr="009805C1" w:rsidRDefault="009805C1" w:rsidP="009805C1">
      <w:pPr>
        <w:pStyle w:val="EndNoteBibliography"/>
        <w:spacing w:after="0"/>
        <w:rPr>
          <w:noProof/>
        </w:rPr>
      </w:pPr>
      <w:r w:rsidRPr="009805C1">
        <w:rPr>
          <w:noProof/>
        </w:rPr>
        <w:t>46.</w:t>
      </w:r>
      <w:r w:rsidRPr="009805C1">
        <w:rPr>
          <w:noProof/>
        </w:rPr>
        <w:tab/>
        <w:t>Horvath S. DNA methylation age of human tissues and cell types. Genome Biol. 2013;14(10):R115.</w:t>
      </w:r>
    </w:p>
    <w:p w14:paraId="2CE6D3AD" w14:textId="77777777" w:rsidR="009805C1" w:rsidRPr="009805C1" w:rsidRDefault="009805C1" w:rsidP="009805C1">
      <w:pPr>
        <w:pStyle w:val="EndNoteBibliography"/>
        <w:spacing w:after="0"/>
        <w:rPr>
          <w:noProof/>
        </w:rPr>
      </w:pPr>
      <w:r w:rsidRPr="009805C1">
        <w:rPr>
          <w:noProof/>
        </w:rPr>
        <w:t>47.</w:t>
      </w:r>
      <w:r w:rsidRPr="009805C1">
        <w:rPr>
          <w:noProof/>
        </w:rPr>
        <w:tab/>
        <w:t>Banovich NE, Lan X, McVicker G, et al. Methylation QTLs are associated with coordinated changes in transcription factor binding, histone modifications, and gene expression levels. PLoS Genet. 2014 Sep;10(9):e1004663.</w:t>
      </w:r>
    </w:p>
    <w:p w14:paraId="044A5E73" w14:textId="77777777" w:rsidR="009805C1" w:rsidRPr="009805C1" w:rsidRDefault="009805C1" w:rsidP="009805C1">
      <w:pPr>
        <w:pStyle w:val="EndNoteBibliography"/>
        <w:spacing w:after="0"/>
        <w:rPr>
          <w:noProof/>
        </w:rPr>
      </w:pPr>
      <w:r w:rsidRPr="009805C1">
        <w:rPr>
          <w:noProof/>
        </w:rPr>
        <w:t>48.</w:t>
      </w:r>
      <w:r w:rsidRPr="009805C1">
        <w:rPr>
          <w:noProof/>
        </w:rPr>
        <w:tab/>
        <w:t>Kato N, Loh M, Takeuchi F, et al. Trans-ancestry genome-wide association study identifies 12 genetic loci influencing blood pressure and implicates a role for DNA methylation. Nat Genet. 2015 Nov;47(11):1282-93.</w:t>
      </w:r>
    </w:p>
    <w:p w14:paraId="4B771019" w14:textId="77777777" w:rsidR="009805C1" w:rsidRPr="009805C1" w:rsidRDefault="009805C1" w:rsidP="009805C1">
      <w:pPr>
        <w:pStyle w:val="EndNoteBibliography"/>
        <w:spacing w:after="0"/>
        <w:rPr>
          <w:noProof/>
        </w:rPr>
      </w:pPr>
      <w:r w:rsidRPr="009805C1">
        <w:rPr>
          <w:noProof/>
        </w:rPr>
        <w:t>49.</w:t>
      </w:r>
      <w:r w:rsidRPr="009805C1">
        <w:rPr>
          <w:noProof/>
        </w:rPr>
        <w:tab/>
        <w:t>Adib-Samii P, Devan W, Traylor M, et al. Genetic architecture of white matter hyperintensities differs in hypertensive and nonhypertensive ischemic stroke. Stroke. 2015 Feb;46(2):348-53.</w:t>
      </w:r>
    </w:p>
    <w:p w14:paraId="0AF9DAFF" w14:textId="77777777" w:rsidR="009805C1" w:rsidRPr="009805C1" w:rsidRDefault="009805C1" w:rsidP="009805C1">
      <w:pPr>
        <w:pStyle w:val="EndNoteBibliography"/>
        <w:spacing w:after="0"/>
        <w:rPr>
          <w:noProof/>
        </w:rPr>
      </w:pPr>
      <w:r w:rsidRPr="009805C1">
        <w:rPr>
          <w:noProof/>
        </w:rPr>
        <w:t>50.</w:t>
      </w:r>
      <w:r w:rsidRPr="009805C1">
        <w:rPr>
          <w:noProof/>
        </w:rPr>
        <w:tab/>
        <w:t>Teh AL, Pan H, Chen L, et al. The effect of genotype and in utero environment on interindividual variation in neonate DNA methylomes. Genome Res. 2014 Jul;24(7):1064-74.</w:t>
      </w:r>
    </w:p>
    <w:p w14:paraId="5A780BCD" w14:textId="77777777" w:rsidR="009805C1" w:rsidRPr="009805C1" w:rsidRDefault="009805C1" w:rsidP="009805C1">
      <w:pPr>
        <w:pStyle w:val="EndNoteBibliography"/>
        <w:rPr>
          <w:noProof/>
        </w:rPr>
      </w:pPr>
      <w:r w:rsidRPr="009805C1">
        <w:rPr>
          <w:noProof/>
        </w:rPr>
        <w:t>51.</w:t>
      </w:r>
      <w:r w:rsidRPr="009805C1">
        <w:rPr>
          <w:noProof/>
        </w:rPr>
        <w:tab/>
        <w:t>Ay H, Benner T, Arsava EM, et al. A computerized algorithm for etiologic classification of ischemic stroke: the Causative Classification of Stroke System. Stroke. 2007 Nov;38(11):2979-84.</w:t>
      </w:r>
    </w:p>
    <w:p w14:paraId="1CA43949" w14:textId="44145119" w:rsidR="00662152" w:rsidRPr="009E7553" w:rsidRDefault="006B4192" w:rsidP="00F945DE">
      <w:r>
        <w:fldChar w:fldCharType="end"/>
      </w:r>
    </w:p>
    <w:sectPr w:rsidR="00662152" w:rsidRPr="009E7553" w:rsidSect="00856570">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61179B" w14:textId="77777777" w:rsidR="00143F16" w:rsidRDefault="00143F16" w:rsidP="00652F66">
      <w:pPr>
        <w:spacing w:after="0" w:line="240" w:lineRule="auto"/>
      </w:pPr>
      <w:r>
        <w:separator/>
      </w:r>
    </w:p>
  </w:endnote>
  <w:endnote w:type="continuationSeparator" w:id="0">
    <w:p w14:paraId="586AC279" w14:textId="77777777" w:rsidR="00143F16" w:rsidRDefault="00143F16" w:rsidP="00652F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Gill Sans">
    <w:panose1 w:val="020B0502020104020203"/>
    <w:charset w:val="00"/>
    <w:family w:val="auto"/>
    <w:pitch w:val="variable"/>
    <w:sig w:usb0="80000267" w:usb1="00000000" w:usb2="00000000" w:usb3="00000000" w:csb0="000001F7" w:csb1="00000000"/>
  </w:font>
  <w:font w:name="Courier">
    <w:panose1 w:val="02000500000000000000"/>
    <w:charset w:val="00"/>
    <w:family w:val="auto"/>
    <w:pitch w:val="variable"/>
    <w:sig w:usb0="00000003" w:usb1="00000000" w:usb2="00000000" w:usb3="00000000" w:csb0="00000001" w:csb1="00000000"/>
  </w:font>
  <w:font w:name="Gill Sans Light">
    <w:panose1 w:val="020B0302020104020203"/>
    <w:charset w:val="00"/>
    <w:family w:val="auto"/>
    <w:pitch w:val="variable"/>
    <w:sig w:usb0="80000267" w:usb1="00000000" w:usb2="00000000" w:usb3="00000000" w:csb0="000001F7" w:csb1="00000000"/>
  </w:font>
  <w:font w:name="Helvetica Light">
    <w:panose1 w:val="020B0403020202020204"/>
    <w:charset w:val="00"/>
    <w:family w:val="auto"/>
    <w:pitch w:val="variable"/>
    <w:sig w:usb0="800000AF" w:usb1="4000204A"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Gill Sans MT">
    <w:panose1 w:val="020B0502020104020203"/>
    <w:charset w:val="00"/>
    <w:family w:val="auto"/>
    <w:pitch w:val="variable"/>
    <w:sig w:usb0="00000003" w:usb1="00000000" w:usb2="00000000" w:usb3="00000000" w:csb0="00000003"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394B7F" w14:textId="77777777" w:rsidR="00143F16" w:rsidRDefault="00143F16" w:rsidP="00252FF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8AC25F8" w14:textId="77777777" w:rsidR="00143F16" w:rsidRDefault="00143F16" w:rsidP="00652F6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CAFC24" w14:textId="77777777" w:rsidR="00143F16" w:rsidRDefault="00143F16" w:rsidP="00252FF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157B2">
      <w:rPr>
        <w:rStyle w:val="PageNumber"/>
        <w:noProof/>
      </w:rPr>
      <w:t>1</w:t>
    </w:r>
    <w:r>
      <w:rPr>
        <w:rStyle w:val="PageNumber"/>
      </w:rPr>
      <w:fldChar w:fldCharType="end"/>
    </w:r>
  </w:p>
  <w:p w14:paraId="287C11FE" w14:textId="77777777" w:rsidR="00143F16" w:rsidRDefault="00143F16" w:rsidP="00652F6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2EB146" w14:textId="77777777" w:rsidR="00143F16" w:rsidRDefault="00143F16" w:rsidP="00652F66">
      <w:pPr>
        <w:spacing w:after="0" w:line="240" w:lineRule="auto"/>
      </w:pPr>
      <w:r>
        <w:separator/>
      </w:r>
    </w:p>
  </w:footnote>
  <w:footnote w:type="continuationSeparator" w:id="0">
    <w:p w14:paraId="316DDCFC" w14:textId="77777777" w:rsidR="00143F16" w:rsidRDefault="00143F16" w:rsidP="00652F6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revisionView w:markup="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nals Neurology&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wdd0zdm5z90be5rrtv0z2h0ppewwdvz9r9&quot;&gt;My EndNote Library-Saved&lt;record-ids&gt;&lt;item&gt;67&lt;/item&gt;&lt;item&gt;68&lt;/item&gt;&lt;item&gt;80&lt;/item&gt;&lt;item&gt;105&lt;/item&gt;&lt;item&gt;116&lt;/item&gt;&lt;item&gt;122&lt;/item&gt;&lt;item&gt;123&lt;/item&gt;&lt;item&gt;125&lt;/item&gt;&lt;item&gt;134&lt;/item&gt;&lt;item&gt;143&lt;/item&gt;&lt;item&gt;148&lt;/item&gt;&lt;item&gt;157&lt;/item&gt;&lt;item&gt;164&lt;/item&gt;&lt;item&gt;208&lt;/item&gt;&lt;item&gt;254&lt;/item&gt;&lt;item&gt;258&lt;/item&gt;&lt;item&gt;308&lt;/item&gt;&lt;item&gt;479&lt;/item&gt;&lt;item&gt;487&lt;/item&gt;&lt;item&gt;498&lt;/item&gt;&lt;item&gt;551&lt;/item&gt;&lt;item&gt;559&lt;/item&gt;&lt;item&gt;596&lt;/item&gt;&lt;item&gt;632&lt;/item&gt;&lt;item&gt;640&lt;/item&gt;&lt;item&gt;643&lt;/item&gt;&lt;item&gt;651&lt;/item&gt;&lt;item&gt;655&lt;/item&gt;&lt;item&gt;656&lt;/item&gt;&lt;item&gt;661&lt;/item&gt;&lt;item&gt;662&lt;/item&gt;&lt;item&gt;663&lt;/item&gt;&lt;item&gt;664&lt;/item&gt;&lt;item&gt;667&lt;/item&gt;&lt;item&gt;668&lt;/item&gt;&lt;item&gt;669&lt;/item&gt;&lt;item&gt;671&lt;/item&gt;&lt;item&gt;673&lt;/item&gt;&lt;item&gt;675&lt;/item&gt;&lt;item&gt;676&lt;/item&gt;&lt;item&gt;677&lt;/item&gt;&lt;item&gt;678&lt;/item&gt;&lt;item&gt;679&lt;/item&gt;&lt;item&gt;680&lt;/item&gt;&lt;item&gt;684&lt;/item&gt;&lt;item&gt;685&lt;/item&gt;&lt;item&gt;704&lt;/item&gt;&lt;item&gt;705&lt;/item&gt;&lt;item&gt;708&lt;/item&gt;&lt;item&gt;709&lt;/item&gt;&lt;/record-ids&gt;&lt;/item&gt;&lt;/Libraries&gt;"/>
  </w:docVars>
  <w:rsids>
    <w:rsidRoot w:val="009E7553"/>
    <w:rsid w:val="0000014C"/>
    <w:rsid w:val="00000867"/>
    <w:rsid w:val="0000339F"/>
    <w:rsid w:val="00003B58"/>
    <w:rsid w:val="000044F5"/>
    <w:rsid w:val="00007768"/>
    <w:rsid w:val="000156AE"/>
    <w:rsid w:val="0002127D"/>
    <w:rsid w:val="0002201F"/>
    <w:rsid w:val="00025C4D"/>
    <w:rsid w:val="00026315"/>
    <w:rsid w:val="00035F87"/>
    <w:rsid w:val="00042103"/>
    <w:rsid w:val="00043CF5"/>
    <w:rsid w:val="00043EC2"/>
    <w:rsid w:val="00046F6B"/>
    <w:rsid w:val="000538C7"/>
    <w:rsid w:val="00054379"/>
    <w:rsid w:val="00055F4E"/>
    <w:rsid w:val="000574DD"/>
    <w:rsid w:val="00060F82"/>
    <w:rsid w:val="00074D43"/>
    <w:rsid w:val="00080F27"/>
    <w:rsid w:val="00082883"/>
    <w:rsid w:val="00082942"/>
    <w:rsid w:val="00083A06"/>
    <w:rsid w:val="00083B20"/>
    <w:rsid w:val="00083FCE"/>
    <w:rsid w:val="000940F8"/>
    <w:rsid w:val="0009431A"/>
    <w:rsid w:val="00095E2F"/>
    <w:rsid w:val="000969A2"/>
    <w:rsid w:val="000A0C60"/>
    <w:rsid w:val="000A328A"/>
    <w:rsid w:val="000B205A"/>
    <w:rsid w:val="000B4253"/>
    <w:rsid w:val="000B7BED"/>
    <w:rsid w:val="000C2D0B"/>
    <w:rsid w:val="000C333E"/>
    <w:rsid w:val="000C478C"/>
    <w:rsid w:val="000C644C"/>
    <w:rsid w:val="000D04D9"/>
    <w:rsid w:val="000D0D17"/>
    <w:rsid w:val="000D3E9D"/>
    <w:rsid w:val="000D59E4"/>
    <w:rsid w:val="000E64CE"/>
    <w:rsid w:val="000F27B9"/>
    <w:rsid w:val="000F492E"/>
    <w:rsid w:val="00104812"/>
    <w:rsid w:val="00104F30"/>
    <w:rsid w:val="00107CF0"/>
    <w:rsid w:val="00111DF9"/>
    <w:rsid w:val="00111F68"/>
    <w:rsid w:val="00115A09"/>
    <w:rsid w:val="00116EA8"/>
    <w:rsid w:val="0011758E"/>
    <w:rsid w:val="00124FE1"/>
    <w:rsid w:val="00135924"/>
    <w:rsid w:val="00136562"/>
    <w:rsid w:val="001373D9"/>
    <w:rsid w:val="001406B0"/>
    <w:rsid w:val="00140B3B"/>
    <w:rsid w:val="00140E03"/>
    <w:rsid w:val="0014355F"/>
    <w:rsid w:val="00143F16"/>
    <w:rsid w:val="00144D45"/>
    <w:rsid w:val="001463B0"/>
    <w:rsid w:val="00146DD7"/>
    <w:rsid w:val="0015075A"/>
    <w:rsid w:val="0015243F"/>
    <w:rsid w:val="00153714"/>
    <w:rsid w:val="00157505"/>
    <w:rsid w:val="00160865"/>
    <w:rsid w:val="00161A77"/>
    <w:rsid w:val="00161ED6"/>
    <w:rsid w:val="00163798"/>
    <w:rsid w:val="00170681"/>
    <w:rsid w:val="001761C1"/>
    <w:rsid w:val="0017708E"/>
    <w:rsid w:val="00182EAE"/>
    <w:rsid w:val="001841F7"/>
    <w:rsid w:val="001842FB"/>
    <w:rsid w:val="00185007"/>
    <w:rsid w:val="00187211"/>
    <w:rsid w:val="00192D67"/>
    <w:rsid w:val="00193400"/>
    <w:rsid w:val="00193522"/>
    <w:rsid w:val="0019407E"/>
    <w:rsid w:val="0019408C"/>
    <w:rsid w:val="00195286"/>
    <w:rsid w:val="001A02A3"/>
    <w:rsid w:val="001A2FC9"/>
    <w:rsid w:val="001A36E1"/>
    <w:rsid w:val="001A39DD"/>
    <w:rsid w:val="001A49CF"/>
    <w:rsid w:val="001B432D"/>
    <w:rsid w:val="001B771A"/>
    <w:rsid w:val="001C1D92"/>
    <w:rsid w:val="001C1E45"/>
    <w:rsid w:val="001C29E6"/>
    <w:rsid w:val="001C2BAE"/>
    <w:rsid w:val="001C2DE6"/>
    <w:rsid w:val="001C5B4A"/>
    <w:rsid w:val="001D45D1"/>
    <w:rsid w:val="001D4AEA"/>
    <w:rsid w:val="001D6048"/>
    <w:rsid w:val="001E03FA"/>
    <w:rsid w:val="001E1FD1"/>
    <w:rsid w:val="001E2C9E"/>
    <w:rsid w:val="001E3CFC"/>
    <w:rsid w:val="001F3819"/>
    <w:rsid w:val="001F420F"/>
    <w:rsid w:val="001F4E0E"/>
    <w:rsid w:val="001F5D69"/>
    <w:rsid w:val="00202610"/>
    <w:rsid w:val="002040D1"/>
    <w:rsid w:val="00205543"/>
    <w:rsid w:val="00212702"/>
    <w:rsid w:val="00214156"/>
    <w:rsid w:val="00214E4B"/>
    <w:rsid w:val="002155F2"/>
    <w:rsid w:val="002169CF"/>
    <w:rsid w:val="0021769E"/>
    <w:rsid w:val="002205F0"/>
    <w:rsid w:val="002209C8"/>
    <w:rsid w:val="002256C6"/>
    <w:rsid w:val="00226094"/>
    <w:rsid w:val="0023046A"/>
    <w:rsid w:val="00230492"/>
    <w:rsid w:val="002304D5"/>
    <w:rsid w:val="00234361"/>
    <w:rsid w:val="0023778F"/>
    <w:rsid w:val="002400D7"/>
    <w:rsid w:val="002410E8"/>
    <w:rsid w:val="0024127E"/>
    <w:rsid w:val="002414C9"/>
    <w:rsid w:val="00242436"/>
    <w:rsid w:val="00245B5C"/>
    <w:rsid w:val="002526DB"/>
    <w:rsid w:val="00252FFC"/>
    <w:rsid w:val="00253457"/>
    <w:rsid w:val="00254602"/>
    <w:rsid w:val="00257C90"/>
    <w:rsid w:val="00272C9B"/>
    <w:rsid w:val="00273462"/>
    <w:rsid w:val="00273C04"/>
    <w:rsid w:val="00283180"/>
    <w:rsid w:val="0028567C"/>
    <w:rsid w:val="00291239"/>
    <w:rsid w:val="002913DF"/>
    <w:rsid w:val="002932F2"/>
    <w:rsid w:val="00296438"/>
    <w:rsid w:val="00297A30"/>
    <w:rsid w:val="00297F96"/>
    <w:rsid w:val="002A38A2"/>
    <w:rsid w:val="002A5EC7"/>
    <w:rsid w:val="002A686F"/>
    <w:rsid w:val="002A6DBB"/>
    <w:rsid w:val="002B2141"/>
    <w:rsid w:val="002B26B3"/>
    <w:rsid w:val="002B4CAB"/>
    <w:rsid w:val="002B5F55"/>
    <w:rsid w:val="002C0258"/>
    <w:rsid w:val="002C53E7"/>
    <w:rsid w:val="002C75DE"/>
    <w:rsid w:val="002D54EE"/>
    <w:rsid w:val="002D66A5"/>
    <w:rsid w:val="002D75F8"/>
    <w:rsid w:val="002D7D8D"/>
    <w:rsid w:val="002E2CF0"/>
    <w:rsid w:val="002E4682"/>
    <w:rsid w:val="002F1BCD"/>
    <w:rsid w:val="002F3066"/>
    <w:rsid w:val="002F422B"/>
    <w:rsid w:val="002F42ED"/>
    <w:rsid w:val="00304461"/>
    <w:rsid w:val="003047C1"/>
    <w:rsid w:val="00304FEA"/>
    <w:rsid w:val="00306C48"/>
    <w:rsid w:val="00310366"/>
    <w:rsid w:val="00311214"/>
    <w:rsid w:val="00311CF7"/>
    <w:rsid w:val="00312626"/>
    <w:rsid w:val="00313024"/>
    <w:rsid w:val="00315C4A"/>
    <w:rsid w:val="00317DAD"/>
    <w:rsid w:val="00321B41"/>
    <w:rsid w:val="00326A37"/>
    <w:rsid w:val="00332AB9"/>
    <w:rsid w:val="003338C4"/>
    <w:rsid w:val="00335404"/>
    <w:rsid w:val="00335DB4"/>
    <w:rsid w:val="00337DAE"/>
    <w:rsid w:val="0034299F"/>
    <w:rsid w:val="00347886"/>
    <w:rsid w:val="00347985"/>
    <w:rsid w:val="003576B9"/>
    <w:rsid w:val="00360F90"/>
    <w:rsid w:val="00361566"/>
    <w:rsid w:val="0036220E"/>
    <w:rsid w:val="00364111"/>
    <w:rsid w:val="00364722"/>
    <w:rsid w:val="0037481D"/>
    <w:rsid w:val="00374A5F"/>
    <w:rsid w:val="0038006D"/>
    <w:rsid w:val="00380B64"/>
    <w:rsid w:val="003826B9"/>
    <w:rsid w:val="00383BA2"/>
    <w:rsid w:val="003844FB"/>
    <w:rsid w:val="00391148"/>
    <w:rsid w:val="00391A18"/>
    <w:rsid w:val="00396B4C"/>
    <w:rsid w:val="003A371C"/>
    <w:rsid w:val="003A6072"/>
    <w:rsid w:val="003B0671"/>
    <w:rsid w:val="003B48D8"/>
    <w:rsid w:val="003B782C"/>
    <w:rsid w:val="003C0454"/>
    <w:rsid w:val="003C208F"/>
    <w:rsid w:val="003C7DD1"/>
    <w:rsid w:val="003D509E"/>
    <w:rsid w:val="003D5516"/>
    <w:rsid w:val="003D7466"/>
    <w:rsid w:val="003E19CC"/>
    <w:rsid w:val="003E26A6"/>
    <w:rsid w:val="003E5421"/>
    <w:rsid w:val="003E6077"/>
    <w:rsid w:val="003E6D7E"/>
    <w:rsid w:val="003F0E3B"/>
    <w:rsid w:val="003F2D71"/>
    <w:rsid w:val="003F61AD"/>
    <w:rsid w:val="004000BC"/>
    <w:rsid w:val="00406B23"/>
    <w:rsid w:val="00407328"/>
    <w:rsid w:val="00407B32"/>
    <w:rsid w:val="004141BB"/>
    <w:rsid w:val="00416B9A"/>
    <w:rsid w:val="00416DCB"/>
    <w:rsid w:val="004250AC"/>
    <w:rsid w:val="00425742"/>
    <w:rsid w:val="004267AC"/>
    <w:rsid w:val="00430AE6"/>
    <w:rsid w:val="00432B3F"/>
    <w:rsid w:val="0043367A"/>
    <w:rsid w:val="00437613"/>
    <w:rsid w:val="0044151A"/>
    <w:rsid w:val="004417F4"/>
    <w:rsid w:val="00441B23"/>
    <w:rsid w:val="00441C31"/>
    <w:rsid w:val="00443CBC"/>
    <w:rsid w:val="00444A47"/>
    <w:rsid w:val="004507B0"/>
    <w:rsid w:val="004523C7"/>
    <w:rsid w:val="00453A82"/>
    <w:rsid w:val="00461975"/>
    <w:rsid w:val="004679A5"/>
    <w:rsid w:val="0047138A"/>
    <w:rsid w:val="00472C91"/>
    <w:rsid w:val="0047624D"/>
    <w:rsid w:val="004766DD"/>
    <w:rsid w:val="00482054"/>
    <w:rsid w:val="0048416F"/>
    <w:rsid w:val="00485B8F"/>
    <w:rsid w:val="00491553"/>
    <w:rsid w:val="00497790"/>
    <w:rsid w:val="004A312E"/>
    <w:rsid w:val="004B00EE"/>
    <w:rsid w:val="004B3368"/>
    <w:rsid w:val="004B363C"/>
    <w:rsid w:val="004B6EE5"/>
    <w:rsid w:val="004B714B"/>
    <w:rsid w:val="004C12C5"/>
    <w:rsid w:val="004C27D4"/>
    <w:rsid w:val="004C330A"/>
    <w:rsid w:val="004D2B5C"/>
    <w:rsid w:val="004D2E1D"/>
    <w:rsid w:val="004D4902"/>
    <w:rsid w:val="004D6117"/>
    <w:rsid w:val="004D6799"/>
    <w:rsid w:val="004E0840"/>
    <w:rsid w:val="004E2E9A"/>
    <w:rsid w:val="004E318C"/>
    <w:rsid w:val="004E31A5"/>
    <w:rsid w:val="004E4413"/>
    <w:rsid w:val="004E6495"/>
    <w:rsid w:val="004F29B0"/>
    <w:rsid w:val="004F439B"/>
    <w:rsid w:val="004F6656"/>
    <w:rsid w:val="0051035B"/>
    <w:rsid w:val="00510FFE"/>
    <w:rsid w:val="00523163"/>
    <w:rsid w:val="0052470A"/>
    <w:rsid w:val="005253AA"/>
    <w:rsid w:val="00526BA9"/>
    <w:rsid w:val="00526F4F"/>
    <w:rsid w:val="005305D6"/>
    <w:rsid w:val="005349B4"/>
    <w:rsid w:val="0053530D"/>
    <w:rsid w:val="005369C0"/>
    <w:rsid w:val="00537483"/>
    <w:rsid w:val="00537944"/>
    <w:rsid w:val="00540197"/>
    <w:rsid w:val="005419D0"/>
    <w:rsid w:val="00543EA5"/>
    <w:rsid w:val="005478FE"/>
    <w:rsid w:val="00551B30"/>
    <w:rsid w:val="00555B49"/>
    <w:rsid w:val="005612BE"/>
    <w:rsid w:val="0056307D"/>
    <w:rsid w:val="00570B51"/>
    <w:rsid w:val="00586A41"/>
    <w:rsid w:val="00587402"/>
    <w:rsid w:val="005908C6"/>
    <w:rsid w:val="00592377"/>
    <w:rsid w:val="00592C8C"/>
    <w:rsid w:val="00593FC8"/>
    <w:rsid w:val="0059472E"/>
    <w:rsid w:val="005A2DFD"/>
    <w:rsid w:val="005A3F6E"/>
    <w:rsid w:val="005A4635"/>
    <w:rsid w:val="005C09AC"/>
    <w:rsid w:val="005C5FCE"/>
    <w:rsid w:val="005C60B8"/>
    <w:rsid w:val="005C620A"/>
    <w:rsid w:val="005C7965"/>
    <w:rsid w:val="005D3D26"/>
    <w:rsid w:val="005D73D1"/>
    <w:rsid w:val="005D7498"/>
    <w:rsid w:val="005E36BC"/>
    <w:rsid w:val="005E4004"/>
    <w:rsid w:val="005E5834"/>
    <w:rsid w:val="005E5CB3"/>
    <w:rsid w:val="005F0081"/>
    <w:rsid w:val="005F36E9"/>
    <w:rsid w:val="005F502B"/>
    <w:rsid w:val="005F5B96"/>
    <w:rsid w:val="0060609F"/>
    <w:rsid w:val="006114BB"/>
    <w:rsid w:val="00612690"/>
    <w:rsid w:val="00612A13"/>
    <w:rsid w:val="0061348A"/>
    <w:rsid w:val="0062249A"/>
    <w:rsid w:val="00626EA0"/>
    <w:rsid w:val="00627750"/>
    <w:rsid w:val="006305CD"/>
    <w:rsid w:val="006314D9"/>
    <w:rsid w:val="00632966"/>
    <w:rsid w:val="006351FE"/>
    <w:rsid w:val="00642BEB"/>
    <w:rsid w:val="00644289"/>
    <w:rsid w:val="00647CA6"/>
    <w:rsid w:val="00652F66"/>
    <w:rsid w:val="00656D44"/>
    <w:rsid w:val="00661C9D"/>
    <w:rsid w:val="00662152"/>
    <w:rsid w:val="0066233A"/>
    <w:rsid w:val="0066471A"/>
    <w:rsid w:val="0066639A"/>
    <w:rsid w:val="006674F5"/>
    <w:rsid w:val="006703D1"/>
    <w:rsid w:val="00672500"/>
    <w:rsid w:val="006726B8"/>
    <w:rsid w:val="00676282"/>
    <w:rsid w:val="00676423"/>
    <w:rsid w:val="0068030E"/>
    <w:rsid w:val="0068145B"/>
    <w:rsid w:val="006839CE"/>
    <w:rsid w:val="00686702"/>
    <w:rsid w:val="0069030F"/>
    <w:rsid w:val="00691F4D"/>
    <w:rsid w:val="006939C6"/>
    <w:rsid w:val="006A5C5B"/>
    <w:rsid w:val="006A785F"/>
    <w:rsid w:val="006B054F"/>
    <w:rsid w:val="006B0ED7"/>
    <w:rsid w:val="006B3297"/>
    <w:rsid w:val="006B39B5"/>
    <w:rsid w:val="006B4192"/>
    <w:rsid w:val="006C1DC5"/>
    <w:rsid w:val="006C2173"/>
    <w:rsid w:val="006C30E8"/>
    <w:rsid w:val="006C698D"/>
    <w:rsid w:val="006D1350"/>
    <w:rsid w:val="006D1AB3"/>
    <w:rsid w:val="006D299D"/>
    <w:rsid w:val="006D3B3E"/>
    <w:rsid w:val="006D531F"/>
    <w:rsid w:val="006D6BE7"/>
    <w:rsid w:val="006E0678"/>
    <w:rsid w:val="006E1D22"/>
    <w:rsid w:val="006E2CC0"/>
    <w:rsid w:val="006E469F"/>
    <w:rsid w:val="006F0126"/>
    <w:rsid w:val="006F096E"/>
    <w:rsid w:val="006F213C"/>
    <w:rsid w:val="006F2D4B"/>
    <w:rsid w:val="006F6A21"/>
    <w:rsid w:val="0070176E"/>
    <w:rsid w:val="00704808"/>
    <w:rsid w:val="00707461"/>
    <w:rsid w:val="00716F5C"/>
    <w:rsid w:val="00720A8E"/>
    <w:rsid w:val="00727285"/>
    <w:rsid w:val="007272A3"/>
    <w:rsid w:val="00727360"/>
    <w:rsid w:val="00727820"/>
    <w:rsid w:val="00732996"/>
    <w:rsid w:val="00735D40"/>
    <w:rsid w:val="00742508"/>
    <w:rsid w:val="007451F6"/>
    <w:rsid w:val="00746EAB"/>
    <w:rsid w:val="00750EAE"/>
    <w:rsid w:val="00756A78"/>
    <w:rsid w:val="00756F52"/>
    <w:rsid w:val="00760A24"/>
    <w:rsid w:val="00762861"/>
    <w:rsid w:val="00764716"/>
    <w:rsid w:val="0076667B"/>
    <w:rsid w:val="00777B38"/>
    <w:rsid w:val="00790D95"/>
    <w:rsid w:val="007914CA"/>
    <w:rsid w:val="007A19C2"/>
    <w:rsid w:val="007A44DC"/>
    <w:rsid w:val="007A4F4B"/>
    <w:rsid w:val="007A6B87"/>
    <w:rsid w:val="007A6E64"/>
    <w:rsid w:val="007B199E"/>
    <w:rsid w:val="007B6DF6"/>
    <w:rsid w:val="007C1360"/>
    <w:rsid w:val="007C209F"/>
    <w:rsid w:val="007C4E91"/>
    <w:rsid w:val="007D1B8F"/>
    <w:rsid w:val="007D39E6"/>
    <w:rsid w:val="007D476C"/>
    <w:rsid w:val="007D5E7C"/>
    <w:rsid w:val="007E0BCF"/>
    <w:rsid w:val="007E0E5C"/>
    <w:rsid w:val="007E2451"/>
    <w:rsid w:val="007E5D69"/>
    <w:rsid w:val="007F25A3"/>
    <w:rsid w:val="007F446B"/>
    <w:rsid w:val="007F535F"/>
    <w:rsid w:val="007F6DB8"/>
    <w:rsid w:val="007F741A"/>
    <w:rsid w:val="00804A6D"/>
    <w:rsid w:val="00811439"/>
    <w:rsid w:val="008146E3"/>
    <w:rsid w:val="00814EE2"/>
    <w:rsid w:val="00815D65"/>
    <w:rsid w:val="0081771B"/>
    <w:rsid w:val="00817C22"/>
    <w:rsid w:val="00825A9E"/>
    <w:rsid w:val="008303B3"/>
    <w:rsid w:val="008322D8"/>
    <w:rsid w:val="00832CDA"/>
    <w:rsid w:val="00832F9D"/>
    <w:rsid w:val="00833D93"/>
    <w:rsid w:val="00836B76"/>
    <w:rsid w:val="008371AB"/>
    <w:rsid w:val="00837F1B"/>
    <w:rsid w:val="00845479"/>
    <w:rsid w:val="00846268"/>
    <w:rsid w:val="00846E9D"/>
    <w:rsid w:val="00850AFE"/>
    <w:rsid w:val="00853B14"/>
    <w:rsid w:val="00854FF2"/>
    <w:rsid w:val="00855550"/>
    <w:rsid w:val="00856570"/>
    <w:rsid w:val="00857996"/>
    <w:rsid w:val="00857C51"/>
    <w:rsid w:val="0086660A"/>
    <w:rsid w:val="008709AC"/>
    <w:rsid w:val="00871384"/>
    <w:rsid w:val="0087772C"/>
    <w:rsid w:val="00877F77"/>
    <w:rsid w:val="00882A35"/>
    <w:rsid w:val="00885CC1"/>
    <w:rsid w:val="00887609"/>
    <w:rsid w:val="008A34EB"/>
    <w:rsid w:val="008B0178"/>
    <w:rsid w:val="008B0E77"/>
    <w:rsid w:val="008B0EFE"/>
    <w:rsid w:val="008B2047"/>
    <w:rsid w:val="008B2247"/>
    <w:rsid w:val="008B23CA"/>
    <w:rsid w:val="008C109A"/>
    <w:rsid w:val="008C12F3"/>
    <w:rsid w:val="008C2ECE"/>
    <w:rsid w:val="008C5AE5"/>
    <w:rsid w:val="008D2909"/>
    <w:rsid w:val="008D325E"/>
    <w:rsid w:val="008D3FFF"/>
    <w:rsid w:val="008D6011"/>
    <w:rsid w:val="008D635B"/>
    <w:rsid w:val="008D6DBE"/>
    <w:rsid w:val="008D6FC8"/>
    <w:rsid w:val="008E14CE"/>
    <w:rsid w:val="008E2873"/>
    <w:rsid w:val="008E28A3"/>
    <w:rsid w:val="008F094C"/>
    <w:rsid w:val="008F2C52"/>
    <w:rsid w:val="008F4BBD"/>
    <w:rsid w:val="008F5873"/>
    <w:rsid w:val="008F6476"/>
    <w:rsid w:val="008F75E8"/>
    <w:rsid w:val="0090041A"/>
    <w:rsid w:val="0090276F"/>
    <w:rsid w:val="00903212"/>
    <w:rsid w:val="00904C44"/>
    <w:rsid w:val="00904E21"/>
    <w:rsid w:val="00905519"/>
    <w:rsid w:val="00905BF5"/>
    <w:rsid w:val="00906948"/>
    <w:rsid w:val="00910E87"/>
    <w:rsid w:val="00911E01"/>
    <w:rsid w:val="00914135"/>
    <w:rsid w:val="00917E37"/>
    <w:rsid w:val="009229DD"/>
    <w:rsid w:val="00923060"/>
    <w:rsid w:val="009254C2"/>
    <w:rsid w:val="00933742"/>
    <w:rsid w:val="009343F9"/>
    <w:rsid w:val="00943072"/>
    <w:rsid w:val="009475EB"/>
    <w:rsid w:val="00950A15"/>
    <w:rsid w:val="00951EB7"/>
    <w:rsid w:val="0095233D"/>
    <w:rsid w:val="00953BB4"/>
    <w:rsid w:val="00956521"/>
    <w:rsid w:val="00963A3A"/>
    <w:rsid w:val="00973D53"/>
    <w:rsid w:val="009743AA"/>
    <w:rsid w:val="00975262"/>
    <w:rsid w:val="009805C1"/>
    <w:rsid w:val="00980983"/>
    <w:rsid w:val="00982AB7"/>
    <w:rsid w:val="00983A56"/>
    <w:rsid w:val="00983D85"/>
    <w:rsid w:val="00984BE2"/>
    <w:rsid w:val="009868C6"/>
    <w:rsid w:val="009A0F79"/>
    <w:rsid w:val="009A28A4"/>
    <w:rsid w:val="009A6871"/>
    <w:rsid w:val="009A68DC"/>
    <w:rsid w:val="009A69F1"/>
    <w:rsid w:val="009B0EA2"/>
    <w:rsid w:val="009B6EE8"/>
    <w:rsid w:val="009C0BC3"/>
    <w:rsid w:val="009C4D05"/>
    <w:rsid w:val="009C5533"/>
    <w:rsid w:val="009D15AF"/>
    <w:rsid w:val="009D1F9E"/>
    <w:rsid w:val="009D3E38"/>
    <w:rsid w:val="009D7D42"/>
    <w:rsid w:val="009E0F0B"/>
    <w:rsid w:val="009E173D"/>
    <w:rsid w:val="009E3BAA"/>
    <w:rsid w:val="009E6C12"/>
    <w:rsid w:val="009E7553"/>
    <w:rsid w:val="009F0116"/>
    <w:rsid w:val="009F25B6"/>
    <w:rsid w:val="009F391A"/>
    <w:rsid w:val="00A02AD2"/>
    <w:rsid w:val="00A049CB"/>
    <w:rsid w:val="00A04F84"/>
    <w:rsid w:val="00A10F00"/>
    <w:rsid w:val="00A13458"/>
    <w:rsid w:val="00A13A46"/>
    <w:rsid w:val="00A13E77"/>
    <w:rsid w:val="00A17A27"/>
    <w:rsid w:val="00A23113"/>
    <w:rsid w:val="00A2428A"/>
    <w:rsid w:val="00A24C02"/>
    <w:rsid w:val="00A24F8B"/>
    <w:rsid w:val="00A25433"/>
    <w:rsid w:val="00A26A15"/>
    <w:rsid w:val="00A34362"/>
    <w:rsid w:val="00A35E0E"/>
    <w:rsid w:val="00A44943"/>
    <w:rsid w:val="00A50713"/>
    <w:rsid w:val="00A6086A"/>
    <w:rsid w:val="00A60A91"/>
    <w:rsid w:val="00A66BCE"/>
    <w:rsid w:val="00A71DF4"/>
    <w:rsid w:val="00A71E23"/>
    <w:rsid w:val="00A7795E"/>
    <w:rsid w:val="00A81269"/>
    <w:rsid w:val="00A8211A"/>
    <w:rsid w:val="00A856E1"/>
    <w:rsid w:val="00A92D1E"/>
    <w:rsid w:val="00A95E80"/>
    <w:rsid w:val="00AA2EEB"/>
    <w:rsid w:val="00AA4B58"/>
    <w:rsid w:val="00AB1A0B"/>
    <w:rsid w:val="00AB6530"/>
    <w:rsid w:val="00AC0BAA"/>
    <w:rsid w:val="00AC1A69"/>
    <w:rsid w:val="00AC28AC"/>
    <w:rsid w:val="00AC71FA"/>
    <w:rsid w:val="00AD366C"/>
    <w:rsid w:val="00AE308C"/>
    <w:rsid w:val="00AE5663"/>
    <w:rsid w:val="00AF35F0"/>
    <w:rsid w:val="00AF4199"/>
    <w:rsid w:val="00AF4262"/>
    <w:rsid w:val="00AF51C4"/>
    <w:rsid w:val="00AF5334"/>
    <w:rsid w:val="00B022F4"/>
    <w:rsid w:val="00B02370"/>
    <w:rsid w:val="00B02AB2"/>
    <w:rsid w:val="00B03725"/>
    <w:rsid w:val="00B05298"/>
    <w:rsid w:val="00B0623B"/>
    <w:rsid w:val="00B0630C"/>
    <w:rsid w:val="00B06716"/>
    <w:rsid w:val="00B11174"/>
    <w:rsid w:val="00B136EA"/>
    <w:rsid w:val="00B24ECC"/>
    <w:rsid w:val="00B26A29"/>
    <w:rsid w:val="00B3023D"/>
    <w:rsid w:val="00B30CC7"/>
    <w:rsid w:val="00B31BA1"/>
    <w:rsid w:val="00B3244F"/>
    <w:rsid w:val="00B32C31"/>
    <w:rsid w:val="00B33FBA"/>
    <w:rsid w:val="00B33FDE"/>
    <w:rsid w:val="00B347C9"/>
    <w:rsid w:val="00B36FA6"/>
    <w:rsid w:val="00B4137B"/>
    <w:rsid w:val="00B4399F"/>
    <w:rsid w:val="00B43CEC"/>
    <w:rsid w:val="00B45D26"/>
    <w:rsid w:val="00B46AC1"/>
    <w:rsid w:val="00B50F69"/>
    <w:rsid w:val="00B51634"/>
    <w:rsid w:val="00B51875"/>
    <w:rsid w:val="00B51CAB"/>
    <w:rsid w:val="00B53B94"/>
    <w:rsid w:val="00B55458"/>
    <w:rsid w:val="00B60C7A"/>
    <w:rsid w:val="00B6231E"/>
    <w:rsid w:val="00B65A2E"/>
    <w:rsid w:val="00B6645A"/>
    <w:rsid w:val="00B66D82"/>
    <w:rsid w:val="00B67D04"/>
    <w:rsid w:val="00B70922"/>
    <w:rsid w:val="00B71783"/>
    <w:rsid w:val="00B80D72"/>
    <w:rsid w:val="00B83E7E"/>
    <w:rsid w:val="00B92D7B"/>
    <w:rsid w:val="00B94A31"/>
    <w:rsid w:val="00B94D79"/>
    <w:rsid w:val="00BA0BDB"/>
    <w:rsid w:val="00BA0CAC"/>
    <w:rsid w:val="00BA7962"/>
    <w:rsid w:val="00BB21D9"/>
    <w:rsid w:val="00BC741B"/>
    <w:rsid w:val="00BD2D4D"/>
    <w:rsid w:val="00BD6E5D"/>
    <w:rsid w:val="00BE23A5"/>
    <w:rsid w:val="00BE2F4B"/>
    <w:rsid w:val="00BE6A65"/>
    <w:rsid w:val="00BF24B5"/>
    <w:rsid w:val="00BF30B6"/>
    <w:rsid w:val="00BF30EE"/>
    <w:rsid w:val="00BF3504"/>
    <w:rsid w:val="00BF4CAE"/>
    <w:rsid w:val="00BF6959"/>
    <w:rsid w:val="00BF7ECC"/>
    <w:rsid w:val="00C0045B"/>
    <w:rsid w:val="00C0158B"/>
    <w:rsid w:val="00C016BC"/>
    <w:rsid w:val="00C05C71"/>
    <w:rsid w:val="00C06DFA"/>
    <w:rsid w:val="00C07C9B"/>
    <w:rsid w:val="00C111B4"/>
    <w:rsid w:val="00C11A57"/>
    <w:rsid w:val="00C12BFB"/>
    <w:rsid w:val="00C138C0"/>
    <w:rsid w:val="00C1443E"/>
    <w:rsid w:val="00C14BA5"/>
    <w:rsid w:val="00C1702C"/>
    <w:rsid w:val="00C21323"/>
    <w:rsid w:val="00C22C50"/>
    <w:rsid w:val="00C25E03"/>
    <w:rsid w:val="00C309F1"/>
    <w:rsid w:val="00C30B63"/>
    <w:rsid w:val="00C40FD0"/>
    <w:rsid w:val="00C41A36"/>
    <w:rsid w:val="00C44689"/>
    <w:rsid w:val="00C45FDD"/>
    <w:rsid w:val="00C46597"/>
    <w:rsid w:val="00C47044"/>
    <w:rsid w:val="00C55525"/>
    <w:rsid w:val="00C61A91"/>
    <w:rsid w:val="00C721A2"/>
    <w:rsid w:val="00C72A1A"/>
    <w:rsid w:val="00C74708"/>
    <w:rsid w:val="00C74C60"/>
    <w:rsid w:val="00C84A26"/>
    <w:rsid w:val="00C84CB4"/>
    <w:rsid w:val="00C864F1"/>
    <w:rsid w:val="00C90E58"/>
    <w:rsid w:val="00C94B61"/>
    <w:rsid w:val="00C9793A"/>
    <w:rsid w:val="00CA05BD"/>
    <w:rsid w:val="00CA1203"/>
    <w:rsid w:val="00CA38F6"/>
    <w:rsid w:val="00CA6091"/>
    <w:rsid w:val="00CA7E9E"/>
    <w:rsid w:val="00CB4D43"/>
    <w:rsid w:val="00CB5B5E"/>
    <w:rsid w:val="00CC1C6E"/>
    <w:rsid w:val="00CC3C17"/>
    <w:rsid w:val="00CD1640"/>
    <w:rsid w:val="00CD4805"/>
    <w:rsid w:val="00CD6746"/>
    <w:rsid w:val="00CE1C69"/>
    <w:rsid w:val="00CE3447"/>
    <w:rsid w:val="00CE3FC5"/>
    <w:rsid w:val="00CF269E"/>
    <w:rsid w:val="00D06268"/>
    <w:rsid w:val="00D064FC"/>
    <w:rsid w:val="00D07D5E"/>
    <w:rsid w:val="00D12E54"/>
    <w:rsid w:val="00D16877"/>
    <w:rsid w:val="00D20C01"/>
    <w:rsid w:val="00D212B6"/>
    <w:rsid w:val="00D212BD"/>
    <w:rsid w:val="00D24129"/>
    <w:rsid w:val="00D24309"/>
    <w:rsid w:val="00D24F19"/>
    <w:rsid w:val="00D30183"/>
    <w:rsid w:val="00D32994"/>
    <w:rsid w:val="00D34FBB"/>
    <w:rsid w:val="00D3573C"/>
    <w:rsid w:val="00D4441C"/>
    <w:rsid w:val="00D44ED6"/>
    <w:rsid w:val="00D464B6"/>
    <w:rsid w:val="00D51EDF"/>
    <w:rsid w:val="00D56379"/>
    <w:rsid w:val="00D568BF"/>
    <w:rsid w:val="00D62287"/>
    <w:rsid w:val="00D62917"/>
    <w:rsid w:val="00D63DE7"/>
    <w:rsid w:val="00D64504"/>
    <w:rsid w:val="00D64BE4"/>
    <w:rsid w:val="00D700F3"/>
    <w:rsid w:val="00D75A7D"/>
    <w:rsid w:val="00D762D7"/>
    <w:rsid w:val="00D81B71"/>
    <w:rsid w:val="00D83271"/>
    <w:rsid w:val="00D83907"/>
    <w:rsid w:val="00D84D9F"/>
    <w:rsid w:val="00D850DF"/>
    <w:rsid w:val="00D91480"/>
    <w:rsid w:val="00D9314C"/>
    <w:rsid w:val="00D93936"/>
    <w:rsid w:val="00D93A49"/>
    <w:rsid w:val="00D95FB0"/>
    <w:rsid w:val="00D97806"/>
    <w:rsid w:val="00DA62CD"/>
    <w:rsid w:val="00DA6E2A"/>
    <w:rsid w:val="00DB116C"/>
    <w:rsid w:val="00DB5160"/>
    <w:rsid w:val="00DB630B"/>
    <w:rsid w:val="00DC1A4B"/>
    <w:rsid w:val="00DC1BD7"/>
    <w:rsid w:val="00DC2063"/>
    <w:rsid w:val="00DD6293"/>
    <w:rsid w:val="00DE280D"/>
    <w:rsid w:val="00DE3785"/>
    <w:rsid w:val="00DE3E8C"/>
    <w:rsid w:val="00DF0988"/>
    <w:rsid w:val="00DF6385"/>
    <w:rsid w:val="00DF6CBF"/>
    <w:rsid w:val="00E02408"/>
    <w:rsid w:val="00E0530B"/>
    <w:rsid w:val="00E12865"/>
    <w:rsid w:val="00E14490"/>
    <w:rsid w:val="00E17E58"/>
    <w:rsid w:val="00E31636"/>
    <w:rsid w:val="00E34313"/>
    <w:rsid w:val="00E375AF"/>
    <w:rsid w:val="00E41AB8"/>
    <w:rsid w:val="00E42521"/>
    <w:rsid w:val="00E52E3A"/>
    <w:rsid w:val="00E55876"/>
    <w:rsid w:val="00E55AE3"/>
    <w:rsid w:val="00E64E79"/>
    <w:rsid w:val="00E70505"/>
    <w:rsid w:val="00E71073"/>
    <w:rsid w:val="00E7408E"/>
    <w:rsid w:val="00E8255A"/>
    <w:rsid w:val="00E84066"/>
    <w:rsid w:val="00E9316D"/>
    <w:rsid w:val="00E9764F"/>
    <w:rsid w:val="00EA5CDF"/>
    <w:rsid w:val="00EB094C"/>
    <w:rsid w:val="00EB0DB8"/>
    <w:rsid w:val="00EC0060"/>
    <w:rsid w:val="00EC2346"/>
    <w:rsid w:val="00EC7152"/>
    <w:rsid w:val="00EC77FF"/>
    <w:rsid w:val="00ED0232"/>
    <w:rsid w:val="00ED17A6"/>
    <w:rsid w:val="00ED2B11"/>
    <w:rsid w:val="00ED6838"/>
    <w:rsid w:val="00ED773F"/>
    <w:rsid w:val="00ED7C60"/>
    <w:rsid w:val="00EE658E"/>
    <w:rsid w:val="00EE6DA7"/>
    <w:rsid w:val="00EF52F4"/>
    <w:rsid w:val="00EF7D28"/>
    <w:rsid w:val="00EF7ED2"/>
    <w:rsid w:val="00F07797"/>
    <w:rsid w:val="00F12671"/>
    <w:rsid w:val="00F157B2"/>
    <w:rsid w:val="00F15839"/>
    <w:rsid w:val="00F219D5"/>
    <w:rsid w:val="00F23B70"/>
    <w:rsid w:val="00F24A95"/>
    <w:rsid w:val="00F25C07"/>
    <w:rsid w:val="00F264C9"/>
    <w:rsid w:val="00F30FFE"/>
    <w:rsid w:val="00F31355"/>
    <w:rsid w:val="00F34B78"/>
    <w:rsid w:val="00F372AE"/>
    <w:rsid w:val="00F44F31"/>
    <w:rsid w:val="00F45AA2"/>
    <w:rsid w:val="00F45F88"/>
    <w:rsid w:val="00F47B57"/>
    <w:rsid w:val="00F5194B"/>
    <w:rsid w:val="00F60EE1"/>
    <w:rsid w:val="00F62749"/>
    <w:rsid w:val="00F66007"/>
    <w:rsid w:val="00F67092"/>
    <w:rsid w:val="00F70F5B"/>
    <w:rsid w:val="00F71018"/>
    <w:rsid w:val="00F71B85"/>
    <w:rsid w:val="00F729D1"/>
    <w:rsid w:val="00F731D5"/>
    <w:rsid w:val="00F73C18"/>
    <w:rsid w:val="00F75BCF"/>
    <w:rsid w:val="00F76B7A"/>
    <w:rsid w:val="00F77567"/>
    <w:rsid w:val="00F77689"/>
    <w:rsid w:val="00F806D2"/>
    <w:rsid w:val="00F80F63"/>
    <w:rsid w:val="00F83FFA"/>
    <w:rsid w:val="00F8403D"/>
    <w:rsid w:val="00F874DE"/>
    <w:rsid w:val="00F91150"/>
    <w:rsid w:val="00F91AD5"/>
    <w:rsid w:val="00F945DE"/>
    <w:rsid w:val="00F94F8E"/>
    <w:rsid w:val="00FA09D2"/>
    <w:rsid w:val="00FA1EF6"/>
    <w:rsid w:val="00FA2EF7"/>
    <w:rsid w:val="00FA4CFC"/>
    <w:rsid w:val="00FA6811"/>
    <w:rsid w:val="00FA7104"/>
    <w:rsid w:val="00FB0065"/>
    <w:rsid w:val="00FB36CE"/>
    <w:rsid w:val="00FB3894"/>
    <w:rsid w:val="00FB4DD0"/>
    <w:rsid w:val="00FB5023"/>
    <w:rsid w:val="00FB53EB"/>
    <w:rsid w:val="00FC44FE"/>
    <w:rsid w:val="00FC5603"/>
    <w:rsid w:val="00FC6311"/>
    <w:rsid w:val="00FC654A"/>
    <w:rsid w:val="00FC72BE"/>
    <w:rsid w:val="00FD02E5"/>
    <w:rsid w:val="00FD19E5"/>
    <w:rsid w:val="00FD5720"/>
    <w:rsid w:val="00FE1E6C"/>
    <w:rsid w:val="00FE1FB7"/>
    <w:rsid w:val="00FE2747"/>
    <w:rsid w:val="00FE3A81"/>
    <w:rsid w:val="00FF041B"/>
    <w:rsid w:val="00FF21AE"/>
    <w:rsid w:val="00FF2E7A"/>
    <w:rsid w:val="00FF5320"/>
    <w:rsid w:val="00FF745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4C4C51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74DE"/>
    <w:pPr>
      <w:spacing w:after="160" w:line="480" w:lineRule="auto"/>
      <w:jc w:val="both"/>
    </w:pPr>
    <w:rPr>
      <w:rFonts w:ascii="Helvetica" w:hAnsi="Helvetica"/>
      <w:sz w:val="22"/>
      <w:szCs w:val="22"/>
      <w:lang w:val="en-GB"/>
    </w:rPr>
  </w:style>
  <w:style w:type="paragraph" w:styleId="Heading1">
    <w:name w:val="heading 1"/>
    <w:basedOn w:val="Normal"/>
    <w:next w:val="Normal"/>
    <w:link w:val="Heading1Char"/>
    <w:uiPriority w:val="9"/>
    <w:qFormat/>
    <w:rsid w:val="00F71018"/>
    <w:pPr>
      <w:keepNext/>
      <w:keepLines/>
      <w:spacing w:before="480" w:after="0"/>
      <w:outlineLvl w:val="0"/>
    </w:pPr>
    <w:rPr>
      <w:rFonts w:eastAsiaTheme="majorEastAsia" w:cstheme="majorBidi"/>
      <w:color w:val="000000" w:themeColor="text1"/>
      <w:spacing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E75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4F29B0"/>
  </w:style>
  <w:style w:type="paragraph" w:styleId="BalloonText">
    <w:name w:val="Balloon Text"/>
    <w:basedOn w:val="Normal"/>
    <w:link w:val="BalloonTextChar"/>
    <w:uiPriority w:val="99"/>
    <w:semiHidden/>
    <w:unhideWhenUsed/>
    <w:rsid w:val="00FA1EF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A1EF6"/>
    <w:rPr>
      <w:rFonts w:ascii="Lucida Grande" w:hAnsi="Lucida Grande" w:cs="Lucida Grande"/>
      <w:sz w:val="18"/>
      <w:szCs w:val="18"/>
      <w:lang w:val="en-GB"/>
    </w:rPr>
  </w:style>
  <w:style w:type="paragraph" w:customStyle="1" w:styleId="EndNoteBibliographyTitle">
    <w:name w:val="EndNote Bibliography Title"/>
    <w:basedOn w:val="Normal"/>
    <w:rsid w:val="002D75F8"/>
    <w:pPr>
      <w:spacing w:after="0"/>
      <w:jc w:val="center"/>
    </w:pPr>
    <w:rPr>
      <w:rFonts w:cs="Gill Sans"/>
      <w:lang w:val="en-US"/>
    </w:rPr>
  </w:style>
  <w:style w:type="paragraph" w:customStyle="1" w:styleId="EndNoteBibliography">
    <w:name w:val="EndNote Bibliography"/>
    <w:basedOn w:val="Normal"/>
    <w:rsid w:val="002D75F8"/>
    <w:pPr>
      <w:spacing w:line="240" w:lineRule="auto"/>
    </w:pPr>
    <w:rPr>
      <w:rFonts w:cs="Gill Sans"/>
      <w:lang w:val="en-US"/>
    </w:rPr>
  </w:style>
  <w:style w:type="character" w:styleId="Hyperlink">
    <w:name w:val="Hyperlink"/>
    <w:basedOn w:val="DefaultParagraphFont"/>
    <w:uiPriority w:val="99"/>
    <w:unhideWhenUsed/>
    <w:rsid w:val="00983D85"/>
    <w:rPr>
      <w:color w:val="0000FF" w:themeColor="hyperlink"/>
      <w:u w:val="single"/>
    </w:rPr>
  </w:style>
  <w:style w:type="character" w:styleId="FollowedHyperlink">
    <w:name w:val="FollowedHyperlink"/>
    <w:basedOn w:val="DefaultParagraphFont"/>
    <w:uiPriority w:val="99"/>
    <w:semiHidden/>
    <w:unhideWhenUsed/>
    <w:rsid w:val="00E84066"/>
    <w:rPr>
      <w:color w:val="800080" w:themeColor="followedHyperlink"/>
      <w:u w:val="single"/>
    </w:rPr>
  </w:style>
  <w:style w:type="character" w:customStyle="1" w:styleId="Heading1Char">
    <w:name w:val="Heading 1 Char"/>
    <w:basedOn w:val="DefaultParagraphFont"/>
    <w:link w:val="Heading1"/>
    <w:uiPriority w:val="9"/>
    <w:rsid w:val="00F71018"/>
    <w:rPr>
      <w:rFonts w:ascii="Helvetica" w:eastAsiaTheme="majorEastAsia" w:hAnsi="Helvetica" w:cstheme="majorBidi"/>
      <w:color w:val="000000" w:themeColor="text1"/>
      <w:spacing w:val="20"/>
      <w:szCs w:val="22"/>
      <w:lang w:val="en-GB"/>
    </w:rPr>
  </w:style>
  <w:style w:type="character" w:styleId="CommentReference">
    <w:name w:val="annotation reference"/>
    <w:basedOn w:val="DefaultParagraphFont"/>
    <w:uiPriority w:val="99"/>
    <w:semiHidden/>
    <w:unhideWhenUsed/>
    <w:rsid w:val="007A44DC"/>
    <w:rPr>
      <w:sz w:val="18"/>
      <w:szCs w:val="18"/>
    </w:rPr>
  </w:style>
  <w:style w:type="paragraph" w:styleId="CommentText">
    <w:name w:val="annotation text"/>
    <w:basedOn w:val="Normal"/>
    <w:link w:val="CommentTextChar"/>
    <w:uiPriority w:val="99"/>
    <w:unhideWhenUsed/>
    <w:rsid w:val="007A44DC"/>
    <w:pPr>
      <w:spacing w:line="240" w:lineRule="auto"/>
    </w:pPr>
    <w:rPr>
      <w:szCs w:val="24"/>
    </w:rPr>
  </w:style>
  <w:style w:type="character" w:customStyle="1" w:styleId="CommentTextChar">
    <w:name w:val="Comment Text Char"/>
    <w:basedOn w:val="DefaultParagraphFont"/>
    <w:link w:val="CommentText"/>
    <w:uiPriority w:val="99"/>
    <w:rsid w:val="007A44DC"/>
    <w:rPr>
      <w:rFonts w:ascii="Gill Sans" w:hAnsi="Gill Sans"/>
      <w:lang w:val="en-GB"/>
    </w:rPr>
  </w:style>
  <w:style w:type="paragraph" w:styleId="CommentSubject">
    <w:name w:val="annotation subject"/>
    <w:basedOn w:val="CommentText"/>
    <w:next w:val="CommentText"/>
    <w:link w:val="CommentSubjectChar"/>
    <w:uiPriority w:val="99"/>
    <w:semiHidden/>
    <w:unhideWhenUsed/>
    <w:rsid w:val="007A44DC"/>
    <w:rPr>
      <w:b/>
      <w:bCs/>
      <w:sz w:val="20"/>
      <w:szCs w:val="20"/>
    </w:rPr>
  </w:style>
  <w:style w:type="character" w:customStyle="1" w:styleId="CommentSubjectChar">
    <w:name w:val="Comment Subject Char"/>
    <w:basedOn w:val="CommentTextChar"/>
    <w:link w:val="CommentSubject"/>
    <w:uiPriority w:val="99"/>
    <w:semiHidden/>
    <w:rsid w:val="007A44DC"/>
    <w:rPr>
      <w:rFonts w:ascii="Gill Sans" w:hAnsi="Gill Sans"/>
      <w:b/>
      <w:bCs/>
      <w:sz w:val="20"/>
      <w:szCs w:val="20"/>
      <w:lang w:val="en-GB"/>
    </w:rPr>
  </w:style>
  <w:style w:type="paragraph" w:styleId="HTMLPreformatted">
    <w:name w:val="HTML Preformatted"/>
    <w:basedOn w:val="Normal"/>
    <w:link w:val="HTMLPreformattedChar"/>
    <w:uiPriority w:val="99"/>
    <w:semiHidden/>
    <w:unhideWhenUsed/>
    <w:rsid w:val="00E710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E71073"/>
    <w:rPr>
      <w:rFonts w:ascii="Courier" w:hAnsi="Courier" w:cs="Courier"/>
      <w:sz w:val="20"/>
      <w:szCs w:val="20"/>
      <w:lang w:val="en-GB"/>
    </w:rPr>
  </w:style>
  <w:style w:type="paragraph" w:styleId="DocumentMap">
    <w:name w:val="Document Map"/>
    <w:basedOn w:val="Normal"/>
    <w:link w:val="DocumentMapChar"/>
    <w:uiPriority w:val="99"/>
    <w:semiHidden/>
    <w:unhideWhenUsed/>
    <w:rsid w:val="00BF7ECC"/>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BF7ECC"/>
    <w:rPr>
      <w:rFonts w:ascii="Lucida Grande" w:hAnsi="Lucida Grande" w:cs="Lucida Grande"/>
      <w:lang w:val="en-GB"/>
    </w:rPr>
  </w:style>
  <w:style w:type="paragraph" w:styleId="Footer">
    <w:name w:val="footer"/>
    <w:basedOn w:val="Normal"/>
    <w:link w:val="FooterChar"/>
    <w:uiPriority w:val="99"/>
    <w:unhideWhenUsed/>
    <w:rsid w:val="00652F66"/>
    <w:pPr>
      <w:tabs>
        <w:tab w:val="center" w:pos="4320"/>
        <w:tab w:val="right" w:pos="8640"/>
      </w:tabs>
      <w:spacing w:after="0" w:line="240" w:lineRule="auto"/>
    </w:pPr>
  </w:style>
  <w:style w:type="character" w:customStyle="1" w:styleId="FooterChar">
    <w:name w:val="Footer Char"/>
    <w:basedOn w:val="DefaultParagraphFont"/>
    <w:link w:val="Footer"/>
    <w:uiPriority w:val="99"/>
    <w:rsid w:val="00652F66"/>
    <w:rPr>
      <w:rFonts w:ascii="Gill Sans Light" w:hAnsi="Gill Sans Light"/>
      <w:szCs w:val="22"/>
      <w:lang w:val="en-GB"/>
    </w:rPr>
  </w:style>
  <w:style w:type="character" w:styleId="PageNumber">
    <w:name w:val="page number"/>
    <w:basedOn w:val="DefaultParagraphFont"/>
    <w:uiPriority w:val="99"/>
    <w:semiHidden/>
    <w:unhideWhenUsed/>
    <w:rsid w:val="00652F66"/>
  </w:style>
  <w:style w:type="paragraph" w:styleId="Revision">
    <w:name w:val="Revision"/>
    <w:hidden/>
    <w:uiPriority w:val="99"/>
    <w:semiHidden/>
    <w:rsid w:val="00510FFE"/>
    <w:rPr>
      <w:rFonts w:ascii="Helvetica Light" w:hAnsi="Helvetica Light"/>
      <w:sz w:val="22"/>
      <w:szCs w:val="22"/>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74DE"/>
    <w:pPr>
      <w:spacing w:after="160" w:line="480" w:lineRule="auto"/>
      <w:jc w:val="both"/>
    </w:pPr>
    <w:rPr>
      <w:rFonts w:ascii="Helvetica" w:hAnsi="Helvetica"/>
      <w:sz w:val="22"/>
      <w:szCs w:val="22"/>
      <w:lang w:val="en-GB"/>
    </w:rPr>
  </w:style>
  <w:style w:type="paragraph" w:styleId="Heading1">
    <w:name w:val="heading 1"/>
    <w:basedOn w:val="Normal"/>
    <w:next w:val="Normal"/>
    <w:link w:val="Heading1Char"/>
    <w:uiPriority w:val="9"/>
    <w:qFormat/>
    <w:rsid w:val="00F71018"/>
    <w:pPr>
      <w:keepNext/>
      <w:keepLines/>
      <w:spacing w:before="480" w:after="0"/>
      <w:outlineLvl w:val="0"/>
    </w:pPr>
    <w:rPr>
      <w:rFonts w:eastAsiaTheme="majorEastAsia" w:cstheme="majorBidi"/>
      <w:color w:val="000000" w:themeColor="text1"/>
      <w:spacing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E75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4F29B0"/>
  </w:style>
  <w:style w:type="paragraph" w:styleId="BalloonText">
    <w:name w:val="Balloon Text"/>
    <w:basedOn w:val="Normal"/>
    <w:link w:val="BalloonTextChar"/>
    <w:uiPriority w:val="99"/>
    <w:semiHidden/>
    <w:unhideWhenUsed/>
    <w:rsid w:val="00FA1EF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A1EF6"/>
    <w:rPr>
      <w:rFonts w:ascii="Lucida Grande" w:hAnsi="Lucida Grande" w:cs="Lucida Grande"/>
      <w:sz w:val="18"/>
      <w:szCs w:val="18"/>
      <w:lang w:val="en-GB"/>
    </w:rPr>
  </w:style>
  <w:style w:type="paragraph" w:customStyle="1" w:styleId="EndNoteBibliographyTitle">
    <w:name w:val="EndNote Bibliography Title"/>
    <w:basedOn w:val="Normal"/>
    <w:rsid w:val="002D75F8"/>
    <w:pPr>
      <w:spacing w:after="0"/>
      <w:jc w:val="center"/>
    </w:pPr>
    <w:rPr>
      <w:rFonts w:cs="Gill Sans"/>
      <w:lang w:val="en-US"/>
    </w:rPr>
  </w:style>
  <w:style w:type="paragraph" w:customStyle="1" w:styleId="EndNoteBibliography">
    <w:name w:val="EndNote Bibliography"/>
    <w:basedOn w:val="Normal"/>
    <w:rsid w:val="002D75F8"/>
    <w:pPr>
      <w:spacing w:line="240" w:lineRule="auto"/>
    </w:pPr>
    <w:rPr>
      <w:rFonts w:cs="Gill Sans"/>
      <w:lang w:val="en-US"/>
    </w:rPr>
  </w:style>
  <w:style w:type="character" w:styleId="Hyperlink">
    <w:name w:val="Hyperlink"/>
    <w:basedOn w:val="DefaultParagraphFont"/>
    <w:uiPriority w:val="99"/>
    <w:unhideWhenUsed/>
    <w:rsid w:val="00983D85"/>
    <w:rPr>
      <w:color w:val="0000FF" w:themeColor="hyperlink"/>
      <w:u w:val="single"/>
    </w:rPr>
  </w:style>
  <w:style w:type="character" w:styleId="FollowedHyperlink">
    <w:name w:val="FollowedHyperlink"/>
    <w:basedOn w:val="DefaultParagraphFont"/>
    <w:uiPriority w:val="99"/>
    <w:semiHidden/>
    <w:unhideWhenUsed/>
    <w:rsid w:val="00E84066"/>
    <w:rPr>
      <w:color w:val="800080" w:themeColor="followedHyperlink"/>
      <w:u w:val="single"/>
    </w:rPr>
  </w:style>
  <w:style w:type="character" w:customStyle="1" w:styleId="Heading1Char">
    <w:name w:val="Heading 1 Char"/>
    <w:basedOn w:val="DefaultParagraphFont"/>
    <w:link w:val="Heading1"/>
    <w:uiPriority w:val="9"/>
    <w:rsid w:val="00F71018"/>
    <w:rPr>
      <w:rFonts w:ascii="Helvetica" w:eastAsiaTheme="majorEastAsia" w:hAnsi="Helvetica" w:cstheme="majorBidi"/>
      <w:color w:val="000000" w:themeColor="text1"/>
      <w:spacing w:val="20"/>
      <w:szCs w:val="22"/>
      <w:lang w:val="en-GB"/>
    </w:rPr>
  </w:style>
  <w:style w:type="character" w:styleId="CommentReference">
    <w:name w:val="annotation reference"/>
    <w:basedOn w:val="DefaultParagraphFont"/>
    <w:uiPriority w:val="99"/>
    <w:semiHidden/>
    <w:unhideWhenUsed/>
    <w:rsid w:val="007A44DC"/>
    <w:rPr>
      <w:sz w:val="18"/>
      <w:szCs w:val="18"/>
    </w:rPr>
  </w:style>
  <w:style w:type="paragraph" w:styleId="CommentText">
    <w:name w:val="annotation text"/>
    <w:basedOn w:val="Normal"/>
    <w:link w:val="CommentTextChar"/>
    <w:uiPriority w:val="99"/>
    <w:unhideWhenUsed/>
    <w:rsid w:val="007A44DC"/>
    <w:pPr>
      <w:spacing w:line="240" w:lineRule="auto"/>
    </w:pPr>
    <w:rPr>
      <w:szCs w:val="24"/>
    </w:rPr>
  </w:style>
  <w:style w:type="character" w:customStyle="1" w:styleId="CommentTextChar">
    <w:name w:val="Comment Text Char"/>
    <w:basedOn w:val="DefaultParagraphFont"/>
    <w:link w:val="CommentText"/>
    <w:uiPriority w:val="99"/>
    <w:rsid w:val="007A44DC"/>
    <w:rPr>
      <w:rFonts w:ascii="Gill Sans" w:hAnsi="Gill Sans"/>
      <w:lang w:val="en-GB"/>
    </w:rPr>
  </w:style>
  <w:style w:type="paragraph" w:styleId="CommentSubject">
    <w:name w:val="annotation subject"/>
    <w:basedOn w:val="CommentText"/>
    <w:next w:val="CommentText"/>
    <w:link w:val="CommentSubjectChar"/>
    <w:uiPriority w:val="99"/>
    <w:semiHidden/>
    <w:unhideWhenUsed/>
    <w:rsid w:val="007A44DC"/>
    <w:rPr>
      <w:b/>
      <w:bCs/>
      <w:sz w:val="20"/>
      <w:szCs w:val="20"/>
    </w:rPr>
  </w:style>
  <w:style w:type="character" w:customStyle="1" w:styleId="CommentSubjectChar">
    <w:name w:val="Comment Subject Char"/>
    <w:basedOn w:val="CommentTextChar"/>
    <w:link w:val="CommentSubject"/>
    <w:uiPriority w:val="99"/>
    <w:semiHidden/>
    <w:rsid w:val="007A44DC"/>
    <w:rPr>
      <w:rFonts w:ascii="Gill Sans" w:hAnsi="Gill Sans"/>
      <w:b/>
      <w:bCs/>
      <w:sz w:val="20"/>
      <w:szCs w:val="20"/>
      <w:lang w:val="en-GB"/>
    </w:rPr>
  </w:style>
  <w:style w:type="paragraph" w:styleId="HTMLPreformatted">
    <w:name w:val="HTML Preformatted"/>
    <w:basedOn w:val="Normal"/>
    <w:link w:val="HTMLPreformattedChar"/>
    <w:uiPriority w:val="99"/>
    <w:semiHidden/>
    <w:unhideWhenUsed/>
    <w:rsid w:val="00E710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E71073"/>
    <w:rPr>
      <w:rFonts w:ascii="Courier" w:hAnsi="Courier" w:cs="Courier"/>
      <w:sz w:val="20"/>
      <w:szCs w:val="20"/>
      <w:lang w:val="en-GB"/>
    </w:rPr>
  </w:style>
  <w:style w:type="paragraph" w:styleId="DocumentMap">
    <w:name w:val="Document Map"/>
    <w:basedOn w:val="Normal"/>
    <w:link w:val="DocumentMapChar"/>
    <w:uiPriority w:val="99"/>
    <w:semiHidden/>
    <w:unhideWhenUsed/>
    <w:rsid w:val="00BF7ECC"/>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BF7ECC"/>
    <w:rPr>
      <w:rFonts w:ascii="Lucida Grande" w:hAnsi="Lucida Grande" w:cs="Lucida Grande"/>
      <w:lang w:val="en-GB"/>
    </w:rPr>
  </w:style>
  <w:style w:type="paragraph" w:styleId="Footer">
    <w:name w:val="footer"/>
    <w:basedOn w:val="Normal"/>
    <w:link w:val="FooterChar"/>
    <w:uiPriority w:val="99"/>
    <w:unhideWhenUsed/>
    <w:rsid w:val="00652F66"/>
    <w:pPr>
      <w:tabs>
        <w:tab w:val="center" w:pos="4320"/>
        <w:tab w:val="right" w:pos="8640"/>
      </w:tabs>
      <w:spacing w:after="0" w:line="240" w:lineRule="auto"/>
    </w:pPr>
  </w:style>
  <w:style w:type="character" w:customStyle="1" w:styleId="FooterChar">
    <w:name w:val="Footer Char"/>
    <w:basedOn w:val="DefaultParagraphFont"/>
    <w:link w:val="Footer"/>
    <w:uiPriority w:val="99"/>
    <w:rsid w:val="00652F66"/>
    <w:rPr>
      <w:rFonts w:ascii="Gill Sans Light" w:hAnsi="Gill Sans Light"/>
      <w:szCs w:val="22"/>
      <w:lang w:val="en-GB"/>
    </w:rPr>
  </w:style>
  <w:style w:type="character" w:styleId="PageNumber">
    <w:name w:val="page number"/>
    <w:basedOn w:val="DefaultParagraphFont"/>
    <w:uiPriority w:val="99"/>
    <w:semiHidden/>
    <w:unhideWhenUsed/>
    <w:rsid w:val="00652F66"/>
  </w:style>
  <w:style w:type="paragraph" w:styleId="Revision">
    <w:name w:val="Revision"/>
    <w:hidden/>
    <w:uiPriority w:val="99"/>
    <w:semiHidden/>
    <w:rsid w:val="00510FFE"/>
    <w:rPr>
      <w:rFonts w:ascii="Helvetica Light" w:hAnsi="Helvetica Light"/>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11789">
      <w:bodyDiv w:val="1"/>
      <w:marLeft w:val="0"/>
      <w:marRight w:val="0"/>
      <w:marTop w:val="0"/>
      <w:marBottom w:val="0"/>
      <w:divBdr>
        <w:top w:val="none" w:sz="0" w:space="0" w:color="auto"/>
        <w:left w:val="none" w:sz="0" w:space="0" w:color="auto"/>
        <w:bottom w:val="none" w:sz="0" w:space="0" w:color="auto"/>
        <w:right w:val="none" w:sz="0" w:space="0" w:color="auto"/>
      </w:divBdr>
    </w:div>
    <w:div w:id="57481979">
      <w:bodyDiv w:val="1"/>
      <w:marLeft w:val="0"/>
      <w:marRight w:val="0"/>
      <w:marTop w:val="0"/>
      <w:marBottom w:val="0"/>
      <w:divBdr>
        <w:top w:val="none" w:sz="0" w:space="0" w:color="auto"/>
        <w:left w:val="none" w:sz="0" w:space="0" w:color="auto"/>
        <w:bottom w:val="none" w:sz="0" w:space="0" w:color="auto"/>
        <w:right w:val="none" w:sz="0" w:space="0" w:color="auto"/>
      </w:divBdr>
    </w:div>
    <w:div w:id="111629457">
      <w:bodyDiv w:val="1"/>
      <w:marLeft w:val="0"/>
      <w:marRight w:val="0"/>
      <w:marTop w:val="0"/>
      <w:marBottom w:val="0"/>
      <w:divBdr>
        <w:top w:val="none" w:sz="0" w:space="0" w:color="auto"/>
        <w:left w:val="none" w:sz="0" w:space="0" w:color="auto"/>
        <w:bottom w:val="none" w:sz="0" w:space="0" w:color="auto"/>
        <w:right w:val="none" w:sz="0" w:space="0" w:color="auto"/>
      </w:divBdr>
    </w:div>
    <w:div w:id="123669032">
      <w:bodyDiv w:val="1"/>
      <w:marLeft w:val="0"/>
      <w:marRight w:val="0"/>
      <w:marTop w:val="0"/>
      <w:marBottom w:val="0"/>
      <w:divBdr>
        <w:top w:val="none" w:sz="0" w:space="0" w:color="auto"/>
        <w:left w:val="none" w:sz="0" w:space="0" w:color="auto"/>
        <w:bottom w:val="none" w:sz="0" w:space="0" w:color="auto"/>
        <w:right w:val="none" w:sz="0" w:space="0" w:color="auto"/>
      </w:divBdr>
    </w:div>
    <w:div w:id="147090094">
      <w:bodyDiv w:val="1"/>
      <w:marLeft w:val="0"/>
      <w:marRight w:val="0"/>
      <w:marTop w:val="0"/>
      <w:marBottom w:val="0"/>
      <w:divBdr>
        <w:top w:val="none" w:sz="0" w:space="0" w:color="auto"/>
        <w:left w:val="none" w:sz="0" w:space="0" w:color="auto"/>
        <w:bottom w:val="none" w:sz="0" w:space="0" w:color="auto"/>
        <w:right w:val="none" w:sz="0" w:space="0" w:color="auto"/>
      </w:divBdr>
    </w:div>
    <w:div w:id="288827971">
      <w:bodyDiv w:val="1"/>
      <w:marLeft w:val="0"/>
      <w:marRight w:val="0"/>
      <w:marTop w:val="0"/>
      <w:marBottom w:val="0"/>
      <w:divBdr>
        <w:top w:val="none" w:sz="0" w:space="0" w:color="auto"/>
        <w:left w:val="none" w:sz="0" w:space="0" w:color="auto"/>
        <w:bottom w:val="none" w:sz="0" w:space="0" w:color="auto"/>
        <w:right w:val="none" w:sz="0" w:space="0" w:color="auto"/>
      </w:divBdr>
      <w:divsChild>
        <w:div w:id="1032533770">
          <w:marLeft w:val="0"/>
          <w:marRight w:val="0"/>
          <w:marTop w:val="0"/>
          <w:marBottom w:val="0"/>
          <w:divBdr>
            <w:top w:val="none" w:sz="0" w:space="0" w:color="auto"/>
            <w:left w:val="none" w:sz="0" w:space="0" w:color="auto"/>
            <w:bottom w:val="none" w:sz="0" w:space="0" w:color="auto"/>
            <w:right w:val="none" w:sz="0" w:space="0" w:color="auto"/>
          </w:divBdr>
          <w:divsChild>
            <w:div w:id="514734209">
              <w:marLeft w:val="0"/>
              <w:marRight w:val="0"/>
              <w:marTop w:val="0"/>
              <w:marBottom w:val="0"/>
              <w:divBdr>
                <w:top w:val="none" w:sz="0" w:space="0" w:color="auto"/>
                <w:left w:val="none" w:sz="0" w:space="0" w:color="auto"/>
                <w:bottom w:val="none" w:sz="0" w:space="0" w:color="auto"/>
                <w:right w:val="none" w:sz="0" w:space="0" w:color="auto"/>
              </w:divBdr>
              <w:divsChild>
                <w:div w:id="586116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874172">
      <w:bodyDiv w:val="1"/>
      <w:marLeft w:val="0"/>
      <w:marRight w:val="0"/>
      <w:marTop w:val="0"/>
      <w:marBottom w:val="0"/>
      <w:divBdr>
        <w:top w:val="none" w:sz="0" w:space="0" w:color="auto"/>
        <w:left w:val="none" w:sz="0" w:space="0" w:color="auto"/>
        <w:bottom w:val="none" w:sz="0" w:space="0" w:color="auto"/>
        <w:right w:val="none" w:sz="0" w:space="0" w:color="auto"/>
      </w:divBdr>
    </w:div>
    <w:div w:id="344140273">
      <w:bodyDiv w:val="1"/>
      <w:marLeft w:val="0"/>
      <w:marRight w:val="0"/>
      <w:marTop w:val="0"/>
      <w:marBottom w:val="0"/>
      <w:divBdr>
        <w:top w:val="none" w:sz="0" w:space="0" w:color="auto"/>
        <w:left w:val="none" w:sz="0" w:space="0" w:color="auto"/>
        <w:bottom w:val="none" w:sz="0" w:space="0" w:color="auto"/>
        <w:right w:val="none" w:sz="0" w:space="0" w:color="auto"/>
      </w:divBdr>
    </w:div>
    <w:div w:id="358167063">
      <w:bodyDiv w:val="1"/>
      <w:marLeft w:val="0"/>
      <w:marRight w:val="0"/>
      <w:marTop w:val="0"/>
      <w:marBottom w:val="0"/>
      <w:divBdr>
        <w:top w:val="none" w:sz="0" w:space="0" w:color="auto"/>
        <w:left w:val="none" w:sz="0" w:space="0" w:color="auto"/>
        <w:bottom w:val="none" w:sz="0" w:space="0" w:color="auto"/>
        <w:right w:val="none" w:sz="0" w:space="0" w:color="auto"/>
      </w:divBdr>
    </w:div>
    <w:div w:id="373120393">
      <w:bodyDiv w:val="1"/>
      <w:marLeft w:val="0"/>
      <w:marRight w:val="0"/>
      <w:marTop w:val="0"/>
      <w:marBottom w:val="0"/>
      <w:divBdr>
        <w:top w:val="none" w:sz="0" w:space="0" w:color="auto"/>
        <w:left w:val="none" w:sz="0" w:space="0" w:color="auto"/>
        <w:bottom w:val="none" w:sz="0" w:space="0" w:color="auto"/>
        <w:right w:val="none" w:sz="0" w:space="0" w:color="auto"/>
      </w:divBdr>
    </w:div>
    <w:div w:id="400255304">
      <w:bodyDiv w:val="1"/>
      <w:marLeft w:val="0"/>
      <w:marRight w:val="0"/>
      <w:marTop w:val="0"/>
      <w:marBottom w:val="0"/>
      <w:divBdr>
        <w:top w:val="none" w:sz="0" w:space="0" w:color="auto"/>
        <w:left w:val="none" w:sz="0" w:space="0" w:color="auto"/>
        <w:bottom w:val="none" w:sz="0" w:space="0" w:color="auto"/>
        <w:right w:val="none" w:sz="0" w:space="0" w:color="auto"/>
      </w:divBdr>
    </w:div>
    <w:div w:id="401560703">
      <w:bodyDiv w:val="1"/>
      <w:marLeft w:val="0"/>
      <w:marRight w:val="0"/>
      <w:marTop w:val="0"/>
      <w:marBottom w:val="0"/>
      <w:divBdr>
        <w:top w:val="none" w:sz="0" w:space="0" w:color="auto"/>
        <w:left w:val="none" w:sz="0" w:space="0" w:color="auto"/>
        <w:bottom w:val="none" w:sz="0" w:space="0" w:color="auto"/>
        <w:right w:val="none" w:sz="0" w:space="0" w:color="auto"/>
      </w:divBdr>
    </w:div>
    <w:div w:id="401677693">
      <w:bodyDiv w:val="1"/>
      <w:marLeft w:val="0"/>
      <w:marRight w:val="0"/>
      <w:marTop w:val="0"/>
      <w:marBottom w:val="0"/>
      <w:divBdr>
        <w:top w:val="none" w:sz="0" w:space="0" w:color="auto"/>
        <w:left w:val="none" w:sz="0" w:space="0" w:color="auto"/>
        <w:bottom w:val="none" w:sz="0" w:space="0" w:color="auto"/>
        <w:right w:val="none" w:sz="0" w:space="0" w:color="auto"/>
      </w:divBdr>
    </w:div>
    <w:div w:id="497575278">
      <w:bodyDiv w:val="1"/>
      <w:marLeft w:val="0"/>
      <w:marRight w:val="0"/>
      <w:marTop w:val="0"/>
      <w:marBottom w:val="0"/>
      <w:divBdr>
        <w:top w:val="none" w:sz="0" w:space="0" w:color="auto"/>
        <w:left w:val="none" w:sz="0" w:space="0" w:color="auto"/>
        <w:bottom w:val="none" w:sz="0" w:space="0" w:color="auto"/>
        <w:right w:val="none" w:sz="0" w:space="0" w:color="auto"/>
      </w:divBdr>
    </w:div>
    <w:div w:id="531193523">
      <w:bodyDiv w:val="1"/>
      <w:marLeft w:val="0"/>
      <w:marRight w:val="0"/>
      <w:marTop w:val="0"/>
      <w:marBottom w:val="0"/>
      <w:divBdr>
        <w:top w:val="none" w:sz="0" w:space="0" w:color="auto"/>
        <w:left w:val="none" w:sz="0" w:space="0" w:color="auto"/>
        <w:bottom w:val="none" w:sz="0" w:space="0" w:color="auto"/>
        <w:right w:val="none" w:sz="0" w:space="0" w:color="auto"/>
      </w:divBdr>
    </w:div>
    <w:div w:id="534123608">
      <w:bodyDiv w:val="1"/>
      <w:marLeft w:val="0"/>
      <w:marRight w:val="0"/>
      <w:marTop w:val="0"/>
      <w:marBottom w:val="0"/>
      <w:divBdr>
        <w:top w:val="none" w:sz="0" w:space="0" w:color="auto"/>
        <w:left w:val="none" w:sz="0" w:space="0" w:color="auto"/>
        <w:bottom w:val="none" w:sz="0" w:space="0" w:color="auto"/>
        <w:right w:val="none" w:sz="0" w:space="0" w:color="auto"/>
      </w:divBdr>
    </w:div>
    <w:div w:id="544025618">
      <w:bodyDiv w:val="1"/>
      <w:marLeft w:val="0"/>
      <w:marRight w:val="0"/>
      <w:marTop w:val="0"/>
      <w:marBottom w:val="0"/>
      <w:divBdr>
        <w:top w:val="none" w:sz="0" w:space="0" w:color="auto"/>
        <w:left w:val="none" w:sz="0" w:space="0" w:color="auto"/>
        <w:bottom w:val="none" w:sz="0" w:space="0" w:color="auto"/>
        <w:right w:val="none" w:sz="0" w:space="0" w:color="auto"/>
      </w:divBdr>
    </w:div>
    <w:div w:id="544147296">
      <w:bodyDiv w:val="1"/>
      <w:marLeft w:val="0"/>
      <w:marRight w:val="0"/>
      <w:marTop w:val="0"/>
      <w:marBottom w:val="0"/>
      <w:divBdr>
        <w:top w:val="none" w:sz="0" w:space="0" w:color="auto"/>
        <w:left w:val="none" w:sz="0" w:space="0" w:color="auto"/>
        <w:bottom w:val="none" w:sz="0" w:space="0" w:color="auto"/>
        <w:right w:val="none" w:sz="0" w:space="0" w:color="auto"/>
      </w:divBdr>
      <w:divsChild>
        <w:div w:id="1870022021">
          <w:marLeft w:val="0"/>
          <w:marRight w:val="0"/>
          <w:marTop w:val="0"/>
          <w:marBottom w:val="0"/>
          <w:divBdr>
            <w:top w:val="none" w:sz="0" w:space="0" w:color="auto"/>
            <w:left w:val="none" w:sz="0" w:space="0" w:color="auto"/>
            <w:bottom w:val="none" w:sz="0" w:space="0" w:color="auto"/>
            <w:right w:val="none" w:sz="0" w:space="0" w:color="auto"/>
          </w:divBdr>
          <w:divsChild>
            <w:div w:id="461194625">
              <w:marLeft w:val="0"/>
              <w:marRight w:val="0"/>
              <w:marTop w:val="0"/>
              <w:marBottom w:val="0"/>
              <w:divBdr>
                <w:top w:val="none" w:sz="0" w:space="0" w:color="auto"/>
                <w:left w:val="none" w:sz="0" w:space="0" w:color="auto"/>
                <w:bottom w:val="none" w:sz="0" w:space="0" w:color="auto"/>
                <w:right w:val="none" w:sz="0" w:space="0" w:color="auto"/>
              </w:divBdr>
              <w:divsChild>
                <w:div w:id="1224833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8558087">
      <w:bodyDiv w:val="1"/>
      <w:marLeft w:val="0"/>
      <w:marRight w:val="0"/>
      <w:marTop w:val="0"/>
      <w:marBottom w:val="0"/>
      <w:divBdr>
        <w:top w:val="none" w:sz="0" w:space="0" w:color="auto"/>
        <w:left w:val="none" w:sz="0" w:space="0" w:color="auto"/>
        <w:bottom w:val="none" w:sz="0" w:space="0" w:color="auto"/>
        <w:right w:val="none" w:sz="0" w:space="0" w:color="auto"/>
      </w:divBdr>
    </w:div>
    <w:div w:id="605043866">
      <w:bodyDiv w:val="1"/>
      <w:marLeft w:val="0"/>
      <w:marRight w:val="0"/>
      <w:marTop w:val="0"/>
      <w:marBottom w:val="0"/>
      <w:divBdr>
        <w:top w:val="none" w:sz="0" w:space="0" w:color="auto"/>
        <w:left w:val="none" w:sz="0" w:space="0" w:color="auto"/>
        <w:bottom w:val="none" w:sz="0" w:space="0" w:color="auto"/>
        <w:right w:val="none" w:sz="0" w:space="0" w:color="auto"/>
      </w:divBdr>
    </w:div>
    <w:div w:id="806581647">
      <w:bodyDiv w:val="1"/>
      <w:marLeft w:val="0"/>
      <w:marRight w:val="0"/>
      <w:marTop w:val="0"/>
      <w:marBottom w:val="0"/>
      <w:divBdr>
        <w:top w:val="none" w:sz="0" w:space="0" w:color="auto"/>
        <w:left w:val="none" w:sz="0" w:space="0" w:color="auto"/>
        <w:bottom w:val="none" w:sz="0" w:space="0" w:color="auto"/>
        <w:right w:val="none" w:sz="0" w:space="0" w:color="auto"/>
      </w:divBdr>
    </w:div>
    <w:div w:id="808790067">
      <w:bodyDiv w:val="1"/>
      <w:marLeft w:val="0"/>
      <w:marRight w:val="0"/>
      <w:marTop w:val="0"/>
      <w:marBottom w:val="0"/>
      <w:divBdr>
        <w:top w:val="none" w:sz="0" w:space="0" w:color="auto"/>
        <w:left w:val="none" w:sz="0" w:space="0" w:color="auto"/>
        <w:bottom w:val="none" w:sz="0" w:space="0" w:color="auto"/>
        <w:right w:val="none" w:sz="0" w:space="0" w:color="auto"/>
      </w:divBdr>
    </w:div>
    <w:div w:id="852500763">
      <w:bodyDiv w:val="1"/>
      <w:marLeft w:val="0"/>
      <w:marRight w:val="0"/>
      <w:marTop w:val="0"/>
      <w:marBottom w:val="0"/>
      <w:divBdr>
        <w:top w:val="none" w:sz="0" w:space="0" w:color="auto"/>
        <w:left w:val="none" w:sz="0" w:space="0" w:color="auto"/>
        <w:bottom w:val="none" w:sz="0" w:space="0" w:color="auto"/>
        <w:right w:val="none" w:sz="0" w:space="0" w:color="auto"/>
      </w:divBdr>
    </w:div>
    <w:div w:id="894045826">
      <w:bodyDiv w:val="1"/>
      <w:marLeft w:val="0"/>
      <w:marRight w:val="0"/>
      <w:marTop w:val="0"/>
      <w:marBottom w:val="0"/>
      <w:divBdr>
        <w:top w:val="none" w:sz="0" w:space="0" w:color="auto"/>
        <w:left w:val="none" w:sz="0" w:space="0" w:color="auto"/>
        <w:bottom w:val="none" w:sz="0" w:space="0" w:color="auto"/>
        <w:right w:val="none" w:sz="0" w:space="0" w:color="auto"/>
      </w:divBdr>
    </w:div>
    <w:div w:id="987512944">
      <w:bodyDiv w:val="1"/>
      <w:marLeft w:val="0"/>
      <w:marRight w:val="0"/>
      <w:marTop w:val="0"/>
      <w:marBottom w:val="0"/>
      <w:divBdr>
        <w:top w:val="none" w:sz="0" w:space="0" w:color="auto"/>
        <w:left w:val="none" w:sz="0" w:space="0" w:color="auto"/>
        <w:bottom w:val="none" w:sz="0" w:space="0" w:color="auto"/>
        <w:right w:val="none" w:sz="0" w:space="0" w:color="auto"/>
      </w:divBdr>
    </w:div>
    <w:div w:id="1014497841">
      <w:bodyDiv w:val="1"/>
      <w:marLeft w:val="0"/>
      <w:marRight w:val="0"/>
      <w:marTop w:val="0"/>
      <w:marBottom w:val="0"/>
      <w:divBdr>
        <w:top w:val="none" w:sz="0" w:space="0" w:color="auto"/>
        <w:left w:val="none" w:sz="0" w:space="0" w:color="auto"/>
        <w:bottom w:val="none" w:sz="0" w:space="0" w:color="auto"/>
        <w:right w:val="none" w:sz="0" w:space="0" w:color="auto"/>
      </w:divBdr>
    </w:div>
    <w:div w:id="1185553929">
      <w:bodyDiv w:val="1"/>
      <w:marLeft w:val="0"/>
      <w:marRight w:val="0"/>
      <w:marTop w:val="0"/>
      <w:marBottom w:val="0"/>
      <w:divBdr>
        <w:top w:val="none" w:sz="0" w:space="0" w:color="auto"/>
        <w:left w:val="none" w:sz="0" w:space="0" w:color="auto"/>
        <w:bottom w:val="none" w:sz="0" w:space="0" w:color="auto"/>
        <w:right w:val="none" w:sz="0" w:space="0" w:color="auto"/>
      </w:divBdr>
    </w:div>
    <w:div w:id="1190800507">
      <w:bodyDiv w:val="1"/>
      <w:marLeft w:val="0"/>
      <w:marRight w:val="0"/>
      <w:marTop w:val="0"/>
      <w:marBottom w:val="0"/>
      <w:divBdr>
        <w:top w:val="none" w:sz="0" w:space="0" w:color="auto"/>
        <w:left w:val="none" w:sz="0" w:space="0" w:color="auto"/>
        <w:bottom w:val="none" w:sz="0" w:space="0" w:color="auto"/>
        <w:right w:val="none" w:sz="0" w:space="0" w:color="auto"/>
      </w:divBdr>
    </w:div>
    <w:div w:id="1258565264">
      <w:bodyDiv w:val="1"/>
      <w:marLeft w:val="0"/>
      <w:marRight w:val="0"/>
      <w:marTop w:val="0"/>
      <w:marBottom w:val="0"/>
      <w:divBdr>
        <w:top w:val="none" w:sz="0" w:space="0" w:color="auto"/>
        <w:left w:val="none" w:sz="0" w:space="0" w:color="auto"/>
        <w:bottom w:val="none" w:sz="0" w:space="0" w:color="auto"/>
        <w:right w:val="none" w:sz="0" w:space="0" w:color="auto"/>
      </w:divBdr>
    </w:div>
    <w:div w:id="1282304721">
      <w:bodyDiv w:val="1"/>
      <w:marLeft w:val="0"/>
      <w:marRight w:val="0"/>
      <w:marTop w:val="0"/>
      <w:marBottom w:val="0"/>
      <w:divBdr>
        <w:top w:val="none" w:sz="0" w:space="0" w:color="auto"/>
        <w:left w:val="none" w:sz="0" w:space="0" w:color="auto"/>
        <w:bottom w:val="none" w:sz="0" w:space="0" w:color="auto"/>
        <w:right w:val="none" w:sz="0" w:space="0" w:color="auto"/>
      </w:divBdr>
    </w:div>
    <w:div w:id="1430543169">
      <w:bodyDiv w:val="1"/>
      <w:marLeft w:val="0"/>
      <w:marRight w:val="0"/>
      <w:marTop w:val="0"/>
      <w:marBottom w:val="0"/>
      <w:divBdr>
        <w:top w:val="none" w:sz="0" w:space="0" w:color="auto"/>
        <w:left w:val="none" w:sz="0" w:space="0" w:color="auto"/>
        <w:bottom w:val="none" w:sz="0" w:space="0" w:color="auto"/>
        <w:right w:val="none" w:sz="0" w:space="0" w:color="auto"/>
      </w:divBdr>
    </w:div>
    <w:div w:id="1438133818">
      <w:bodyDiv w:val="1"/>
      <w:marLeft w:val="0"/>
      <w:marRight w:val="0"/>
      <w:marTop w:val="0"/>
      <w:marBottom w:val="0"/>
      <w:divBdr>
        <w:top w:val="none" w:sz="0" w:space="0" w:color="auto"/>
        <w:left w:val="none" w:sz="0" w:space="0" w:color="auto"/>
        <w:bottom w:val="none" w:sz="0" w:space="0" w:color="auto"/>
        <w:right w:val="none" w:sz="0" w:space="0" w:color="auto"/>
      </w:divBdr>
    </w:div>
    <w:div w:id="1481533824">
      <w:bodyDiv w:val="1"/>
      <w:marLeft w:val="0"/>
      <w:marRight w:val="0"/>
      <w:marTop w:val="0"/>
      <w:marBottom w:val="0"/>
      <w:divBdr>
        <w:top w:val="none" w:sz="0" w:space="0" w:color="auto"/>
        <w:left w:val="none" w:sz="0" w:space="0" w:color="auto"/>
        <w:bottom w:val="none" w:sz="0" w:space="0" w:color="auto"/>
        <w:right w:val="none" w:sz="0" w:space="0" w:color="auto"/>
      </w:divBdr>
    </w:div>
    <w:div w:id="1536428951">
      <w:bodyDiv w:val="1"/>
      <w:marLeft w:val="0"/>
      <w:marRight w:val="0"/>
      <w:marTop w:val="0"/>
      <w:marBottom w:val="0"/>
      <w:divBdr>
        <w:top w:val="none" w:sz="0" w:space="0" w:color="auto"/>
        <w:left w:val="none" w:sz="0" w:space="0" w:color="auto"/>
        <w:bottom w:val="none" w:sz="0" w:space="0" w:color="auto"/>
        <w:right w:val="none" w:sz="0" w:space="0" w:color="auto"/>
      </w:divBdr>
    </w:div>
    <w:div w:id="1555969630">
      <w:bodyDiv w:val="1"/>
      <w:marLeft w:val="0"/>
      <w:marRight w:val="0"/>
      <w:marTop w:val="0"/>
      <w:marBottom w:val="0"/>
      <w:divBdr>
        <w:top w:val="none" w:sz="0" w:space="0" w:color="auto"/>
        <w:left w:val="none" w:sz="0" w:space="0" w:color="auto"/>
        <w:bottom w:val="none" w:sz="0" w:space="0" w:color="auto"/>
        <w:right w:val="none" w:sz="0" w:space="0" w:color="auto"/>
      </w:divBdr>
    </w:div>
    <w:div w:id="1792629837">
      <w:bodyDiv w:val="1"/>
      <w:marLeft w:val="0"/>
      <w:marRight w:val="0"/>
      <w:marTop w:val="0"/>
      <w:marBottom w:val="0"/>
      <w:divBdr>
        <w:top w:val="none" w:sz="0" w:space="0" w:color="auto"/>
        <w:left w:val="none" w:sz="0" w:space="0" w:color="auto"/>
        <w:bottom w:val="none" w:sz="0" w:space="0" w:color="auto"/>
        <w:right w:val="none" w:sz="0" w:space="0" w:color="auto"/>
      </w:divBdr>
    </w:div>
    <w:div w:id="1811552903">
      <w:bodyDiv w:val="1"/>
      <w:marLeft w:val="0"/>
      <w:marRight w:val="0"/>
      <w:marTop w:val="0"/>
      <w:marBottom w:val="0"/>
      <w:divBdr>
        <w:top w:val="none" w:sz="0" w:space="0" w:color="auto"/>
        <w:left w:val="none" w:sz="0" w:space="0" w:color="auto"/>
        <w:bottom w:val="none" w:sz="0" w:space="0" w:color="auto"/>
        <w:right w:val="none" w:sz="0" w:space="0" w:color="auto"/>
      </w:divBdr>
    </w:div>
    <w:div w:id="1846237619">
      <w:bodyDiv w:val="1"/>
      <w:marLeft w:val="0"/>
      <w:marRight w:val="0"/>
      <w:marTop w:val="0"/>
      <w:marBottom w:val="0"/>
      <w:divBdr>
        <w:top w:val="none" w:sz="0" w:space="0" w:color="auto"/>
        <w:left w:val="none" w:sz="0" w:space="0" w:color="auto"/>
        <w:bottom w:val="none" w:sz="0" w:space="0" w:color="auto"/>
        <w:right w:val="none" w:sz="0" w:space="0" w:color="auto"/>
      </w:divBdr>
    </w:div>
    <w:div w:id="1892115252">
      <w:bodyDiv w:val="1"/>
      <w:marLeft w:val="0"/>
      <w:marRight w:val="0"/>
      <w:marTop w:val="0"/>
      <w:marBottom w:val="0"/>
      <w:divBdr>
        <w:top w:val="none" w:sz="0" w:space="0" w:color="auto"/>
        <w:left w:val="none" w:sz="0" w:space="0" w:color="auto"/>
        <w:bottom w:val="none" w:sz="0" w:space="0" w:color="auto"/>
        <w:right w:val="none" w:sz="0" w:space="0" w:color="auto"/>
      </w:divBdr>
    </w:div>
    <w:div w:id="2022656540">
      <w:bodyDiv w:val="1"/>
      <w:marLeft w:val="0"/>
      <w:marRight w:val="0"/>
      <w:marTop w:val="0"/>
      <w:marBottom w:val="0"/>
      <w:divBdr>
        <w:top w:val="none" w:sz="0" w:space="0" w:color="auto"/>
        <w:left w:val="none" w:sz="0" w:space="0" w:color="auto"/>
        <w:bottom w:val="none" w:sz="0" w:space="0" w:color="auto"/>
        <w:right w:val="none" w:sz="0" w:space="0" w:color="auto"/>
      </w:divBdr>
    </w:div>
    <w:div w:id="2028408277">
      <w:bodyDiv w:val="1"/>
      <w:marLeft w:val="0"/>
      <w:marRight w:val="0"/>
      <w:marTop w:val="0"/>
      <w:marBottom w:val="0"/>
      <w:divBdr>
        <w:top w:val="none" w:sz="0" w:space="0" w:color="auto"/>
        <w:left w:val="none" w:sz="0" w:space="0" w:color="auto"/>
        <w:bottom w:val="none" w:sz="0" w:space="0" w:color="auto"/>
        <w:right w:val="none" w:sz="0" w:space="0" w:color="auto"/>
      </w:divBdr>
      <w:divsChild>
        <w:div w:id="964889384">
          <w:marLeft w:val="0"/>
          <w:marRight w:val="0"/>
          <w:marTop w:val="0"/>
          <w:marBottom w:val="0"/>
          <w:divBdr>
            <w:top w:val="none" w:sz="0" w:space="0" w:color="auto"/>
            <w:left w:val="none" w:sz="0" w:space="0" w:color="auto"/>
            <w:bottom w:val="none" w:sz="0" w:space="0" w:color="auto"/>
            <w:right w:val="none" w:sz="0" w:space="0" w:color="auto"/>
          </w:divBdr>
          <w:divsChild>
            <w:div w:id="997071278">
              <w:marLeft w:val="0"/>
              <w:marRight w:val="0"/>
              <w:marTop w:val="0"/>
              <w:marBottom w:val="0"/>
              <w:divBdr>
                <w:top w:val="none" w:sz="0" w:space="0" w:color="auto"/>
                <w:left w:val="none" w:sz="0" w:space="0" w:color="auto"/>
                <w:bottom w:val="none" w:sz="0" w:space="0" w:color="auto"/>
                <w:right w:val="none" w:sz="0" w:space="0" w:color="auto"/>
              </w:divBdr>
              <w:divsChild>
                <w:div w:id="1667245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6826578">
      <w:bodyDiv w:val="1"/>
      <w:marLeft w:val="0"/>
      <w:marRight w:val="0"/>
      <w:marTop w:val="0"/>
      <w:marBottom w:val="0"/>
      <w:divBdr>
        <w:top w:val="none" w:sz="0" w:space="0" w:color="auto"/>
        <w:left w:val="none" w:sz="0" w:space="0" w:color="auto"/>
        <w:bottom w:val="none" w:sz="0" w:space="0" w:color="auto"/>
        <w:right w:val="none" w:sz="0" w:space="0" w:color="auto"/>
      </w:divBdr>
      <w:divsChild>
        <w:div w:id="1671563471">
          <w:marLeft w:val="0"/>
          <w:marRight w:val="0"/>
          <w:marTop w:val="0"/>
          <w:marBottom w:val="0"/>
          <w:divBdr>
            <w:top w:val="none" w:sz="0" w:space="0" w:color="auto"/>
            <w:left w:val="none" w:sz="0" w:space="0" w:color="auto"/>
            <w:bottom w:val="none" w:sz="0" w:space="0" w:color="auto"/>
            <w:right w:val="none" w:sz="0" w:space="0" w:color="auto"/>
          </w:divBdr>
          <w:divsChild>
            <w:div w:id="650719378">
              <w:marLeft w:val="0"/>
              <w:marRight w:val="0"/>
              <w:marTop w:val="0"/>
              <w:marBottom w:val="0"/>
              <w:divBdr>
                <w:top w:val="none" w:sz="0" w:space="0" w:color="auto"/>
                <w:left w:val="none" w:sz="0" w:space="0" w:color="auto"/>
                <w:bottom w:val="none" w:sz="0" w:space="0" w:color="auto"/>
                <w:right w:val="none" w:sz="0" w:space="0" w:color="auto"/>
              </w:divBdr>
              <w:divsChild>
                <w:div w:id="640117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592726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cran.r-project.org/web/packages/coloc" TargetMode="External"/><Relationship Id="rId12" Type="http://schemas.openxmlformats.org/officeDocument/2006/relationships/hyperlink" Target="http://dx.doi.org/10.1101/030288" TargetMode="Externa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matthew.traylor@kcl.ac.uk"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376C28-BFEF-2A4C-B286-344B575C84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1</Pages>
  <Words>11721</Words>
  <Characters>66812</Characters>
  <Application>Microsoft Macintosh Word</Application>
  <DocSecurity>0</DocSecurity>
  <Lines>556</Lines>
  <Paragraphs>156</Paragraphs>
  <ScaleCrop>false</ScaleCrop>
  <Company/>
  <LinksUpToDate>false</LinksUpToDate>
  <CharactersWithSpaces>783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Traylor</dc:creator>
  <cp:keywords/>
  <dc:description/>
  <cp:lastModifiedBy>Matthew Traylor</cp:lastModifiedBy>
  <cp:revision>4</cp:revision>
  <cp:lastPrinted>2016-05-09T09:52:00Z</cp:lastPrinted>
  <dcterms:created xsi:type="dcterms:W3CDTF">2016-09-22T16:18:00Z</dcterms:created>
  <dcterms:modified xsi:type="dcterms:W3CDTF">2016-09-23T10:22:00Z</dcterms:modified>
</cp:coreProperties>
</file>